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Pr="007700B1" w:rsidRDefault="0003503E" w:rsidP="006A42F1">
      <w:pPr>
        <w:rPr>
          <w:rFonts w:ascii="Arial" w:hAnsi="Arial" w:cs="Arial"/>
          <w:b/>
          <w:bCs/>
          <w:sz w:val="26"/>
          <w:szCs w:val="26"/>
        </w:rPr>
      </w:pPr>
      <w:r w:rsidRPr="007700B1">
        <w:rPr>
          <w:rFonts w:ascii="Arial" w:hAnsi="Arial" w:cs="Arial"/>
          <w:b/>
          <w:bCs/>
          <w:sz w:val="26"/>
          <w:szCs w:val="26"/>
        </w:rPr>
        <w:t>Title</w:t>
      </w:r>
    </w:p>
    <w:p w14:paraId="2AC52ABC" w14:textId="3329F050" w:rsidR="00D56670" w:rsidRPr="007700B1" w:rsidRDefault="00D56670" w:rsidP="006A42F1">
      <w:r w:rsidRPr="007700B1">
        <w:t xml:space="preserve">Global monthly sectoral water </w:t>
      </w:r>
      <w:proofErr w:type="gramStart"/>
      <w:r w:rsidRPr="007700B1">
        <w:t>use</w:t>
      </w:r>
      <w:proofErr w:type="gramEnd"/>
      <w:r w:rsidRPr="007700B1">
        <w:t xml:space="preserve"> for 2010-2100 at 0.5° resolution across alternative futures</w:t>
      </w:r>
      <w:r w:rsidR="002033F1" w:rsidRPr="007700B1">
        <w:t xml:space="preserve"> </w:t>
      </w:r>
    </w:p>
    <w:p w14:paraId="10B4955F" w14:textId="77777777" w:rsidR="006A42F1" w:rsidRPr="007700B1" w:rsidRDefault="006A42F1" w:rsidP="006A42F1"/>
    <w:p w14:paraId="7AD310D6" w14:textId="77777777" w:rsidR="003A5F03" w:rsidRPr="007700B1" w:rsidRDefault="003A5F03" w:rsidP="006A42F1">
      <w:pPr>
        <w:pStyle w:val="Heading3"/>
        <w:spacing w:before="0" w:after="0"/>
      </w:pPr>
      <w:r w:rsidRPr="007700B1">
        <w:t>Authors</w:t>
      </w:r>
    </w:p>
    <w:p w14:paraId="0E39CBD8" w14:textId="0052475C" w:rsidR="00B2161C" w:rsidRPr="007700B1" w:rsidRDefault="0003503E" w:rsidP="006A42F1">
      <w:r w:rsidRPr="007700B1">
        <w:t>Zarrar Khan</w:t>
      </w:r>
      <w:r w:rsidR="00B2161C" w:rsidRPr="007700B1">
        <w:rPr>
          <w:vertAlign w:val="superscript"/>
        </w:rPr>
        <w:t>1</w:t>
      </w:r>
      <w:r w:rsidR="00B2161C" w:rsidRPr="007700B1">
        <w:t>,</w:t>
      </w:r>
      <w:r w:rsidRPr="007700B1">
        <w:t xml:space="preserve"> Isaac Thompson</w:t>
      </w:r>
      <w:r w:rsidRPr="007700B1">
        <w:rPr>
          <w:vertAlign w:val="superscript"/>
        </w:rPr>
        <w:t>1</w:t>
      </w:r>
      <w:r w:rsidRPr="007700B1">
        <w:t>, Chris R. Vernon</w:t>
      </w:r>
      <w:r w:rsidRPr="007700B1">
        <w:rPr>
          <w:vertAlign w:val="superscript"/>
        </w:rPr>
        <w:t>1</w:t>
      </w:r>
      <w:r w:rsidRPr="007700B1">
        <w:t>, Neal Graham</w:t>
      </w:r>
      <w:r w:rsidRPr="007700B1">
        <w:rPr>
          <w:vertAlign w:val="superscript"/>
        </w:rPr>
        <w:t>1</w:t>
      </w:r>
      <w:r w:rsidRPr="007700B1">
        <w:t xml:space="preserve">, </w:t>
      </w:r>
      <w:r w:rsidR="005265E1" w:rsidRPr="007700B1">
        <w:t xml:space="preserve">Thomas </w:t>
      </w:r>
      <w:r w:rsidRPr="007700B1">
        <w:t>B. Wild</w:t>
      </w:r>
      <w:r w:rsidRPr="007700B1">
        <w:rPr>
          <w:vertAlign w:val="superscript"/>
        </w:rPr>
        <w:t>1</w:t>
      </w:r>
      <w:r w:rsidRPr="007700B1">
        <w:t>, Min Chen</w:t>
      </w:r>
      <w:r w:rsidR="00600A65" w:rsidRPr="007700B1">
        <w:rPr>
          <w:vertAlign w:val="superscript"/>
        </w:rPr>
        <w:t>2</w:t>
      </w:r>
    </w:p>
    <w:p w14:paraId="5A4DD8BC" w14:textId="77777777" w:rsidR="00B2161C" w:rsidRPr="007700B1" w:rsidRDefault="00B2161C" w:rsidP="006A42F1"/>
    <w:p w14:paraId="77809822" w14:textId="77777777" w:rsidR="00B2161C" w:rsidRPr="007700B1" w:rsidRDefault="00B2161C" w:rsidP="006A42F1">
      <w:pPr>
        <w:rPr>
          <w:b/>
        </w:rPr>
      </w:pPr>
      <w:r w:rsidRPr="007700B1">
        <w:rPr>
          <w:b/>
        </w:rPr>
        <w:t>Affiliations</w:t>
      </w:r>
    </w:p>
    <w:p w14:paraId="1B594983" w14:textId="6EBF7180" w:rsidR="00B2161C" w:rsidRPr="007700B1" w:rsidRDefault="00B2161C" w:rsidP="006A42F1">
      <w:pPr>
        <w:rPr>
          <w:lang w:val="en-US"/>
        </w:rPr>
      </w:pPr>
      <w:r w:rsidRPr="007700B1">
        <w:t xml:space="preserve">1. </w:t>
      </w:r>
      <w:r w:rsidR="00BA2167" w:rsidRPr="007700B1">
        <w:t>Joint Global Change Research Institute, Pacific Northwest National Laboratory, 5825 University Research Ct., Suite 3500, College Park, MD, 20740, USA</w:t>
      </w:r>
    </w:p>
    <w:p w14:paraId="4B65F57D" w14:textId="47E7E522" w:rsidR="00B2161C" w:rsidRPr="007700B1" w:rsidRDefault="00B2161C" w:rsidP="00BA2167">
      <w:r w:rsidRPr="007700B1">
        <w:t xml:space="preserve">2. </w:t>
      </w:r>
      <w:r w:rsidR="00BA2167" w:rsidRPr="007700B1">
        <w:t>Department of Forest and Wildlife Ecology, College of Agriculture &amp; Life Sciences, University of Wisconsin – Madison, Russell Labs, 1630 Linden Drive, Madison, WI 53706</w:t>
      </w:r>
    </w:p>
    <w:p w14:paraId="2187A084" w14:textId="0FF7D15D" w:rsidR="00B2161C" w:rsidRPr="007700B1" w:rsidRDefault="00BA2167" w:rsidP="006A42F1">
      <w:r w:rsidRPr="007700B1">
        <w:t>*</w:t>
      </w:r>
      <w:proofErr w:type="gramStart"/>
      <w:r w:rsidR="00B2161C" w:rsidRPr="007700B1">
        <w:t>corresponding</w:t>
      </w:r>
      <w:proofErr w:type="gramEnd"/>
      <w:r w:rsidR="00B2161C" w:rsidRPr="007700B1">
        <w:t xml:space="preserve"> author(s): </w:t>
      </w:r>
      <w:r w:rsidR="0003503E" w:rsidRPr="007700B1">
        <w:t>Zarrar Khan</w:t>
      </w:r>
      <w:r w:rsidR="00B2161C" w:rsidRPr="007700B1">
        <w:t xml:space="preserve"> (</w:t>
      </w:r>
      <w:r w:rsidR="0003503E" w:rsidRPr="007700B1">
        <w:t>Zarrar.khan</w:t>
      </w:r>
      <w:r w:rsidR="00B2161C" w:rsidRPr="007700B1">
        <w:t>@</w:t>
      </w:r>
      <w:r w:rsidR="0003503E" w:rsidRPr="007700B1">
        <w:t>pnnl.gov</w:t>
      </w:r>
      <w:r w:rsidR="00B2161C" w:rsidRPr="007700B1">
        <w:t>)</w:t>
      </w:r>
    </w:p>
    <w:p w14:paraId="6B25B534" w14:textId="77777777" w:rsidR="003A5F03" w:rsidRPr="007700B1" w:rsidRDefault="003A5F03" w:rsidP="006A42F1"/>
    <w:p w14:paraId="5CAA94B8" w14:textId="2457CA27" w:rsidR="00F12B78" w:rsidRPr="007700B1" w:rsidRDefault="00C658AC" w:rsidP="00932E48">
      <w:pPr>
        <w:pStyle w:val="Heading3"/>
        <w:spacing w:before="0" w:after="0"/>
      </w:pPr>
      <w:r w:rsidRPr="007700B1">
        <w:t>Abstract</w:t>
      </w:r>
    </w:p>
    <w:p w14:paraId="2AD041BB" w14:textId="6920AA41" w:rsidR="007B5022" w:rsidRDefault="00BE115F" w:rsidP="006A42F1">
      <w:r w:rsidRPr="00BE115F">
        <w:t>Water usage is closely linked with societal goals that are both local and global in scale, such as sustainable development and economic growth. It is therefore of value, particularly for long-term planning, to understand how future sectoral water usage could evolve on a global scale at fine resolution. Additionally</w:t>
      </w:r>
      <w:r w:rsidR="00B66C3E">
        <w:t>,</w:t>
      </w:r>
      <w:r w:rsidRPr="00BE115F">
        <w:t xml:space="preserve"> future water usage could be strongly shaped by global forces, such as socioeconomic and climate change, and the multi-sector dynamic interactions those forces create. We generate a novel global gridded monthly sectoral water withdrawal and consumption dataset at 0.5° resolution for 2010-2100 for a diverse range of 75 scenarios. The scenarios are harmonized with the five Shared Socioeconomic Pathways (SSPs) and four Representative Concentration Pathways (RCPs) scenarios to support its usage in studies evaluating the implications of uncertain human and earth system change for future global and regional dynamics. To generate the data, we couple the Global Change Analysis Model (GCAM) with a land use spatial downscaling model (Demeter), a global hydrologic framework (Xanthos), and a water withdrawal downscaling model (Tethys).</w:t>
      </w:r>
    </w:p>
    <w:p w14:paraId="46E5DD7A" w14:textId="77777777" w:rsidR="00BE115F" w:rsidRPr="007700B1" w:rsidRDefault="00BE115F" w:rsidP="006A42F1"/>
    <w:p w14:paraId="10182A11" w14:textId="77777777" w:rsidR="00C658AC" w:rsidRPr="007700B1" w:rsidRDefault="00C658AC" w:rsidP="006A42F1">
      <w:pPr>
        <w:pStyle w:val="Heading3"/>
        <w:spacing w:before="0" w:after="0"/>
      </w:pPr>
      <w:r w:rsidRPr="007700B1">
        <w:t>Background &amp; Summary</w:t>
      </w:r>
    </w:p>
    <w:p w14:paraId="7665226F" w14:textId="6E8F8E76" w:rsidR="00E503CF" w:rsidRPr="007700B1" w:rsidRDefault="00562DFC" w:rsidP="00A1125F">
      <w:r w:rsidRPr="007700B1">
        <w:t>This paper documents a global monthly gridded (0.5</w:t>
      </w:r>
      <w:r w:rsidRPr="007700B1">
        <w:rPr>
          <w:vertAlign w:val="superscript"/>
        </w:rPr>
        <w:t>o</w:t>
      </w:r>
      <w:r w:rsidRPr="007700B1">
        <w:t xml:space="preserve"> resolution) sectoral water withdrawal and consumption dataset that contains conditional projections of water usage (from 2010 to 2100) across a range of future socio-economic and climate scenarios. </w:t>
      </w:r>
      <w:r w:rsidR="006A5A80" w:rsidRPr="007700B1">
        <w:t xml:space="preserve">This dataset is important because it </w:t>
      </w:r>
      <w:r w:rsidR="00D262B9" w:rsidRPr="007700B1">
        <w:t>quantifies</w:t>
      </w:r>
      <w:r w:rsidR="006A5A80" w:rsidRPr="007700B1">
        <w:t xml:space="preserve"> the sources of demand-side pressures on scarce water resources</w:t>
      </w:r>
      <w:r w:rsidR="00D262B9" w:rsidRPr="007700B1">
        <w:t xml:space="preserve"> globally under diverse </w:t>
      </w:r>
      <w:r w:rsidR="00645288" w:rsidRPr="007700B1">
        <w:t xml:space="preserve">future </w:t>
      </w:r>
      <w:r w:rsidR="00926983" w:rsidRPr="007700B1">
        <w:t>scenarios</w:t>
      </w:r>
      <w:r w:rsidR="006A5A80" w:rsidRPr="007700B1">
        <w:t xml:space="preserve">. </w:t>
      </w:r>
      <w:proofErr w:type="spellStart"/>
      <w:r w:rsidR="002539D6" w:rsidRPr="007700B1">
        <w:t>Mekon</w:t>
      </w:r>
      <w:r w:rsidR="009812CA" w:rsidRPr="007700B1">
        <w:t>n</w:t>
      </w:r>
      <w:r w:rsidR="002539D6" w:rsidRPr="007700B1">
        <w:t>en</w:t>
      </w:r>
      <w:proofErr w:type="spellEnd"/>
      <w:r w:rsidR="002539D6" w:rsidRPr="007700B1">
        <w:t xml:space="preserve"> &amp;</w:t>
      </w:r>
      <w:r w:rsidR="009812CA" w:rsidRPr="007700B1">
        <w:t xml:space="preserve"> Hoekstra 2016</w:t>
      </w:r>
      <w:r w:rsidR="009812CA" w:rsidRPr="007700B1">
        <w:fldChar w:fldCharType="begin"/>
      </w:r>
      <w:r w:rsidR="00684AB8">
        <w:instrText xml:space="preserve"> ADDIN ZOTERO_ITEM CSL_CITATION {"citationID":"KSJw4uhU","properties":{"formattedCitation":"\\super 1\\nosupersub{}","plainCitation":"1","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license":"Copyright © 2016,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rsidRPr="007700B1">
        <w:fldChar w:fldCharType="separate"/>
      </w:r>
      <w:r w:rsidR="00684AB8" w:rsidRPr="00684AB8">
        <w:rPr>
          <w:rFonts w:cs="Calibri"/>
          <w:szCs w:val="24"/>
          <w:vertAlign w:val="superscript"/>
        </w:rPr>
        <w:t>1</w:t>
      </w:r>
      <w:r w:rsidR="009812CA" w:rsidRPr="007700B1">
        <w:fldChar w:fldCharType="end"/>
      </w:r>
      <w:r w:rsidR="0095509B" w:rsidRPr="007700B1">
        <w:t xml:space="preserve"> (also</w:t>
      </w:r>
      <w:r w:rsidR="009812CA" w:rsidRPr="007700B1">
        <w:t xml:space="preserve"> cited in the UN World Water Development Report </w:t>
      </w:r>
      <w:r w:rsidR="00435F11" w:rsidRPr="007700B1">
        <w:t>2022</w:t>
      </w:r>
      <w:r w:rsidR="009812CA" w:rsidRPr="007700B1">
        <w:fldChar w:fldCharType="begin"/>
      </w:r>
      <w:r w:rsidR="00684AB8">
        <w:instrText xml:space="preserve"> ADDIN ZOTERO_ITEM CSL_CITATION {"citationID":"IF7DFTVP","properties":{"formattedCitation":"\\super 2\\nosupersub{}","plainCitation":"2","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rsidRPr="007700B1">
        <w:fldChar w:fldCharType="separate"/>
      </w:r>
      <w:r w:rsidR="00684AB8" w:rsidRPr="00684AB8">
        <w:rPr>
          <w:rFonts w:cs="Calibri"/>
          <w:szCs w:val="24"/>
          <w:vertAlign w:val="superscript"/>
        </w:rPr>
        <w:t>2</w:t>
      </w:r>
      <w:r w:rsidR="009812CA" w:rsidRPr="007700B1">
        <w:fldChar w:fldCharType="end"/>
      </w:r>
      <w:r w:rsidR="0095509B" w:rsidRPr="007700B1">
        <w:t xml:space="preserve">) </w:t>
      </w:r>
      <w:r w:rsidR="002539D6" w:rsidRPr="007700B1">
        <w:t xml:space="preserve">estimated that </w:t>
      </w:r>
      <w:r w:rsidR="009812CA" w:rsidRPr="007700B1">
        <w:t xml:space="preserve">roughly </w:t>
      </w:r>
      <w:r w:rsidR="00435F11" w:rsidRPr="007700B1">
        <w:t>71%</w:t>
      </w:r>
      <w:r w:rsidR="006D6CE7" w:rsidRPr="007700B1">
        <w:t xml:space="preserve"> (4.1 billion people)</w:t>
      </w:r>
      <w:r w:rsidR="00435F11" w:rsidRPr="007700B1">
        <w:t xml:space="preserve"> of the world’s population was exposed</w:t>
      </w:r>
      <w:r w:rsidR="009812CA" w:rsidRPr="007700B1">
        <w:t xml:space="preserve"> to water scarcity at least one month in the year </w:t>
      </w:r>
      <w:r w:rsidR="00435F11" w:rsidRPr="007700B1">
        <w:t xml:space="preserve">over the period from 1996 to 2005. </w:t>
      </w:r>
      <w:r w:rsidR="006D6CE7" w:rsidRPr="007700B1">
        <w:t xml:space="preserve">In their more recent study, </w:t>
      </w:r>
      <w:r w:rsidR="00435F11" w:rsidRPr="007700B1">
        <w:t>Van Vliet et al. 2021</w:t>
      </w:r>
      <w:r w:rsidR="00435F11" w:rsidRPr="007700B1">
        <w:fldChar w:fldCharType="begin"/>
      </w:r>
      <w:r w:rsidR="00FF60E0">
        <w:instrText xml:space="preserve"> ADDIN ZOTERO_ITEM CSL_CITATION {"citationID":"0xzBBInW","properties":{"formattedCitation":"\\super 3\\nosupersub{}","plainCitation":"3","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an Vliet","given":"Michelle T. H."},{"family":"Jones","given":"Edward R."},{"family":"Flörke","given":"Martina"},{"family":"Franssen","given":"Wietse H. P."},{"family":"Hanasaki","given":"Naota"},{"family":"Wada","given":"Yoshihide"},{"family":"Yearsley","given":"John R."}],"issued":{"date-parts":[["2021",1]]}}}],"schema":"https://github.com/citation-style-language/schema/raw/master/csl-citation.json"} </w:instrText>
      </w:r>
      <w:r w:rsidR="00435F11" w:rsidRPr="007700B1">
        <w:fldChar w:fldCharType="separate"/>
      </w:r>
      <w:r w:rsidR="00684AB8" w:rsidRPr="00684AB8">
        <w:rPr>
          <w:rFonts w:cs="Calibri"/>
          <w:szCs w:val="24"/>
          <w:vertAlign w:val="superscript"/>
        </w:rPr>
        <w:t>3</w:t>
      </w:r>
      <w:r w:rsidR="00435F11" w:rsidRPr="007700B1">
        <w:fldChar w:fldCharType="end"/>
      </w:r>
      <w:r w:rsidR="00435F11" w:rsidRPr="007700B1">
        <w:t xml:space="preserve"> estimate global water scarcity over the period from 2000 to 2010 to range from 30%</w:t>
      </w:r>
      <w:r w:rsidR="007E49A8" w:rsidRPr="007700B1">
        <w:t xml:space="preserve"> (</w:t>
      </w:r>
      <w:r w:rsidR="00A92278" w:rsidRPr="007700B1">
        <w:t>without water quality considered</w:t>
      </w:r>
      <w:r w:rsidR="007E49A8" w:rsidRPr="007700B1">
        <w:t>)</w:t>
      </w:r>
      <w:r w:rsidR="00A92278" w:rsidRPr="007700B1">
        <w:t xml:space="preserve"> to</w:t>
      </w:r>
      <w:r w:rsidR="00435F11" w:rsidRPr="007700B1">
        <w:t xml:space="preserve"> 40%</w:t>
      </w:r>
      <w:r w:rsidR="007E49A8" w:rsidRPr="007700B1">
        <w:t xml:space="preserve"> (</w:t>
      </w:r>
      <w:r w:rsidR="00435F11" w:rsidRPr="007700B1">
        <w:t xml:space="preserve">when </w:t>
      </w:r>
      <w:r w:rsidR="006D6CE7" w:rsidRPr="007700B1">
        <w:t xml:space="preserve">also </w:t>
      </w:r>
      <w:r w:rsidR="00435F11" w:rsidRPr="007700B1">
        <w:t>including water quality</w:t>
      </w:r>
      <w:r w:rsidR="007E49A8" w:rsidRPr="007700B1">
        <w:t>)</w:t>
      </w:r>
      <w:r w:rsidR="00435F11" w:rsidRPr="007700B1">
        <w:t xml:space="preserve">. </w:t>
      </w:r>
      <w:r w:rsidR="00E74122" w:rsidRPr="007700B1">
        <w:t>Global water</w:t>
      </w:r>
      <w:r w:rsidR="00E503CF" w:rsidRPr="007700B1">
        <w:t xml:space="preserve"> scarcity is expected to increase across the glob</w:t>
      </w:r>
      <w:r w:rsidR="00C840E3" w:rsidRPr="007700B1">
        <w:t>e</w:t>
      </w:r>
      <w:r w:rsidR="00E503CF" w:rsidRPr="007700B1">
        <w:t xml:space="preserve"> with critical implications for </w:t>
      </w:r>
      <w:r w:rsidR="0074024F" w:rsidRPr="007700B1">
        <w:t>sustainable development</w:t>
      </w:r>
      <w:r w:rsidR="00FC2412" w:rsidRPr="007700B1">
        <w:fldChar w:fldCharType="begin"/>
      </w:r>
      <w:r w:rsidR="00684AB8">
        <w:instrText xml:space="preserve"> ADDIN ZOTERO_ITEM CSL_CITATION {"citationID":"hxA6PERi","properties":{"formattedCitation":"\\super 4\\uc0\\u8211{}8\\nosupersub{}","plainCitation":"4–8","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84AB8">
        <w:rPr>
          <w:rFonts w:ascii="Cambria Math" w:hAnsi="Cambria Math" w:cs="Cambria Math"/>
        </w:rPr>
        <w:instrText>∼</w:instrText>
      </w:r>
      <w:r w:rsidR="00684AB8">
        <w:instrText>30%), and this increase is projected to continue further towards the end of this century (</w:instrText>
      </w:r>
      <w:r w:rsidR="00684AB8">
        <w:rPr>
          <w:rFonts w:ascii="Cambria Math" w:hAnsi="Cambria Math" w:cs="Cambria Math"/>
        </w:rPr>
        <w:instrText>∼</w:instrText>
      </w:r>
      <w:r w:rsidR="00684AB8">
        <w:instrText xml:space="preserve">40%). The global amount of nonsustainable water consumption has been increasing especially since the late 1990s, despite a wetter climate and increasing water availability during this period. The BlWSI is the ﬁ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rsidRPr="007700B1">
        <w:fldChar w:fldCharType="separate"/>
      </w:r>
      <w:r w:rsidR="00684AB8" w:rsidRPr="00684AB8">
        <w:rPr>
          <w:rFonts w:cs="Calibri"/>
          <w:szCs w:val="24"/>
          <w:vertAlign w:val="superscript"/>
        </w:rPr>
        <w:t>4–8</w:t>
      </w:r>
      <w:r w:rsidR="00FC2412" w:rsidRPr="007700B1">
        <w:fldChar w:fldCharType="end"/>
      </w:r>
      <w:r w:rsidR="00E503CF" w:rsidRPr="007700B1">
        <w:t xml:space="preserve">. </w:t>
      </w:r>
      <w:r w:rsidR="002033F1" w:rsidRPr="007700B1">
        <w:t xml:space="preserve">Recent studies highlight that future water scarcity is primarily driven by </w:t>
      </w:r>
      <w:r w:rsidR="00671986" w:rsidRPr="007700B1">
        <w:t xml:space="preserve">human </w:t>
      </w:r>
      <w:r w:rsidR="002033F1" w:rsidRPr="007700B1">
        <w:t>water demands</w:t>
      </w:r>
      <w:r w:rsidR="00D04A6B" w:rsidRPr="007700B1">
        <w:t xml:space="preserve"> rather than</w:t>
      </w:r>
      <w:r w:rsidR="0018385C" w:rsidRPr="007700B1">
        <w:t xml:space="preserve"> climate</w:t>
      </w:r>
      <w:r w:rsidR="002033F1" w:rsidRPr="007700B1">
        <w:t xml:space="preserve"> impacts on </w:t>
      </w:r>
      <w:r w:rsidR="0018385C" w:rsidRPr="007700B1">
        <w:t xml:space="preserve">water </w:t>
      </w:r>
      <w:r w:rsidR="002033F1" w:rsidRPr="007700B1">
        <w:t>availability</w:t>
      </w:r>
      <w:r w:rsidR="00344AF1" w:rsidRPr="007700B1">
        <w:fldChar w:fldCharType="begin"/>
      </w:r>
      <w:r w:rsidR="002378B0">
        <w:instrText xml:space="preserve"> ADDIN ZOTERO_ITEM CSL_CITATION {"citationID":"ZzIZLajO","properties":{"formattedCitation":"\\super 4,9\\nosupersub{}","plainCitation":"4,9","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 Van"},{"family":"Wanders","given":"Niko"},{"family":"Bierkens","given":"Marc F. P."}],"issued":{"date-parts":[["2013",9]]}}}],"schema":"https://github.com/citation-style-language/schema/raw/master/csl-citation.json"} </w:instrText>
      </w:r>
      <w:r w:rsidR="00344AF1" w:rsidRPr="007700B1">
        <w:fldChar w:fldCharType="separate"/>
      </w:r>
      <w:r w:rsidR="00684AB8" w:rsidRPr="00684AB8">
        <w:rPr>
          <w:rFonts w:cs="Calibri"/>
          <w:szCs w:val="24"/>
          <w:vertAlign w:val="superscript"/>
        </w:rPr>
        <w:t>4,9</w:t>
      </w:r>
      <w:r w:rsidR="00344AF1" w:rsidRPr="007700B1">
        <w:fldChar w:fldCharType="end"/>
      </w:r>
      <w:r w:rsidR="002033F1" w:rsidRPr="007700B1">
        <w:t xml:space="preserve">. Additionally, irrigation water demands have been shown to have the largest </w:t>
      </w:r>
      <w:r w:rsidR="00032752" w:rsidRPr="007700B1">
        <w:t xml:space="preserve">relative </w:t>
      </w:r>
      <w:r w:rsidR="002033F1" w:rsidRPr="007700B1">
        <w:t>impact on water scarcity</w:t>
      </w:r>
      <w:r w:rsidR="00FC2412" w:rsidRPr="007700B1">
        <w:fldChar w:fldCharType="begin"/>
      </w:r>
      <w:r w:rsidR="00684AB8">
        <w:instrText xml:space="preserve"> ADDIN ZOTERO_ITEM CSL_CITATION {"citationID":"edXh4tkV","properties":{"formattedCitation":"\\super 5,6,10\\nosupersub{}","plainCitation":"5,6,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rsidRPr="007700B1">
        <w:fldChar w:fldCharType="separate"/>
      </w:r>
      <w:r w:rsidR="00684AB8" w:rsidRPr="00684AB8">
        <w:rPr>
          <w:rFonts w:cs="Calibri"/>
          <w:szCs w:val="24"/>
          <w:vertAlign w:val="superscript"/>
        </w:rPr>
        <w:t>5,6,10</w:t>
      </w:r>
      <w:r w:rsidR="00FC2412" w:rsidRPr="007700B1">
        <w:fldChar w:fldCharType="end"/>
      </w:r>
      <w:r w:rsidR="002033F1" w:rsidRPr="007700B1">
        <w:t>. Furthermore, water access, availability and demands are highly localized</w:t>
      </w:r>
      <w:r w:rsidR="002D2AE7" w:rsidRPr="007700B1">
        <w:t>,</w:t>
      </w:r>
      <w:r w:rsidR="002033F1" w:rsidRPr="007700B1">
        <w:t xml:space="preserve"> with large energy and economic costs associated with water transfers</w:t>
      </w:r>
      <w:r w:rsidR="002D2AE7" w:rsidRPr="007700B1">
        <w:t>,</w:t>
      </w:r>
      <w:r w:rsidR="002033F1" w:rsidRPr="007700B1">
        <w:t xml:space="preserve"> and thus a regional understanding of water use is essential</w:t>
      </w:r>
      <w:r w:rsidR="00AB5D37" w:rsidRPr="007700B1">
        <w:fldChar w:fldCharType="begin"/>
      </w:r>
      <w:r w:rsidR="002378B0">
        <w:instrText xml:space="preserve"> ADDIN ZOTERO_ITEM CSL_CITATION {"citationID":"4fhriTTE","properties":{"formattedCitation":"\\super 11,12\\nosupersub{}","plainCitation":"11,12","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2378B0">
        <w:rPr>
          <w:rFonts w:ascii="Cambria Math" w:hAnsi="Cambria Math" w:cs="Cambria Math"/>
        </w:rPr>
        <w:instrText>∼</w:instrText>
      </w:r>
      <w:r w:rsidR="002378B0">
        <w:instrText xml:space="preserve">50km by </w:instrText>
      </w:r>
      <w:r w:rsidR="002378B0">
        <w:rPr>
          <w:rFonts w:ascii="Cambria Math" w:hAnsi="Cambria Math" w:cs="Cambria Math"/>
        </w:rPr>
        <w:instrText>∼</w:instrText>
      </w:r>
      <w:r w:rsidR="002378B0">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2378B0">
        <w:rPr>
          <w:rFonts w:ascii="Cambria Math" w:hAnsi="Cambria Math" w:cs="Cambria Math"/>
        </w:rPr>
        <w:instrText>∼</w:instrText>
      </w:r>
      <w:r w:rsidR="002378B0">
        <w:instrText xml:space="preserve">10km by </w:instrText>
      </w:r>
      <w:r w:rsidR="002378B0">
        <w:rPr>
          <w:rFonts w:ascii="Cambria Math" w:hAnsi="Cambria Math" w:cs="Cambria Math"/>
        </w:rPr>
        <w:instrText>∼</w:instrText>
      </w:r>
      <w:r w:rsidR="002378B0">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Van Beek","given":"Ludovicus P. H."}],"issued":{"date-parts":[["2016"]]}}}],"schema":"https://github.com/citation-style-language/schema/raw/master/csl-citation.json"} </w:instrText>
      </w:r>
      <w:r w:rsidR="00AB5D37" w:rsidRPr="007700B1">
        <w:fldChar w:fldCharType="separate"/>
      </w:r>
      <w:r w:rsidR="00684AB8" w:rsidRPr="00684AB8">
        <w:rPr>
          <w:rFonts w:cs="Calibri"/>
          <w:szCs w:val="24"/>
          <w:vertAlign w:val="superscript"/>
        </w:rPr>
        <w:t>11,12</w:t>
      </w:r>
      <w:r w:rsidR="00AB5D37" w:rsidRPr="007700B1">
        <w:fldChar w:fldCharType="end"/>
      </w:r>
      <w:r w:rsidR="00AB5D37" w:rsidRPr="007700B1">
        <w:t xml:space="preserve">. </w:t>
      </w:r>
      <w:r w:rsidR="006A5A80" w:rsidRPr="007700B1">
        <w:t>This</w:t>
      </w:r>
      <w:r w:rsidR="00AB5D37" w:rsidRPr="007700B1">
        <w:t xml:space="preserve"> paper accounts for </w:t>
      </w:r>
      <w:proofErr w:type="gramStart"/>
      <w:r w:rsidR="006A5A80" w:rsidRPr="007700B1">
        <w:t xml:space="preserve">all </w:t>
      </w:r>
      <w:r w:rsidR="00CC3D31" w:rsidRPr="007700B1">
        <w:t>of</w:t>
      </w:r>
      <w:proofErr w:type="gramEnd"/>
      <w:r w:rsidR="00CC3D31" w:rsidRPr="007700B1">
        <w:t xml:space="preserve"> </w:t>
      </w:r>
      <w:r w:rsidR="006A5A80" w:rsidRPr="007700B1">
        <w:t xml:space="preserve">these key </w:t>
      </w:r>
      <w:r w:rsidR="00AB5D37" w:rsidRPr="007700B1">
        <w:t>factors</w:t>
      </w:r>
      <w:r w:rsidR="006A5A80" w:rsidRPr="007700B1">
        <w:t xml:space="preserve"> by providing </w:t>
      </w:r>
      <w:r w:rsidR="00AB5D37" w:rsidRPr="007700B1">
        <w:t>a transparent and open-source</w:t>
      </w:r>
      <w:r w:rsidR="006A5A80" w:rsidRPr="007700B1">
        <w:t xml:space="preserve"> datas</w:t>
      </w:r>
      <w:r w:rsidR="00AB5D37" w:rsidRPr="007700B1">
        <w:t>et and accompanying methodology</w:t>
      </w:r>
      <w:r w:rsidR="006A5A80" w:rsidRPr="007700B1">
        <w:t xml:space="preserve"> </w:t>
      </w:r>
      <w:r w:rsidR="00AB5D37" w:rsidRPr="007700B1">
        <w:t>that captures the key</w:t>
      </w:r>
      <w:r w:rsidR="006A5A80" w:rsidRPr="007700B1">
        <w:t xml:space="preserve"> driver</w:t>
      </w:r>
      <w:r w:rsidR="00AB5D37" w:rsidRPr="007700B1">
        <w:t>s</w:t>
      </w:r>
      <w:r w:rsidR="006A5A80" w:rsidRPr="007700B1">
        <w:t xml:space="preserve"> of future water scarcity (water use for human activities) at a </w:t>
      </w:r>
      <w:r w:rsidR="00AB5D37" w:rsidRPr="007700B1">
        <w:t xml:space="preserve">fine </w:t>
      </w:r>
      <w:proofErr w:type="spellStart"/>
      <w:r w:rsidR="00AB5D37" w:rsidRPr="007700B1">
        <w:t>spatio</w:t>
      </w:r>
      <w:proofErr w:type="spellEnd"/>
      <w:r w:rsidR="00AB5D37" w:rsidRPr="007700B1">
        <w:t>-temporal</w:t>
      </w:r>
      <w:r w:rsidR="00271A2D" w:rsidRPr="007700B1">
        <w:t xml:space="preserve"> scale (0.5</w:t>
      </w:r>
      <w:r w:rsidR="00271A2D" w:rsidRPr="007700B1">
        <w:rPr>
          <w:vertAlign w:val="superscript"/>
        </w:rPr>
        <w:t>o</w:t>
      </w:r>
      <w:r w:rsidR="00271A2D" w:rsidRPr="007700B1">
        <w:t xml:space="preserve"> resolution and monthly) and with added detail on irrigation water use by crop types</w:t>
      </w:r>
      <w:r w:rsidR="003D2A36" w:rsidRPr="007700B1">
        <w:t xml:space="preserve">. </w:t>
      </w:r>
    </w:p>
    <w:p w14:paraId="723DAE76" w14:textId="21568198" w:rsidR="002033F1" w:rsidRPr="007700B1" w:rsidRDefault="002033F1" w:rsidP="00A1125F"/>
    <w:p w14:paraId="0EB67B37" w14:textId="2341D4F7" w:rsidR="00EF2269" w:rsidRPr="007700B1" w:rsidRDefault="00EF2269" w:rsidP="00A1125F">
      <w:r w:rsidRPr="007700B1">
        <w:lastRenderedPageBreak/>
        <w:t>Past studies</w:t>
      </w:r>
      <w:r w:rsidR="00D30809">
        <w:fldChar w:fldCharType="begin"/>
      </w:r>
      <w:r w:rsidR="00684AB8">
        <w:instrText xml:space="preserve"> ADDIN ZOTERO_ITEM CSL_CITATION {"citationID":"OkP1wkyN","properties":{"formattedCitation":"\\super 13\\uc0\\u8211{}15\\nosupersub{}","plainCitation":"13–15","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D30809">
        <w:fldChar w:fldCharType="separate"/>
      </w:r>
      <w:r w:rsidR="00684AB8" w:rsidRPr="00684AB8">
        <w:rPr>
          <w:rFonts w:cs="Calibri"/>
          <w:szCs w:val="24"/>
          <w:vertAlign w:val="superscript"/>
        </w:rPr>
        <w:t>13–15</w:t>
      </w:r>
      <w:r w:rsidR="00D30809">
        <w:fldChar w:fldCharType="end"/>
      </w:r>
      <w:r w:rsidR="00660B9C" w:rsidRPr="007700B1">
        <w:t xml:space="preserve"> that</w:t>
      </w:r>
      <w:r w:rsidRPr="007700B1">
        <w:t xml:space="preserve"> have </w:t>
      </w:r>
      <w:r w:rsidR="00D80EF1" w:rsidRPr="007700B1">
        <w:t>evaluated</w:t>
      </w:r>
      <w:r w:rsidRPr="007700B1">
        <w:t xml:space="preserve"> </w:t>
      </w:r>
      <w:r w:rsidR="00660B9C" w:rsidRPr="007700B1">
        <w:t xml:space="preserve">global </w:t>
      </w:r>
      <w:r w:rsidR="00D80EF1" w:rsidRPr="007700B1">
        <w:t xml:space="preserve">gridded </w:t>
      </w:r>
      <w:r w:rsidRPr="007700B1">
        <w:t>water use at</w:t>
      </w:r>
      <w:r w:rsidR="00660B9C" w:rsidRPr="007700B1">
        <w:t xml:space="preserve"> </w:t>
      </w:r>
      <w:r w:rsidR="00D80EF1" w:rsidRPr="007700B1">
        <w:t>monthly resolution</w:t>
      </w:r>
      <w:r w:rsidR="00660B9C" w:rsidRPr="007700B1">
        <w:t xml:space="preserve"> have been limited to historical </w:t>
      </w:r>
      <w:r w:rsidR="00C75507" w:rsidRPr="007700B1">
        <w:t>analyses</w:t>
      </w:r>
      <w:r w:rsidR="009D4C2F" w:rsidRPr="007700B1">
        <w:t xml:space="preserve">. </w:t>
      </w:r>
      <w:r w:rsidR="00581FEA">
        <w:t xml:space="preserve">Other studies, such as </w:t>
      </w:r>
      <w:r w:rsidR="00A96962">
        <w:t>World Resources Institute (</w:t>
      </w:r>
      <w:r w:rsidR="00581FEA">
        <w:t>WRI</w:t>
      </w:r>
      <w:r w:rsidR="00A96962">
        <w:t>)</w:t>
      </w:r>
      <w:r w:rsidR="00581FEA">
        <w:t xml:space="preserve"> 2019</w:t>
      </w:r>
      <w:r w:rsidR="00D30809">
        <w:fldChar w:fldCharType="begin"/>
      </w:r>
      <w:r w:rsidR="00684AB8">
        <w:instrText xml:space="preserve"> ADDIN ZOTERO_ITEM CSL_CITATION {"citationID":"APIoPdd8","properties":{"formattedCitation":"\\super 16\\nosupersub{}","plainCitation":"16","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schema":"https://github.com/citation-style-language/schema/raw/master/csl-citation.json"} </w:instrText>
      </w:r>
      <w:r w:rsidR="00D30809">
        <w:fldChar w:fldCharType="separate"/>
      </w:r>
      <w:r w:rsidR="00684AB8" w:rsidRPr="00684AB8">
        <w:rPr>
          <w:rFonts w:cs="Calibri"/>
          <w:szCs w:val="24"/>
          <w:vertAlign w:val="superscript"/>
        </w:rPr>
        <w:t>16</w:t>
      </w:r>
      <w:r w:rsidR="00D30809">
        <w:fldChar w:fldCharType="end"/>
      </w:r>
      <w:r w:rsidR="00581FEA">
        <w:t>,</w:t>
      </w:r>
      <w:r w:rsidR="00CB62D0" w:rsidRPr="007700B1">
        <w:t xml:space="preserve"> </w:t>
      </w:r>
      <w:r w:rsidR="00581FEA">
        <w:t>looks at future water withdrawals but only at an annual time resolution and up to 2040 with sectoral detail divided into domestic, industry, agriculture and livestock sectors</w:t>
      </w:r>
      <w:r w:rsidR="00660B9C" w:rsidRPr="007700B1">
        <w:t>.</w:t>
      </w:r>
      <w:r w:rsidR="005F34E8" w:rsidRPr="007700B1">
        <w:t xml:space="preserve"> </w:t>
      </w:r>
      <w:r w:rsidR="00CA3A88">
        <w:t xml:space="preserve">In this paper we </w:t>
      </w:r>
      <w:r w:rsidR="007C52C0" w:rsidRPr="007700B1">
        <w:t>offer</w:t>
      </w:r>
      <w:r w:rsidR="00CA3A88">
        <w:t xml:space="preserve"> a finer </w:t>
      </w:r>
      <w:r w:rsidR="007C52C0" w:rsidRPr="007700B1">
        <w:t>spatiotemporal resolution for future projections compared to previous studies</w:t>
      </w:r>
      <w:r w:rsidR="00CA3A88">
        <w:t xml:space="preserve"> applied to a </w:t>
      </w:r>
      <w:r w:rsidR="007C52C0" w:rsidRPr="007700B1">
        <w:t>broader suite of socioeconomic and climate forcing scenarios</w:t>
      </w:r>
      <w:r w:rsidR="00CA3A88">
        <w:t xml:space="preserve">. Additionally, we provide more detail in the irrigation sector which includes 13 different </w:t>
      </w:r>
      <w:r w:rsidR="007C52C0" w:rsidRPr="007700B1">
        <w:t xml:space="preserve">crop </w:t>
      </w:r>
      <w:r w:rsidR="00CA3A88">
        <w:t xml:space="preserve">types by </w:t>
      </w:r>
      <w:r w:rsidR="00E443E9" w:rsidRPr="007700B1">
        <w:t>coupling</w:t>
      </w:r>
      <w:r w:rsidR="00CA3A88">
        <w:t xml:space="preserve"> our </w:t>
      </w:r>
      <w:r w:rsidR="00E443E9" w:rsidRPr="007700B1">
        <w:t>water demand model with a land allocation model</w:t>
      </w:r>
      <w:r w:rsidR="00892F87" w:rsidRPr="007700B1">
        <w:t>.</w:t>
      </w:r>
      <w:r w:rsidR="00143357" w:rsidRPr="007700B1">
        <w:t xml:space="preserve"> </w:t>
      </w:r>
      <w:r w:rsidR="00F735E1" w:rsidRPr="007700B1">
        <w:rPr>
          <w:highlight w:val="yellow"/>
        </w:rPr>
        <w:fldChar w:fldCharType="begin"/>
      </w:r>
      <w:r w:rsidR="00F735E1" w:rsidRPr="007700B1">
        <w:instrText xml:space="preserve"> REF _Ref101435781 \h </w:instrText>
      </w:r>
      <w:r w:rsidR="00E93450" w:rsidRPr="007700B1">
        <w:rPr>
          <w:highlight w:val="yellow"/>
        </w:rPr>
        <w:instrText xml:space="preserve"> \* MERGEFORMAT </w:instrText>
      </w:r>
      <w:r w:rsidR="00F735E1" w:rsidRPr="007700B1">
        <w:rPr>
          <w:highlight w:val="yellow"/>
        </w:rPr>
      </w:r>
      <w:r w:rsidR="00F735E1" w:rsidRPr="007700B1">
        <w:rPr>
          <w:highlight w:val="yellow"/>
        </w:rPr>
        <w:fldChar w:fldCharType="separate"/>
      </w:r>
      <w:r w:rsidR="009B4143" w:rsidRPr="007700B1">
        <w:t xml:space="preserve">Table </w:t>
      </w:r>
      <w:r w:rsidR="009B4143" w:rsidRPr="009B4143">
        <w:rPr>
          <w:noProof/>
        </w:rPr>
        <w:t>1</w:t>
      </w:r>
      <w:r w:rsidR="00F735E1" w:rsidRPr="007700B1">
        <w:rPr>
          <w:highlight w:val="yellow"/>
        </w:rPr>
        <w:fldChar w:fldCharType="end"/>
      </w:r>
      <w:r w:rsidR="00F735E1" w:rsidRPr="007700B1">
        <w:t xml:space="preserve"> </w:t>
      </w:r>
      <w:r w:rsidR="003D2A36" w:rsidRPr="007700B1">
        <w:t xml:space="preserve">compares the key features in this study to </w:t>
      </w:r>
      <w:r w:rsidR="006B5F9B" w:rsidRPr="007700B1">
        <w:t>a representative set of previous</w:t>
      </w:r>
      <w:r w:rsidR="003D2A36" w:rsidRPr="007700B1">
        <w:t xml:space="preserve"> studies that </w:t>
      </w:r>
      <w:r w:rsidR="006B5F9B" w:rsidRPr="007700B1">
        <w:t>have analysed</w:t>
      </w:r>
      <w:r w:rsidR="003D2A36" w:rsidRPr="007700B1">
        <w:t xml:space="preserve"> global water use</w:t>
      </w:r>
      <w:r w:rsidR="00AC5AC6">
        <w:t xml:space="preserve">. Table 1 highlights </w:t>
      </w:r>
      <w:r w:rsidR="00036365">
        <w:t xml:space="preserve">that, compared previous studies, </w:t>
      </w:r>
      <w:r w:rsidR="00AC5AC6">
        <w:t>our</w:t>
      </w:r>
      <w:r w:rsidR="000778C3">
        <w:t xml:space="preserve"> study</w:t>
      </w:r>
      <w:r w:rsidR="00036365">
        <w:t xml:space="preserve"> captures </w:t>
      </w:r>
      <w:r w:rsidR="00093556">
        <w:t>additional sectoral detail (especially by irrigated crop types)</w:t>
      </w:r>
      <w:r w:rsidR="00AC5AC6">
        <w:t xml:space="preserve"> </w:t>
      </w:r>
      <w:r w:rsidR="00036365">
        <w:t>and</w:t>
      </w:r>
      <w:r w:rsidR="00EE01EA">
        <w:t xml:space="preserve"> a</w:t>
      </w:r>
      <w:r w:rsidR="00036365">
        <w:t xml:space="preserve"> more </w:t>
      </w:r>
      <w:r w:rsidR="00AC5AC6">
        <w:t>divers</w:t>
      </w:r>
      <w:r w:rsidR="00036365">
        <w:t>e set</w:t>
      </w:r>
      <w:r w:rsidR="00AC5AC6">
        <w:t xml:space="preserve"> of future scenarios</w:t>
      </w:r>
      <w:r w:rsidR="00B768C4">
        <w:t>.</w:t>
      </w:r>
    </w:p>
    <w:p w14:paraId="6B36F310" w14:textId="77777777" w:rsidR="00EF2269" w:rsidRPr="007700B1" w:rsidRDefault="00EF2269" w:rsidP="00A1125F"/>
    <w:p w14:paraId="762C2689" w14:textId="39D35C13" w:rsidR="002033F1" w:rsidRPr="007700B1" w:rsidRDefault="002033F1" w:rsidP="00B96C0C">
      <w:r w:rsidRPr="007700B1">
        <w:t>This study thus addresses the critical need for</w:t>
      </w:r>
      <w:r w:rsidR="00CE5BAC" w:rsidRPr="007700B1">
        <w:t xml:space="preserve"> future projections of</w:t>
      </w:r>
      <w:r w:rsidRPr="007700B1">
        <w:t xml:space="preserve"> distributed water demand at a fine resolution so that </w:t>
      </w:r>
      <w:r w:rsidR="002513DB" w:rsidRPr="007700B1">
        <w:t xml:space="preserve">scientists and </w:t>
      </w:r>
      <w:r w:rsidRPr="007700B1">
        <w:t>water managers can start to explore and plan for future water needs.</w:t>
      </w:r>
      <w:r w:rsidR="00C755E5" w:rsidRPr="007700B1">
        <w:t xml:space="preserve"> The dataset </w:t>
      </w:r>
      <w:r w:rsidR="005A1694" w:rsidRPr="007700B1">
        <w:t>could also</w:t>
      </w:r>
      <w:r w:rsidR="00DC34E1" w:rsidRPr="007700B1">
        <w:t xml:space="preserve"> directly</w:t>
      </w:r>
      <w:r w:rsidR="005A1694" w:rsidRPr="007700B1">
        <w:t xml:space="preserve"> support the growing</w:t>
      </w:r>
      <w:r w:rsidR="00C755E5" w:rsidRPr="007700B1">
        <w:t xml:space="preserve"> MultiSector dynamics research </w:t>
      </w:r>
      <w:r w:rsidR="005A1694" w:rsidRPr="007700B1">
        <w:t>literature</w:t>
      </w:r>
      <w:r w:rsidR="00DC34E1" w:rsidRPr="007700B1">
        <w:t>, particularly scenario-based studies of the future</w:t>
      </w:r>
      <w:r w:rsidR="005A15C2" w:rsidRPr="007700B1">
        <w:t xml:space="preserve"> interactions between water and other sectors (e.g., energy and land) </w:t>
      </w:r>
      <w:r w:rsidR="001F1B28" w:rsidRPr="007700B1">
        <w:t xml:space="preserve">across scales </w:t>
      </w:r>
      <w:r w:rsidR="004505ED" w:rsidRPr="007700B1">
        <w:t>in a global context</w:t>
      </w:r>
      <w:r w:rsidR="00D30809">
        <w:fldChar w:fldCharType="begin"/>
      </w:r>
      <w:r w:rsidR="00A119CB">
        <w:instrText xml:space="preserve"> ADDIN ZOTERO_ITEM CSL_CITATION {"citationID":"D1iwDq0n","properties":{"formattedCitation":"\\super 17\\uc0\\u8211{}19\\nosupersub{}","plainCitation":"17–19","noteIndex":0},"citationItems":[{"id":1349,"uris":["http://zotero.org/users/2476381/items/GM6G9K9T"],"itemData":{"id":1349,"type":"article-journal","container-title":"Earth's Future","issue":"8","note":"publisher: Wiley Online Library","page":"e2020EF001970","source":"Google Scholar","title":"The Implications of Global Change for the Co-Evolution of Argentina's Integrated Energy-Water-Land Systems","volume":"9","author":[{"family":"Wild","given":"Thomas B."},{"family":"Khan","given":"Zarrar"},{"family":"Zhao","given":"Mengqi"},{"family":"Suriano","given":"Micaela"},{"family":"Bereslawski","given":"Julia L."},{"family":"Roberts","given":"Paula"},{"family":"Casado","given":"Jose"},{"family":"Gaviño-Novillo","given":"Marcelo"},{"family":"Clarke","given":"Leon"},{"family":"Hejazi","given":"Mohamad"}],"issued":{"date-parts":[["2021"]]}}},{"id":1492,"uris":["http://zotero.org/users/2476381/items/9VMRRS42"],"itemData":{"id":1492,"type":"article-journal","abstract":"The field of MultiSector Dynamics (MSD) explores the dynamics and co-evolutionary pathways of human and Earth systems with a focus on critical goods, services, and amenities delivered to people through interdependent sectors. This commentary lays out core definitions and concepts, identifies MSD science questions in the context of the current state of knowledge, and describes ongoing activities to expand capacities for open science, leverage revolutions in data and computing, and grow and diversify the MSD workforce. Central to our vision is the ambition of advancing the next generation of complex adaptive human-Earth systems science to better address interconnected risks, increase resilience, and improve sustainability. This will require convergent research and the integration of ideas and methods from multiple disciplines. Understanding the tradeoffs, synergies, and complexities that exist in coupled human-Earth systems is particularly important in the context of energy transitions and increased future shocks.","container-title":"Earth's Future","DOI":"10.1029/2021EF002621","ISSN":"2328-4277","issue":"3","language":"en","note":"_eprint: https://onlinelibrary.wiley.com/doi/pdf/10.1029/2021EF002621","page":"e2021EF002621","source":"Wiley Online Library","title":"Multisector Dynamics: Advancing the Science of Complex Adaptive Human-Earth Systems","title-short":"Multisector Dynamics","volume":"10","author":[{"family":"Reed","given":"Patrick M."},{"family":"Hadjimichael","given":"Antonia"},{"family":"Moss","given":"Richard H."},{"family":"Brelsford","given":"Christa"},{"family":"Burleyson","given":"Casey D."},{"family":"Cohen","given":"Stuart"},{"family":"Dyreson","given":"Ana"},{"family":"Gold","given":"David F."},{"family":"Gupta","given":"Rohini S."},{"family":"Keller","given":"Klaus"},{"family":"Konar","given":"Megan"},{"family":"Monier","given":"Erwan"},{"family":"Morris","given":"Jennifer"},{"family":"Srikrishnan","given":"Vivek"},{"family":"Voisin","given":"Nathalie"},{"family":"Yoon","given":"Jim"}],"issued":{"date-parts":[["2022"]]}}},{"id":1269,"uris":["http://zotero.org/users/2476381/items/NJ8AJ2JD"],"itemData":{"id":1269,"type":"article-journal","abstract":"Energy, water, and agricultural resources across the globe are highly interconnected. This interconnectivity poses science challenges, such as understanding and modeling interconnections, as well as practical challenges, such as efficiently managing interdependent resource systems. Using the US as an example, this study seeks to define and explore how interconnectivity evolves over space and time under a range of influences. Concepts from graph theory and input–output analysis are used to visualize and quantify key intersectoral linkages using two new indices: the ‘Interconnectivity Magnitude Index’ and the ‘Interconnectivity Spread Index’. Using the Global Change Analysis Model (GCAM-USA), we explore the future evolution of these indices under four scenarios that explore a range of forces, including socioeconomic and technological change. Analysis is conducted at both national and state level spatial scales from 2015 to 2100. Results from a Reference scenario show that resource interconnectivity in the US is primarily driven by water use amongst different sectors, while changes in interconnectivity are driven by a decoupling of the water and electricity systems, as power plants become more water-efficient over time. High population and GDP growth results in relatively more decoupling of sectors, as a larger share of water and energy is used outside of interconnected sector feedback loops. Lower socioeconomic growth results in the opposite trend. Transitioning to a low-carbon economy increases interconnectivity because of the expansion of purpose-grown biomass, which strengthens the connections between water and energy. The results highlight that while some regions may experience similar sectoral stress projections, the composition of the intersectoral connectivity leading to that sectoral stress may call for distinctly different multi-sector co-management strategies. The methodology we introduce here can be applied in diverse geographical and sectoral contexts to enable better understanding of where, when, and how coupling or decoupling between sectors could evolve and be better managed.","container-title":"Environmental Research Letters","DOI":"10.1088/1748-9326/ac046c","ISSN":"1748-9326","issue":"6","journalAbbreviation":"Environ. Res. Lett.","language":"en","note":"publisher: IOP Publishing","page":"065010","source":"Institute of Physics","title":"The future evolution of energy-water-agriculture interconnectivity across the US","volume":"16","author":[{"family":"Khan","given":"Zarrar"},{"family":"Wild","given":"Thomas B."},{"family":"Iyer","given":"Gokul"},{"family":"Hejazi","given":"Mohamad"},{"family":"Vernon","given":"Chris R."}],"issued":{"date-parts":[["2021",6]]}}}],"schema":"https://github.com/citation-style-language/schema/raw/master/csl-citation.json"} </w:instrText>
      </w:r>
      <w:r w:rsidR="00D30809">
        <w:fldChar w:fldCharType="separate"/>
      </w:r>
      <w:r w:rsidR="00A119CB" w:rsidRPr="00A119CB">
        <w:rPr>
          <w:rFonts w:cs="Calibri"/>
          <w:szCs w:val="24"/>
          <w:vertAlign w:val="superscript"/>
        </w:rPr>
        <w:t>17–19</w:t>
      </w:r>
      <w:r w:rsidR="00D30809">
        <w:fldChar w:fldCharType="end"/>
      </w:r>
      <w:r w:rsidR="005A15C2" w:rsidRPr="007700B1">
        <w:t>.</w:t>
      </w:r>
      <w:r w:rsidRPr="007700B1">
        <w:t xml:space="preserve"> </w:t>
      </w:r>
      <w:r w:rsidR="002C0821" w:rsidRPr="007700B1">
        <w:t xml:space="preserve">The diverse set of 75 scenarios we produce supports scenario-based </w:t>
      </w:r>
      <w:r w:rsidR="00941BF0" w:rsidRPr="007700B1">
        <w:t xml:space="preserve">water demand </w:t>
      </w:r>
      <w:r w:rsidR="002C0821" w:rsidRPr="007700B1">
        <w:t xml:space="preserve">uncertainty analysis </w:t>
      </w:r>
      <w:r w:rsidR="00DF1165" w:rsidRPr="007700B1">
        <w:t>by varying</w:t>
      </w:r>
      <w:r w:rsidR="002C0821" w:rsidRPr="007700B1">
        <w:t xml:space="preserve"> key elements of human and earth system change. </w:t>
      </w:r>
      <w:r w:rsidRPr="007700B1">
        <w:t xml:space="preserve">The entire dataset can be downloaded from </w:t>
      </w:r>
      <w:r w:rsidR="006B1CAC" w:rsidRPr="007700B1">
        <w:t>a</w:t>
      </w:r>
      <w:r w:rsidR="003E6F12" w:rsidRPr="007700B1">
        <w:t xml:space="preserve"> </w:t>
      </w:r>
      <w:proofErr w:type="spellStart"/>
      <w:r w:rsidR="003E6F12" w:rsidRPr="007700B1">
        <w:t>dataverse</w:t>
      </w:r>
      <w:proofErr w:type="spellEnd"/>
      <w:r w:rsidR="003E6F12" w:rsidRPr="007700B1">
        <w:t xml:space="preserve"> online repository</w:t>
      </w:r>
      <w:r w:rsidR="00EF5259">
        <w:fldChar w:fldCharType="begin"/>
      </w:r>
      <w:r w:rsidR="002378B0">
        <w:instrText xml:space="preserve"> ADDIN ZOTERO_ITEM CSL_CITATION {"citationID":"z2IIK13x","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fldChar w:fldCharType="separate"/>
      </w:r>
      <w:r w:rsidR="00A119CB" w:rsidRPr="00A119CB">
        <w:rPr>
          <w:rFonts w:cs="Calibri"/>
          <w:szCs w:val="24"/>
          <w:vertAlign w:val="superscript"/>
        </w:rPr>
        <w:t>20</w:t>
      </w:r>
      <w:r w:rsidR="00EF5259">
        <w:fldChar w:fldCharType="end"/>
      </w:r>
      <w:r w:rsidR="006B1CAC" w:rsidRPr="007700B1">
        <w:t xml:space="preserve"> (</w:t>
      </w:r>
      <w:hyperlink r:id="rId8" w:history="1">
        <w:r w:rsidR="006B1CAC" w:rsidRPr="007700B1">
          <w:rPr>
            <w:rStyle w:val="Hyperlink"/>
          </w:rPr>
          <w:t>https://doi.org/10.7910/DVN/VIQEAB</w:t>
        </w:r>
      </w:hyperlink>
      <w:r w:rsidR="006B1CAC" w:rsidRPr="007700B1">
        <w:rPr>
          <w:rStyle w:val="Hyperlink"/>
        </w:rPr>
        <w:t>)</w:t>
      </w:r>
      <w:r w:rsidR="003E6F12" w:rsidRPr="007700B1">
        <w:t xml:space="preserve"> </w:t>
      </w:r>
      <w:r w:rsidRPr="007700B1">
        <w:t>and is accompanied by a meta-repository</w:t>
      </w:r>
      <w:r w:rsidR="006B1CAC" w:rsidRPr="007700B1">
        <w:t xml:space="preserve"> (</w:t>
      </w:r>
      <w:hyperlink r:id="rId9" w:history="1">
        <w:r w:rsidR="003E6F12" w:rsidRPr="007700B1">
          <w:rPr>
            <w:rStyle w:val="Hyperlink"/>
          </w:rPr>
          <w:t>https://jgcri.github.io/khan-etal_2022_tethysSSPRCP/</w:t>
        </w:r>
      </w:hyperlink>
      <w:r w:rsidR="006B1CAC" w:rsidRPr="007700B1">
        <w:rPr>
          <w:rStyle w:val="Hyperlink"/>
        </w:rPr>
        <w:t>)</w:t>
      </w:r>
      <w:r w:rsidR="003E6F12" w:rsidRPr="007700B1">
        <w:t xml:space="preserve"> </w:t>
      </w:r>
      <w:r w:rsidR="008942A6">
        <w:t>that</w:t>
      </w:r>
      <w:r w:rsidR="008942A6" w:rsidRPr="007700B1">
        <w:t xml:space="preserve"> </w:t>
      </w:r>
      <w:r w:rsidRPr="007700B1">
        <w:t xml:space="preserve">provides detailed figures </w:t>
      </w:r>
      <w:r w:rsidR="00F735E1" w:rsidRPr="007700B1">
        <w:t xml:space="preserve">and workflows </w:t>
      </w:r>
      <w:r w:rsidRPr="007700B1">
        <w:t>for interested readers.</w:t>
      </w:r>
    </w:p>
    <w:p w14:paraId="799ED6FA" w14:textId="77777777" w:rsidR="003E6F12" w:rsidRPr="007700B1" w:rsidRDefault="003E6F12" w:rsidP="00A1125F"/>
    <w:p w14:paraId="005C8827" w14:textId="2DEA8082" w:rsidR="003E6F12" w:rsidRPr="007700B1" w:rsidRDefault="003E6F12" w:rsidP="00A1125F"/>
    <w:p w14:paraId="47BC8A5E" w14:textId="1065D5FF" w:rsidR="003E6F12" w:rsidRPr="007700B1" w:rsidRDefault="003E6F12" w:rsidP="00F735E1">
      <w:pPr>
        <w:pStyle w:val="Caption"/>
        <w:keepNext/>
        <w:jc w:val="center"/>
        <w:rPr>
          <w:i w:val="0"/>
          <w:iCs w:val="0"/>
        </w:rPr>
      </w:pPr>
      <w:bookmarkStart w:id="0" w:name="_Ref101435781"/>
      <w:r w:rsidRPr="007700B1">
        <w:rPr>
          <w:i w:val="0"/>
          <w:iCs w:val="0"/>
        </w:rPr>
        <w:t xml:space="preserve">Table </w:t>
      </w:r>
      <w:r w:rsidR="00F84DD0" w:rsidRPr="007700B1">
        <w:rPr>
          <w:i w:val="0"/>
          <w:iCs w:val="0"/>
        </w:rPr>
        <w:fldChar w:fldCharType="begin"/>
      </w:r>
      <w:r w:rsidR="00F84DD0" w:rsidRPr="007700B1">
        <w:rPr>
          <w:i w:val="0"/>
          <w:iCs w:val="0"/>
        </w:rPr>
        <w:instrText xml:space="preserve"> SEQ Table \* ARABIC </w:instrText>
      </w:r>
      <w:r w:rsidR="00F84DD0" w:rsidRPr="007700B1">
        <w:rPr>
          <w:i w:val="0"/>
          <w:iCs w:val="0"/>
        </w:rPr>
        <w:fldChar w:fldCharType="separate"/>
      </w:r>
      <w:r w:rsidR="009B4143">
        <w:rPr>
          <w:i w:val="0"/>
          <w:iCs w:val="0"/>
          <w:noProof/>
        </w:rPr>
        <w:t>1</w:t>
      </w:r>
      <w:r w:rsidR="00F84DD0" w:rsidRPr="007700B1">
        <w:rPr>
          <w:i w:val="0"/>
          <w:iCs w:val="0"/>
          <w:noProof/>
        </w:rPr>
        <w:fldChar w:fldCharType="end"/>
      </w:r>
      <w:bookmarkEnd w:id="0"/>
      <w:r w:rsidRPr="007700B1">
        <w:rPr>
          <w:i w:val="0"/>
          <w:iCs w:val="0"/>
        </w:rP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7700B1"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7700B1"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Scenarios</w:t>
            </w:r>
          </w:p>
        </w:tc>
      </w:tr>
      <w:tr w:rsidR="00F735E1" w:rsidRPr="007700B1"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Khan et al. 2022 </w:t>
            </w:r>
            <w:r w:rsidRPr="007700B1">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13 Crops) Biomass, Corn, Fiber Crop, </w:t>
            </w:r>
            <w:proofErr w:type="spellStart"/>
            <w:r w:rsidRPr="007700B1">
              <w:rPr>
                <w:rFonts w:cs="Calibri"/>
                <w:color w:val="000000"/>
                <w:sz w:val="16"/>
                <w:szCs w:val="16"/>
                <w:lang w:val="en-US" w:eastAsia="en-US"/>
              </w:rPr>
              <w:t>Misc</w:t>
            </w:r>
            <w:proofErr w:type="spellEnd"/>
            <w:r w:rsidRPr="007700B1">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342637EC"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2010</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color w:val="000000"/>
                <w:sz w:val="16"/>
                <w:szCs w:val="16"/>
                <w:lang w:val="en-US" w:eastAsia="en-US"/>
              </w:rPr>
              <w:br/>
              <w:t>- 2015 to 210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5D8E2F7"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47DDEF4F" w14:textId="5B5B118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1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to 5</w:t>
            </w:r>
            <w:r w:rsidRPr="007700B1">
              <w:rPr>
                <w:rFonts w:cs="Calibri"/>
                <w:color w:val="000000"/>
                <w:sz w:val="16"/>
                <w:szCs w:val="16"/>
                <w:lang w:val="en-US" w:eastAsia="en-US"/>
              </w:rPr>
              <w:br/>
              <w:t>- RCP2.6, 4.5, 6.0, 8.5</w:t>
            </w:r>
            <w:r w:rsidRPr="007700B1">
              <w:rPr>
                <w:rFonts w:cs="Calibri"/>
                <w:color w:val="000000"/>
                <w:sz w:val="16"/>
                <w:szCs w:val="16"/>
                <w:lang w:val="en-US" w:eastAsia="en-US"/>
              </w:rPr>
              <w:br/>
              <w:t xml:space="preserve">- 5 CMIP5 GCMs (GFDL, HADGEM, IPSL, </w:t>
            </w:r>
            <w:r w:rsidR="00C952C5" w:rsidRPr="007700B1">
              <w:rPr>
                <w:rFonts w:cs="Calibri"/>
                <w:color w:val="000000"/>
                <w:sz w:val="16"/>
                <w:szCs w:val="16"/>
                <w:lang w:val="en-US" w:eastAsia="en-US"/>
              </w:rPr>
              <w:t xml:space="preserve">MIROC, </w:t>
            </w:r>
            <w:r w:rsidRPr="007700B1">
              <w:rPr>
                <w:rFonts w:cs="Calibri"/>
                <w:color w:val="000000"/>
                <w:sz w:val="16"/>
                <w:szCs w:val="16"/>
                <w:lang w:val="en-US" w:eastAsia="en-US"/>
              </w:rPr>
              <w:t>NORESM)</w:t>
            </w:r>
          </w:p>
        </w:tc>
      </w:tr>
      <w:tr w:rsidR="00F735E1" w:rsidRPr="007700B1"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06F7562B"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Aqueduct (WRI) (2019, 2015)</w:t>
            </w:r>
            <w:r w:rsidR="00523D16" w:rsidRPr="007700B1">
              <w:rPr>
                <w:rFonts w:cs="Calibri"/>
                <w:color w:val="000000"/>
                <w:sz w:val="16"/>
                <w:szCs w:val="16"/>
                <w:lang w:val="en-US" w:eastAsia="en-US"/>
              </w:rPr>
              <w:fldChar w:fldCharType="begin"/>
            </w:r>
            <w:r w:rsidR="002378B0">
              <w:rPr>
                <w:rFonts w:cs="Calibri"/>
                <w:color w:val="000000"/>
                <w:sz w:val="16"/>
                <w:szCs w:val="16"/>
                <w:lang w:val="en-US" w:eastAsia="en-US"/>
              </w:rPr>
              <w:instrText xml:space="preserve"> ADDIN ZOTERO_ITEM CSL_CITATION {"citationID":"bgbWDO2A","properties":{"formattedCitation":"\\super 16,21\\nosupersub{}","plainCitation":"16,21","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orld Resources Institute (WRI)"}],"accessed":{"date-parts":[["2021",8,19]]},"issued":{"date-parts":[["202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16,21</w:t>
            </w:r>
            <w:r w:rsidR="00523D16"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Industry</w:t>
            </w:r>
            <w:r w:rsidRPr="007700B1">
              <w:rPr>
                <w:rFonts w:cs="Calibri"/>
                <w:color w:val="000000"/>
                <w:sz w:val="16"/>
                <w:szCs w:val="16"/>
                <w:lang w:val="en-US" w:eastAsia="en-US"/>
              </w:rPr>
              <w:br/>
              <w:t>- Agriculture</w:t>
            </w:r>
            <w:r w:rsidRPr="007700B1">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083 deg (historical)</w:t>
            </w:r>
            <w:r w:rsidRPr="007700B1">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6C9148CD"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b/>
                <w:bCs/>
                <w:color w:val="000000"/>
                <w:sz w:val="16"/>
                <w:szCs w:val="16"/>
                <w:u w:val="single"/>
                <w:lang w:val="en-US" w:eastAsia="en-US"/>
              </w:rPr>
              <w:br/>
            </w:r>
            <w:r w:rsidRPr="007700B1">
              <w:rPr>
                <w:rFonts w:cs="Calibri"/>
                <w:color w:val="000000"/>
                <w:sz w:val="16"/>
                <w:szCs w:val="16"/>
                <w:lang w:val="en-US" w:eastAsia="en-US"/>
              </w:rPr>
              <w:t>- 1990-2014</w:t>
            </w:r>
            <w:r w:rsidRPr="007700B1">
              <w:rPr>
                <w:rFonts w:cs="Calibri"/>
                <w:color w:val="000000"/>
                <w:sz w:val="16"/>
                <w:szCs w:val="16"/>
                <w:lang w:val="en-US" w:eastAsia="en-US"/>
              </w:rPr>
              <w:br/>
              <w:t>- Monthly</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00555CC0" w:rsidRPr="007700B1">
              <w:rPr>
                <w:rFonts w:cs="Calibri"/>
                <w:b/>
                <w:bCs/>
                <w:color w:val="000000"/>
                <w:sz w:val="16"/>
                <w:szCs w:val="16"/>
                <w:u w:val="single"/>
                <w:lang w:val="en-US" w:eastAsia="en-US"/>
              </w:rPr>
              <w:t>/Simulated</w:t>
            </w:r>
            <w:r w:rsidRPr="007700B1">
              <w:rPr>
                <w:rFonts w:cs="Calibri"/>
                <w:b/>
                <w:bCs/>
                <w:color w:val="000000"/>
                <w:sz w:val="16"/>
                <w:szCs w:val="16"/>
                <w:u w:val="single"/>
                <w:lang w:val="en-US" w:eastAsia="en-US"/>
              </w:rPr>
              <w:t>:</w:t>
            </w:r>
            <w:r w:rsidRPr="007700B1">
              <w:rPr>
                <w:rFonts w:cs="Calibri"/>
                <w:color w:val="000000"/>
                <w:sz w:val="16"/>
                <w:szCs w:val="16"/>
                <w:lang w:val="en-US" w:eastAsia="en-US"/>
              </w:rPr>
              <w:t xml:space="preserve"> </w:t>
            </w:r>
            <w:r w:rsidRPr="007700B1">
              <w:rPr>
                <w:rFonts w:cs="Calibri"/>
                <w:color w:val="000000"/>
                <w:sz w:val="16"/>
                <w:szCs w:val="16"/>
                <w:lang w:val="en-US" w:eastAsia="en-US"/>
              </w:rPr>
              <w:br/>
              <w:t>- 2020, 2030, 2040</w:t>
            </w:r>
            <w:r w:rsidRPr="007700B1">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53FCBB9" w14:textId="6DA6A8CC"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11825343" w14:textId="2F1AFF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PCR-GLOBWB 2 Outputs</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2, SSP3</w:t>
            </w:r>
            <w:r w:rsidRPr="007700B1">
              <w:rPr>
                <w:rFonts w:cs="Calibri"/>
                <w:color w:val="000000"/>
                <w:sz w:val="16"/>
                <w:szCs w:val="16"/>
                <w:lang w:val="en-US" w:eastAsia="en-US"/>
              </w:rPr>
              <w:br/>
              <w:t>- RCP4.5, RCP8.5</w:t>
            </w:r>
            <w:r w:rsidRPr="007700B1">
              <w:rPr>
                <w:rFonts w:cs="Calibri"/>
                <w:color w:val="000000"/>
                <w:sz w:val="16"/>
                <w:szCs w:val="16"/>
                <w:lang w:val="en-US" w:eastAsia="en-US"/>
              </w:rPr>
              <w:br/>
              <w:t>- 6 CMIP5 GCMs (CCSM4, CNRM-CM5, GFDL-ESM2M, INMCM4,</w:t>
            </w:r>
            <w:r w:rsidRPr="007700B1">
              <w:rPr>
                <w:rFonts w:cs="Calibri"/>
                <w:color w:val="000000"/>
                <w:sz w:val="16"/>
                <w:szCs w:val="16"/>
                <w:lang w:val="en-US" w:eastAsia="en-US"/>
              </w:rPr>
              <w:br/>
              <w:t>MPI-ESM-LR, MRI-CGCM3)</w:t>
            </w:r>
          </w:p>
        </w:tc>
      </w:tr>
      <w:tr w:rsidR="00F735E1" w:rsidRPr="007700B1"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97B4553"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Huang et al. 2018</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pInt73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000000"/>
                <w:sz w:val="16"/>
                <w:szCs w:val="16"/>
                <w:lang w:val="en-US" w:eastAsia="en-US"/>
              </w:rPr>
              <w:instrText>∘</w:instrText>
            </w:r>
            <w:r w:rsidR="00684AB8">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3</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ining</w:t>
            </w:r>
            <w:r w:rsidRPr="007700B1">
              <w:rPr>
                <w:rFonts w:cs="Calibri"/>
                <w:color w:val="000000"/>
                <w:sz w:val="16"/>
                <w:szCs w:val="16"/>
                <w:lang w:val="en-US" w:eastAsia="en-US"/>
              </w:rPr>
              <w:br/>
              <w:t>- Domestic</w:t>
            </w:r>
            <w:r w:rsidRPr="007700B1">
              <w:rPr>
                <w:rFonts w:cs="Calibri"/>
                <w:color w:val="000000"/>
                <w:sz w:val="16"/>
                <w:szCs w:val="16"/>
                <w:lang w:val="en-US" w:eastAsia="en-US"/>
              </w:rPr>
              <w:br/>
              <w:t>- Electricity</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7B4A589E"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2E9070D" w14:textId="24480DE9"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1-2010</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467F0D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50C0638D" w14:textId="0EC4867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4 GHMs: </w:t>
            </w:r>
            <w:proofErr w:type="spellStart"/>
            <w:r w:rsidRPr="007700B1">
              <w:rPr>
                <w:rFonts w:cs="Calibri"/>
                <w:color w:val="000000"/>
                <w:sz w:val="16"/>
                <w:szCs w:val="16"/>
                <w:lang w:val="en-US" w:eastAsia="en-US"/>
              </w:rPr>
              <w:t>WaterGAP</w:t>
            </w:r>
            <w:proofErr w:type="spellEnd"/>
            <w:r w:rsidRPr="007700B1">
              <w:rPr>
                <w:rFonts w:cs="Calibri"/>
                <w:color w:val="000000"/>
                <w:sz w:val="16"/>
                <w:szCs w:val="16"/>
                <w:lang w:val="en-US" w:eastAsia="en-US"/>
              </w:rPr>
              <w:t xml:space="preserve">, H08, </w:t>
            </w:r>
            <w:proofErr w:type="spellStart"/>
            <w:r w:rsidRPr="007700B1">
              <w:rPr>
                <w:rFonts w:cs="Calibri"/>
                <w:color w:val="000000"/>
                <w:sz w:val="16"/>
                <w:szCs w:val="16"/>
                <w:lang w:val="en-US" w:eastAsia="en-US"/>
              </w:rPr>
              <w:t>LPJml</w:t>
            </w:r>
            <w:proofErr w:type="spellEnd"/>
            <w:r w:rsidRPr="007700B1">
              <w:rPr>
                <w:rFonts w:cs="Calibri"/>
                <w:color w:val="000000"/>
                <w:sz w:val="16"/>
                <w:szCs w:val="16"/>
                <w:lang w:val="en-US" w:eastAsia="en-US"/>
              </w:rPr>
              <w:t>, PCR-GLOBWB)</w:t>
            </w:r>
          </w:p>
        </w:tc>
      </w:tr>
      <w:tr w:rsidR="00F735E1" w:rsidRPr="007700B1"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1C4828BC"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lastRenderedPageBreak/>
              <w:t>Wada et al. 2014</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ohDzHRME","properties":{"formattedCitation":"\\super 14\\nosupersub{}","plainCitation":"14","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4</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r w:rsidRPr="007700B1">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Domestic</w:t>
            </w:r>
            <w:r w:rsidRPr="007700B1">
              <w:rPr>
                <w:rFonts w:cs="Calibri"/>
                <w:color w:val="000000"/>
                <w:sz w:val="16"/>
                <w:szCs w:val="16"/>
                <w:lang w:val="en-US" w:eastAsia="en-US"/>
              </w:rPr>
              <w:br/>
              <w:t>- Livestock</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Paddy</w:t>
            </w:r>
            <w:r w:rsidRPr="007700B1">
              <w:rPr>
                <w:rFonts w:cs="Calibri"/>
                <w:color w:val="000000"/>
                <w:sz w:val="16"/>
                <w:szCs w:val="16"/>
                <w:lang w:val="en-US" w:eastAsia="en-US"/>
              </w:rPr>
              <w:br/>
              <w:t xml:space="preserve">- </w:t>
            </w:r>
            <w:proofErr w:type="gramStart"/>
            <w:r w:rsidRPr="007700B1">
              <w:rPr>
                <w:rFonts w:cs="Calibri"/>
                <w:color w:val="000000"/>
                <w:sz w:val="16"/>
                <w:szCs w:val="16"/>
                <w:lang w:val="en-US" w:eastAsia="en-US"/>
              </w:rPr>
              <w:t>Non-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70EB2FB"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1D29B74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1979 - 201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1B6AC6B5"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469388B" w14:textId="6E498F77"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 xml:space="preserve">- </w:t>
            </w:r>
            <w:r w:rsidR="003E6F12" w:rsidRPr="007700B1">
              <w:rPr>
                <w:rFonts w:cs="Calibri"/>
                <w:color w:val="000000"/>
                <w:sz w:val="16"/>
                <w:szCs w:val="16"/>
                <w:lang w:val="en-US" w:eastAsia="en-US"/>
              </w:rPr>
              <w:t>1979-2010</w:t>
            </w:r>
          </w:p>
        </w:tc>
      </w:tr>
      <w:tr w:rsidR="00F735E1" w:rsidRPr="007700B1"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0566A2F3"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Hanasaki</w:t>
            </w:r>
            <w:proofErr w:type="spellEnd"/>
            <w:r w:rsidRPr="007700B1">
              <w:rPr>
                <w:rFonts w:cs="Calibri"/>
                <w:color w:val="000000"/>
                <w:sz w:val="16"/>
                <w:szCs w:val="16"/>
                <w:lang w:val="en-US" w:eastAsia="en-US"/>
              </w:rPr>
              <w:t xml:space="preserve"> et al. 2013</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T1plmL8N","properties":{"formattedCitation":"\\super 5\\nosupersub{}","plainCitation":"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Municipal</w:t>
            </w:r>
            <w:r w:rsidRPr="007700B1">
              <w:rPr>
                <w:rFonts w:cs="Calibri"/>
                <w:color w:val="000000"/>
                <w:sz w:val="16"/>
                <w:szCs w:val="16"/>
                <w:lang w:val="en-US" w:eastAsia="en-US"/>
              </w:rPr>
              <w:br/>
              <w:t>- Industry</w:t>
            </w:r>
            <w:r w:rsidRPr="007700B1">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F236CCF" w14:textId="77777777" w:rsidR="00555CC0" w:rsidRPr="007700B1" w:rsidRDefault="00555CC0" w:rsidP="00555CC0">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5981CB91" w14:textId="65FA1CA7" w:rsidR="003E6F12" w:rsidRPr="007700B1" w:rsidRDefault="003E6F12" w:rsidP="00555CC0">
            <w:pPr>
              <w:jc w:val="center"/>
              <w:rPr>
                <w:rFonts w:cs="Calibri"/>
                <w:color w:val="000000"/>
                <w:sz w:val="16"/>
                <w:szCs w:val="16"/>
                <w:lang w:val="en-US" w:eastAsia="en-US"/>
              </w:rPr>
            </w:pPr>
            <w:r w:rsidRPr="007700B1">
              <w:rPr>
                <w:rFonts w:cs="Calibri"/>
                <w:color w:val="000000"/>
                <w:sz w:val="16"/>
                <w:szCs w:val="16"/>
                <w:lang w:val="en-US" w:eastAsia="en-US"/>
              </w:rPr>
              <w:t>-</w:t>
            </w:r>
            <w:r w:rsidR="00555CC0" w:rsidRPr="007700B1">
              <w:rPr>
                <w:rFonts w:cs="Calibri"/>
                <w:color w:val="000000"/>
                <w:sz w:val="16"/>
                <w:szCs w:val="16"/>
                <w:lang w:val="en-US" w:eastAsia="en-US"/>
              </w:rPr>
              <w:t xml:space="preserve"> </w:t>
            </w:r>
            <w:r w:rsidRPr="007700B1">
              <w:rPr>
                <w:rFonts w:cs="Calibri"/>
                <w:color w:val="000000"/>
                <w:sz w:val="16"/>
                <w:szCs w:val="16"/>
                <w:lang w:val="en-US" w:eastAsia="en-US"/>
              </w:rPr>
              <w:t>2000 to 2100</w:t>
            </w:r>
            <w:r w:rsidRPr="007700B1">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24E3C154" w14:textId="77777777" w:rsidR="00555CC0" w:rsidRPr="007700B1" w:rsidRDefault="003E6F12" w:rsidP="003E6F12">
            <w:pPr>
              <w:jc w:val="center"/>
              <w:rPr>
                <w:rFonts w:cs="Calibri"/>
                <w:b/>
                <w:bCs/>
                <w:color w:val="000000"/>
                <w:sz w:val="16"/>
                <w:szCs w:val="16"/>
                <w:u w:val="single"/>
                <w:lang w:val="en-US" w:eastAsia="en-US"/>
              </w:rPr>
            </w:pPr>
            <w:r w:rsidRPr="007700B1">
              <w:rPr>
                <w:rFonts w:cs="Calibri"/>
                <w:b/>
                <w:bCs/>
                <w:color w:val="000000"/>
                <w:sz w:val="16"/>
                <w:szCs w:val="16"/>
                <w:u w:val="single"/>
                <w:lang w:val="en-US" w:eastAsia="en-US"/>
              </w:rPr>
              <w:t>Historical</w:t>
            </w:r>
          </w:p>
          <w:p w14:paraId="636B5011" w14:textId="066E9ED6"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2000</w:t>
            </w:r>
            <w:r w:rsidRPr="007700B1">
              <w:rPr>
                <w:rFonts w:cs="Calibri"/>
                <w:color w:val="000000"/>
                <w:sz w:val="16"/>
                <w:szCs w:val="16"/>
                <w:lang w:val="en-US" w:eastAsia="en-US"/>
              </w:rPr>
              <w:br/>
            </w:r>
            <w:r w:rsidRPr="007700B1">
              <w:rPr>
                <w:rFonts w:cs="Calibri"/>
                <w:color w:val="000000"/>
                <w:sz w:val="16"/>
                <w:szCs w:val="16"/>
                <w:lang w:val="en-US" w:eastAsia="en-US"/>
              </w:rPr>
              <w:br/>
            </w:r>
            <w:r w:rsidRPr="007700B1">
              <w:rPr>
                <w:rFonts w:cs="Calibri"/>
                <w:b/>
                <w:bCs/>
                <w:color w:val="000000"/>
                <w:sz w:val="16"/>
                <w:szCs w:val="16"/>
                <w:u w:val="single"/>
                <w:lang w:val="en-US" w:eastAsia="en-US"/>
              </w:rPr>
              <w:t>Future</w:t>
            </w:r>
            <w:r w:rsidRPr="007700B1">
              <w:rPr>
                <w:rFonts w:cs="Calibri"/>
                <w:color w:val="000000"/>
                <w:sz w:val="16"/>
                <w:szCs w:val="16"/>
                <w:lang w:val="en-US" w:eastAsia="en-US"/>
              </w:rPr>
              <w:br/>
              <w:t>- SSPs 1 -5</w:t>
            </w:r>
            <w:r w:rsidRPr="007700B1">
              <w:rPr>
                <w:rFonts w:cs="Calibri"/>
                <w:color w:val="000000"/>
                <w:sz w:val="16"/>
                <w:szCs w:val="16"/>
                <w:lang w:val="en-US" w:eastAsia="en-US"/>
              </w:rPr>
              <w:br/>
              <w:t>- RCP2.6, 4.5, 6.0, 8.5</w:t>
            </w:r>
          </w:p>
        </w:tc>
      </w:tr>
      <w:tr w:rsidR="00F735E1" w:rsidRPr="007700B1"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6AC799BC" w:rsidR="003E6F12" w:rsidRPr="007700B1" w:rsidRDefault="003E6F12" w:rsidP="003E6F12">
            <w:pPr>
              <w:jc w:val="center"/>
              <w:rPr>
                <w:rFonts w:cs="Calibri"/>
                <w:color w:val="000000"/>
                <w:sz w:val="16"/>
                <w:szCs w:val="16"/>
                <w:lang w:val="en-US" w:eastAsia="en-US"/>
              </w:rPr>
            </w:pPr>
            <w:proofErr w:type="spellStart"/>
            <w:r w:rsidRPr="007700B1">
              <w:rPr>
                <w:rFonts w:cs="Calibri"/>
                <w:color w:val="000000"/>
                <w:sz w:val="16"/>
                <w:szCs w:val="16"/>
                <w:lang w:val="en-US" w:eastAsia="en-US"/>
              </w:rPr>
              <w:t>Mekon</w:t>
            </w:r>
            <w:r w:rsidR="00F735E1" w:rsidRPr="007700B1">
              <w:rPr>
                <w:rFonts w:cs="Calibri"/>
                <w:color w:val="000000"/>
                <w:sz w:val="16"/>
                <w:szCs w:val="16"/>
                <w:lang w:val="en-US" w:eastAsia="en-US"/>
              </w:rPr>
              <w:t>n</w:t>
            </w:r>
            <w:r w:rsidRPr="007700B1">
              <w:rPr>
                <w:rFonts w:cs="Calibri"/>
                <w:color w:val="000000"/>
                <w:sz w:val="16"/>
                <w:szCs w:val="16"/>
                <w:lang w:val="en-US" w:eastAsia="en-US"/>
              </w:rPr>
              <w:t>en</w:t>
            </w:r>
            <w:proofErr w:type="spellEnd"/>
            <w:r w:rsidRPr="007700B1">
              <w:rPr>
                <w:rFonts w:cs="Calibri"/>
                <w:color w:val="000000"/>
                <w:sz w:val="16"/>
                <w:szCs w:val="16"/>
                <w:lang w:val="en-US" w:eastAsia="en-US"/>
              </w:rPr>
              <w:t xml:space="preserve"> &amp; Hoekstra 2011</w:t>
            </w:r>
            <w:r w:rsidR="00F735E1" w:rsidRPr="007700B1">
              <w:rPr>
                <w:rFonts w:cs="Calibri"/>
                <w:color w:val="000000"/>
                <w:sz w:val="16"/>
                <w:szCs w:val="16"/>
                <w:lang w:val="en-US" w:eastAsia="en-US"/>
              </w:rPr>
              <w:fldChar w:fldCharType="begin"/>
            </w:r>
            <w:r w:rsidR="00684AB8">
              <w:rPr>
                <w:rFonts w:cs="Calibri"/>
                <w:color w:val="000000"/>
                <w:sz w:val="16"/>
                <w:szCs w:val="16"/>
                <w:lang w:val="en-US" w:eastAsia="en-US"/>
              </w:rPr>
              <w:instrText xml:space="preserve"> ADDIN ZOTERO_ITEM CSL_CITATION {"citationID":"yZGZHdN1","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sidRPr="007700B1">
              <w:rPr>
                <w:rFonts w:cs="Calibri"/>
                <w:color w:val="000000"/>
                <w:sz w:val="16"/>
                <w:szCs w:val="16"/>
                <w:lang w:val="en-US" w:eastAsia="en-US"/>
              </w:rPr>
              <w:fldChar w:fldCharType="separate"/>
            </w:r>
            <w:r w:rsidR="00684AB8" w:rsidRPr="00684AB8">
              <w:rPr>
                <w:rFonts w:cs="Calibri"/>
                <w:sz w:val="16"/>
                <w:szCs w:val="24"/>
                <w:vertAlign w:val="superscript"/>
              </w:rPr>
              <w:t>15</w:t>
            </w:r>
            <w:r w:rsidR="00F735E1" w:rsidRPr="007700B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58931418"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Additional datasets available for crops, industrial products and livestock</w:t>
            </w:r>
            <w:r w:rsidR="00523D16" w:rsidRPr="007700B1">
              <w:rPr>
                <w:rFonts w:cs="Calibri"/>
                <w:color w:val="000000"/>
                <w:sz w:val="16"/>
                <w:szCs w:val="16"/>
                <w:lang w:val="en-US" w:eastAsia="en-US"/>
              </w:rPr>
              <w:fldChar w:fldCharType="begin"/>
            </w:r>
            <w:r w:rsidR="00A119CB">
              <w:rPr>
                <w:rFonts w:cs="Calibri"/>
                <w:color w:val="000000"/>
                <w:sz w:val="16"/>
                <w:szCs w:val="16"/>
                <w:lang w:val="en-US" w:eastAsia="en-US"/>
              </w:rPr>
              <w:instrText xml:space="preserve"> ADDIN ZOTERO_ITEM CSL_CITATION {"citationID":"tiMQXTxC","properties":{"formattedCitation":"\\super 22\\uc0\\u8211{}24\\nosupersub{}","plainCitation":"22–24","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sidRPr="007700B1">
              <w:rPr>
                <w:rFonts w:cs="Calibri"/>
                <w:color w:val="000000"/>
                <w:sz w:val="16"/>
                <w:szCs w:val="16"/>
                <w:lang w:val="en-US" w:eastAsia="en-US"/>
              </w:rPr>
              <w:fldChar w:fldCharType="separate"/>
            </w:r>
            <w:r w:rsidR="00A119CB" w:rsidRPr="00A119CB">
              <w:rPr>
                <w:rFonts w:cs="Calibri"/>
                <w:sz w:val="16"/>
                <w:szCs w:val="24"/>
                <w:vertAlign w:val="superscript"/>
              </w:rPr>
              <w:t>22–24</w:t>
            </w:r>
            <w:r w:rsidR="00523D16" w:rsidRPr="007700B1">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7700B1" w:rsidRDefault="003E6F12" w:rsidP="003E6F12">
            <w:pPr>
              <w:jc w:val="center"/>
              <w:rPr>
                <w:rFonts w:cs="Calibri"/>
                <w:color w:val="000000"/>
                <w:sz w:val="16"/>
                <w:szCs w:val="16"/>
                <w:lang w:val="en-US" w:eastAsia="en-US"/>
              </w:rPr>
            </w:pPr>
            <w:r w:rsidRPr="007700B1">
              <w:rPr>
                <w:rFonts w:cs="Calibri"/>
                <w:color w:val="000000"/>
                <w:sz w:val="16"/>
                <w:szCs w:val="16"/>
                <w:lang w:val="en-US" w:eastAsia="en-US"/>
              </w:rPr>
              <w:t>- Global</w:t>
            </w:r>
            <w:r w:rsidRPr="007700B1">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4550F8A7" w:rsidR="003E6F12"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br/>
              <w:t>- 1996 - 2005</w:t>
            </w:r>
            <w:r w:rsidRPr="007700B1">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1534A00F" w14:textId="77777777" w:rsidR="00555CC0" w:rsidRPr="007700B1" w:rsidRDefault="003E6F12" w:rsidP="003E6F12">
            <w:pPr>
              <w:jc w:val="center"/>
              <w:rPr>
                <w:rFonts w:cs="Calibri"/>
                <w:color w:val="000000"/>
                <w:sz w:val="16"/>
                <w:szCs w:val="16"/>
                <w:lang w:val="en-US" w:eastAsia="en-US"/>
              </w:rPr>
            </w:pPr>
            <w:r w:rsidRPr="007700B1">
              <w:rPr>
                <w:rFonts w:cs="Calibri"/>
                <w:b/>
                <w:bCs/>
                <w:color w:val="000000"/>
                <w:sz w:val="16"/>
                <w:szCs w:val="16"/>
                <w:u w:val="single"/>
                <w:lang w:val="en-US" w:eastAsia="en-US"/>
              </w:rPr>
              <w:t>Historical</w:t>
            </w:r>
            <w:r w:rsidRPr="007700B1">
              <w:rPr>
                <w:rFonts w:cs="Calibri"/>
                <w:color w:val="000000"/>
                <w:sz w:val="16"/>
                <w:szCs w:val="16"/>
                <w:lang w:val="en-US" w:eastAsia="en-US"/>
              </w:rPr>
              <w:t xml:space="preserve"> </w:t>
            </w:r>
          </w:p>
          <w:p w14:paraId="27373F9D" w14:textId="0ED682E4" w:rsidR="003E6F12" w:rsidRPr="007700B1" w:rsidRDefault="00555CC0" w:rsidP="003E6F12">
            <w:pPr>
              <w:jc w:val="center"/>
              <w:rPr>
                <w:rFonts w:cs="Calibri"/>
                <w:color w:val="000000"/>
                <w:sz w:val="16"/>
                <w:szCs w:val="16"/>
                <w:lang w:val="en-US" w:eastAsia="en-US"/>
              </w:rPr>
            </w:pPr>
            <w:r w:rsidRPr="007700B1">
              <w:rPr>
                <w:rFonts w:cs="Calibri"/>
                <w:color w:val="000000"/>
                <w:sz w:val="16"/>
                <w:szCs w:val="16"/>
                <w:lang w:val="en-US" w:eastAsia="en-US"/>
              </w:rPr>
              <w:t>O</w:t>
            </w:r>
            <w:r w:rsidR="003E6F12" w:rsidRPr="007700B1">
              <w:rPr>
                <w:rFonts w:cs="Calibri"/>
                <w:color w:val="000000"/>
                <w:sz w:val="16"/>
                <w:szCs w:val="16"/>
                <w:lang w:val="en-US" w:eastAsia="en-US"/>
              </w:rPr>
              <w:t>utputs of water balance model</w:t>
            </w:r>
          </w:p>
        </w:tc>
      </w:tr>
    </w:tbl>
    <w:p w14:paraId="766FC3C4" w14:textId="6B512C39" w:rsidR="00BA2167" w:rsidRDefault="00BA2167" w:rsidP="006A42F1">
      <w:pPr>
        <w:rPr>
          <w:lang w:val="en-US"/>
        </w:rPr>
      </w:pPr>
    </w:p>
    <w:p w14:paraId="39531F46" w14:textId="492A4CA9" w:rsidR="004A29AA" w:rsidRDefault="004A29AA" w:rsidP="004A29AA">
      <w:r w:rsidRPr="007700B1">
        <w:t xml:space="preserve">We generated this dataset by linking together multiple models and datasets designed to explore the dynamic interactions among energy, water, and land systems at global scale and gridded resolution. Central to our </w:t>
      </w:r>
      <w:proofErr w:type="spellStart"/>
      <w:r w:rsidRPr="007700B1">
        <w:t>modeling</w:t>
      </w:r>
      <w:proofErr w:type="spellEnd"/>
      <w:r w:rsidRPr="007700B1">
        <w:t xml:space="preserve"> workflow is the Global Change Analysis Model (GCAM</w:t>
      </w:r>
      <w:r w:rsidRPr="007700B1">
        <w:fldChar w:fldCharType="begin"/>
      </w:r>
      <w:r w:rsidR="00684AB8">
        <w:instrText xml:space="preserve"> ADDIN ZOTERO_ITEM CSL_CITATION {"citationID":"9qgp5igK","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an integrated tool for exploring the coarse regional dynamics of the coupled human-Earth system and the response of this system to global change, including human system and climate system changes into the future. Tethys</w:t>
      </w:r>
      <w:r w:rsidRPr="007700B1">
        <w:fldChar w:fldCharType="begin"/>
      </w:r>
      <w:r w:rsidR="00A119CB">
        <w:instrText xml:space="preserve"> ADDIN ZOTERO_ITEM CSL_CITATION {"citationID":"LbIFsPW1","properties":{"formattedCitation":"\\super 25\\nosupersub{}","plainCitation":"25","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Pr="007700B1">
        <w:fldChar w:fldCharType="separate"/>
      </w:r>
      <w:r w:rsidR="00A119CB" w:rsidRPr="00A119CB">
        <w:rPr>
          <w:rFonts w:cs="Calibri"/>
          <w:szCs w:val="24"/>
          <w:vertAlign w:val="superscript"/>
        </w:rPr>
        <w:t>25</w:t>
      </w:r>
      <w:r w:rsidRPr="007700B1">
        <w:fldChar w:fldCharType="end"/>
      </w:r>
      <w:r w:rsidRPr="007700B1">
        <w:t xml:space="preserve"> then spatially and temporally downscales outputs from GCAM to grid resolution. We enhance Tethys’ projections of irrigation water usage by coupling it with Demeter</w:t>
      </w:r>
      <w:r w:rsidRPr="007700B1">
        <w:fldChar w:fldCharType="begin"/>
      </w:r>
      <w:r w:rsidR="00A119CB">
        <w:instrText xml:space="preserve"> ADDIN ZOTERO_ITEM CSL_CITATION {"citationID":"no4LyWCu","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Pr="007700B1">
        <w:fldChar w:fldCharType="separate"/>
      </w:r>
      <w:r w:rsidR="00A119CB" w:rsidRPr="00A119CB">
        <w:rPr>
          <w:rFonts w:cs="Calibri"/>
          <w:szCs w:val="24"/>
          <w:vertAlign w:val="superscript"/>
        </w:rPr>
        <w:t>26</w:t>
      </w:r>
      <w:r w:rsidRPr="007700B1">
        <w:fldChar w:fldCharType="end"/>
      </w:r>
      <w:r w:rsidRPr="007700B1">
        <w:t xml:space="preserve">, a high-resolution downscaling model that uses GCAM outputs to calculate global gridded land-use change. With the combination of GCAM and Demeter, Tethys </w:t>
      </w:r>
      <w:proofErr w:type="gramStart"/>
      <w:r w:rsidRPr="007700B1">
        <w:t>is able to</w:t>
      </w:r>
      <w:proofErr w:type="gramEnd"/>
      <w:r w:rsidRPr="007700B1">
        <w:t xml:space="preserve"> project water withdrawal and consumption demands for 6 sectors (domestic, electricity generation, irrigation, livestock, industry and mining)</w:t>
      </w:r>
      <w:r w:rsidR="001F0EB3">
        <w:t>.</w:t>
      </w:r>
      <w:r w:rsidRPr="007700B1">
        <w:t xml:space="preserve"> </w:t>
      </w:r>
      <w:r w:rsidR="001F0EB3">
        <w:t>T</w:t>
      </w:r>
      <w:r w:rsidRPr="007700B1">
        <w:t xml:space="preserve">he irrigation sector </w:t>
      </w:r>
      <w:r w:rsidR="001F0EB3">
        <w:t xml:space="preserve">is </w:t>
      </w:r>
      <w:r w:rsidRPr="007700B1">
        <w:t xml:space="preserve">further divided into 13 different crop types (biomass, corn, </w:t>
      </w:r>
      <w:proofErr w:type="spellStart"/>
      <w:r w:rsidRPr="007700B1">
        <w:t>fiber</w:t>
      </w:r>
      <w:proofErr w:type="spellEnd"/>
      <w:r w:rsidRPr="007700B1">
        <w:t xml:space="preserve"> crop, miscellaneous crops, oil crop, other grain, palm fruit, rice, root tuber, sugar crop, wheat, fodder herb, and fodder grass). </w:t>
      </w:r>
      <w:r>
        <w:t xml:space="preserve">Withdrawal refers to </w:t>
      </w:r>
      <w:r w:rsidR="00EB5BCA">
        <w:t xml:space="preserve">the total volume of </w:t>
      </w:r>
      <w:r>
        <w:t xml:space="preserve">water that is extracted by a user </w:t>
      </w:r>
      <w:r w:rsidR="00EB5BCA">
        <w:t xml:space="preserve">from a water source. </w:t>
      </w:r>
      <w:r w:rsidR="002B7232">
        <w:t xml:space="preserve">While some of this </w:t>
      </w:r>
      <w:r w:rsidR="00F037FE">
        <w:t xml:space="preserve">withdrawn </w:t>
      </w:r>
      <w:r w:rsidR="002B7232">
        <w:t xml:space="preserve">water </w:t>
      </w:r>
      <w:r w:rsidR="008D5291">
        <w:t>may be returned to its original source (e.g., a river),</w:t>
      </w:r>
      <w:r w:rsidR="00C60B66">
        <w:t xml:space="preserve"> </w:t>
      </w:r>
      <w:r w:rsidR="00874124">
        <w:t>a</w:t>
      </w:r>
      <w:r w:rsidR="00F037FE">
        <w:t xml:space="preserve"> remaining portion</w:t>
      </w:r>
      <w:r w:rsidR="00C60B66">
        <w:t xml:space="preserve"> </w:t>
      </w:r>
      <w:r w:rsidR="00A156A9">
        <w:t xml:space="preserve">(referred to as consumption) </w:t>
      </w:r>
      <w:r w:rsidR="004C5853">
        <w:t>may</w:t>
      </w:r>
      <w:r w:rsidR="00C60B66">
        <w:t xml:space="preserve"> not</w:t>
      </w:r>
      <w:r>
        <w:t xml:space="preserve"> </w:t>
      </w:r>
      <w:proofErr w:type="gramStart"/>
      <w:r>
        <w:t>returned</w:t>
      </w:r>
      <w:proofErr w:type="gramEnd"/>
      <w:r>
        <w:t xml:space="preserve"> to the system</w:t>
      </w:r>
      <w:r w:rsidR="00874124">
        <w:t xml:space="preserve"> (e.g., </w:t>
      </w:r>
      <w:r w:rsidR="0053279A">
        <w:t>evaporated water)</w:t>
      </w:r>
      <w:r>
        <w:t xml:space="preserve">. </w:t>
      </w:r>
      <w:r w:rsidRPr="007700B1">
        <w:t>To capture a range of futures reflecting diverse global change across the human and Earth systems, we used 75 scenarios comprised of a combination of 4 Representative Concentration Pathways (RCPs)</w:t>
      </w:r>
      <w:r w:rsidRPr="007700B1">
        <w:fldChar w:fldCharType="begin"/>
      </w:r>
      <w:r w:rsidR="00D07143">
        <w:instrText xml:space="preserve"> ADDIN ZOTERO_ITEM CSL_CITATION {"citationID":"vspIejIs","properties":{"formattedCitation":"\\super 27\\nosupersub{}","plainCitation":"27","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an Vuuren","given":"Detlef P."},{"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Pr="007700B1">
        <w:fldChar w:fldCharType="separate"/>
      </w:r>
      <w:r w:rsidR="00A119CB" w:rsidRPr="00A119CB">
        <w:rPr>
          <w:rFonts w:cs="Calibri"/>
          <w:szCs w:val="24"/>
          <w:vertAlign w:val="superscript"/>
        </w:rPr>
        <w:t>27</w:t>
      </w:r>
      <w:r w:rsidRPr="007700B1">
        <w:fldChar w:fldCharType="end"/>
      </w:r>
      <w:r w:rsidRPr="007700B1">
        <w:t>, 5 Shared Socioeconomic Pathways (SSPs)</w:t>
      </w:r>
      <w:r w:rsidRPr="007700B1">
        <w:fldChar w:fldCharType="begin"/>
      </w:r>
      <w:r w:rsidR="00A119CB">
        <w:instrText xml:space="preserve"> ADDIN ZOTERO_ITEM CSL_CITATION {"citationID":"c6gLYgkb","properties":{"formattedCitation":"\\super 28\\nosupersub{}","plainCitation":"28","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Pr="007700B1">
        <w:fldChar w:fldCharType="separate"/>
      </w:r>
      <w:r w:rsidR="00A119CB" w:rsidRPr="00A119CB">
        <w:rPr>
          <w:rFonts w:cs="Calibri"/>
          <w:szCs w:val="24"/>
          <w:vertAlign w:val="superscript"/>
        </w:rPr>
        <w:t>28</w:t>
      </w:r>
      <w:r w:rsidRPr="007700B1">
        <w:fldChar w:fldCharType="end"/>
      </w:r>
      <w:r w:rsidRPr="007700B1">
        <w:t>, and 5 Global Climate Models (GCMs) from the Inter-sectoral Impact Model Intercomparison Project (ISIMIP)</w:t>
      </w:r>
      <w:r w:rsidRPr="007700B1">
        <w:fldChar w:fldCharType="begin"/>
      </w:r>
      <w:r w:rsidR="00A119CB">
        <w:instrText xml:space="preserve"> ADDIN ZOTERO_ITEM CSL_CITATION {"citationID":"VIRVjapm","properties":{"formattedCitation":"\\super 29\\nosupersub{}","plainCitation":"29","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Pr="007700B1">
        <w:fldChar w:fldCharType="separate"/>
      </w:r>
      <w:r w:rsidR="00A119CB" w:rsidRPr="00A119CB">
        <w:rPr>
          <w:rFonts w:cs="Calibri"/>
          <w:szCs w:val="24"/>
          <w:vertAlign w:val="superscript"/>
        </w:rPr>
        <w:t>29</w:t>
      </w:r>
      <w:r w:rsidRPr="007700B1">
        <w:fldChar w:fldCharType="end"/>
      </w:r>
      <w:r w:rsidRPr="007700B1">
        <w:t xml:space="preserve"> protocol 2b</w:t>
      </w:r>
      <w:r>
        <w:t xml:space="preserve">. </w:t>
      </w:r>
      <w:r w:rsidRPr="007700B1">
        <w:t>15 viable combinations of the SSPs and RCPs were combined with each of the 5 GCMs to arrive at the final 75 scenarios. Graham et al. 2020</w:t>
      </w:r>
      <w:r w:rsidRPr="007700B1">
        <w:fldChar w:fldCharType="begin"/>
      </w:r>
      <w:r w:rsidR="00684AB8">
        <w:instrText xml:space="preserve"> ADDIN ZOTERO_ITEM CSL_CITATION {"citationID":"jd4e4qwR","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Pr="007700B1">
        <w:fldChar w:fldCharType="separate"/>
      </w:r>
      <w:r w:rsidR="00684AB8" w:rsidRPr="00684AB8">
        <w:rPr>
          <w:rFonts w:cs="Calibri"/>
          <w:szCs w:val="24"/>
          <w:vertAlign w:val="superscript"/>
        </w:rPr>
        <w:t>4</w:t>
      </w:r>
      <w:r w:rsidRPr="007700B1">
        <w:fldChar w:fldCharType="end"/>
      </w:r>
      <w:r w:rsidRPr="007700B1">
        <w:t xml:space="preserve"> provides the details on these original GCAM runs for the 7</w:t>
      </w:r>
      <w:r>
        <w:t>5</w:t>
      </w:r>
      <w:r w:rsidRPr="007700B1">
        <w:t xml:space="preserve"> scenarios</w:t>
      </w:r>
      <w:r w:rsidR="007B719B">
        <w:t xml:space="preserve"> which included </w:t>
      </w:r>
      <w:r w:rsidR="00D612B0">
        <w:t xml:space="preserve">a </w:t>
      </w:r>
      <w:r w:rsidR="007B719B">
        <w:t>characterization of demand-side narratives corresponding to the SSPs for the water sector</w:t>
      </w:r>
      <w:r w:rsidR="007B719B">
        <w:fldChar w:fldCharType="begin"/>
      </w:r>
      <w:r w:rsidR="007B719B">
        <w:instrText xml:space="preserve"> ADDIN ZOTERO_ITEM CSL_CITATION {"citationID":"c61KD5mw","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B719B">
        <w:fldChar w:fldCharType="separate"/>
      </w:r>
      <w:r w:rsidR="007B719B" w:rsidRPr="007B719B">
        <w:rPr>
          <w:rFonts w:cs="Calibri"/>
          <w:szCs w:val="24"/>
          <w:vertAlign w:val="superscript"/>
        </w:rPr>
        <w:t>30</w:t>
      </w:r>
      <w:r w:rsidR="007B719B">
        <w:fldChar w:fldCharType="end"/>
      </w:r>
      <w:r w:rsidRPr="007700B1">
        <w:t>.</w:t>
      </w:r>
      <w:r w:rsidR="007B719B">
        <w:t xml:space="preserve"> </w:t>
      </w:r>
      <w:r w:rsidR="003113D7">
        <w:t>The GCAM outputs were then passed on to the Demeter model to produce the downscaled irrigated crop land area for 13 different crops in the study by Chen et al. 2020</w:t>
      </w:r>
      <w:r w:rsidR="002A2465">
        <w:fldChar w:fldCharType="begin"/>
      </w:r>
      <w:r w:rsidR="002A2465">
        <w:instrText xml:space="preserve"> ADDIN ZOTERO_ITEM CSL_CITATION {"citationID":"wFE4qh0K","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fldChar w:fldCharType="separate"/>
      </w:r>
      <w:r w:rsidR="002A2465" w:rsidRPr="002A2465">
        <w:rPr>
          <w:rFonts w:cs="Calibri"/>
          <w:szCs w:val="24"/>
          <w:vertAlign w:val="superscript"/>
        </w:rPr>
        <w:t>31</w:t>
      </w:r>
      <w:r w:rsidR="002A2465">
        <w:fldChar w:fldCharType="end"/>
      </w:r>
      <w:r w:rsidR="003113D7">
        <w:t xml:space="preserve">. The combined outputs from the GCAM study and the Demeter study were used in this study to </w:t>
      </w:r>
      <w:r w:rsidR="002A2465">
        <w:t>calculate the final downscaled water demand results.</w:t>
      </w:r>
      <w:r w:rsidR="00735C06">
        <w:t xml:space="preserve"> </w:t>
      </w:r>
      <w:r>
        <w:t xml:space="preserve">The entire workflow of data from the original scenarios through GCAM and Demeter to Tethys is shown in </w:t>
      </w:r>
      <w:r w:rsidRPr="007700B1">
        <w:rPr>
          <w:highlight w:val="yellow"/>
        </w:rPr>
        <w:fldChar w:fldCharType="begin"/>
      </w:r>
      <w:r w:rsidRPr="007700B1">
        <w:instrText xml:space="preserve"> REF _Ref99541924 \h </w:instrText>
      </w:r>
      <w:r w:rsidRPr="007700B1">
        <w:rPr>
          <w:highlight w:val="yellow"/>
        </w:rPr>
        <w:instrText xml:space="preserve"> \* MERGEFORMAT </w:instrText>
      </w:r>
      <w:r w:rsidRPr="007700B1">
        <w:rPr>
          <w:highlight w:val="yellow"/>
        </w:rPr>
      </w:r>
      <w:r w:rsidRPr="007700B1">
        <w:rPr>
          <w:highlight w:val="yellow"/>
        </w:rPr>
        <w:fldChar w:fldCharType="separate"/>
      </w:r>
      <w:r w:rsidR="009B4143" w:rsidRPr="007700B1">
        <w:t xml:space="preserve">Figure </w:t>
      </w:r>
      <w:r w:rsidR="009B4143" w:rsidRPr="009B4143">
        <w:rPr>
          <w:noProof/>
        </w:rPr>
        <w:t>1</w:t>
      </w:r>
      <w:r w:rsidRPr="007700B1">
        <w:rPr>
          <w:highlight w:val="yellow"/>
        </w:rPr>
        <w:fldChar w:fldCharType="end"/>
      </w:r>
      <w:r>
        <w:t>.</w:t>
      </w:r>
    </w:p>
    <w:p w14:paraId="44E38DC1" w14:textId="77777777" w:rsidR="004A29AA" w:rsidRPr="007700B1" w:rsidRDefault="004A29AA" w:rsidP="004A29AA"/>
    <w:p w14:paraId="68C21055" w14:textId="54544556" w:rsidR="004A29AA" w:rsidRPr="007700B1" w:rsidRDefault="00BE7D26" w:rsidP="00BE7D26">
      <w:pPr>
        <w:ind w:left="-270"/>
      </w:pPr>
      <w:r>
        <w:rPr>
          <w:noProof/>
        </w:rPr>
        <w:lastRenderedPageBreak/>
        <w:drawing>
          <wp:inline distT="0" distB="0" distL="0" distR="0" wp14:anchorId="0858D511" wp14:editId="6F7641BB">
            <wp:extent cx="5811078"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356"/>
                    <a:stretch/>
                  </pic:blipFill>
                  <pic:spPr bwMode="auto">
                    <a:xfrm>
                      <a:off x="0" y="0"/>
                      <a:ext cx="5818956" cy="4225296"/>
                    </a:xfrm>
                    <a:prstGeom prst="rect">
                      <a:avLst/>
                    </a:prstGeom>
                    <a:noFill/>
                    <a:ln>
                      <a:noFill/>
                    </a:ln>
                    <a:extLst>
                      <a:ext uri="{53640926-AAD7-44D8-BBD7-CCE9431645EC}">
                        <a14:shadowObscured xmlns:a14="http://schemas.microsoft.com/office/drawing/2010/main"/>
                      </a:ext>
                    </a:extLst>
                  </pic:spPr>
                </pic:pic>
              </a:graphicData>
            </a:graphic>
          </wp:inline>
        </w:drawing>
      </w:r>
    </w:p>
    <w:p w14:paraId="77F98A4E" w14:textId="77777777" w:rsidR="004A29AA" w:rsidRPr="007700B1" w:rsidRDefault="004A29AA" w:rsidP="004A29AA"/>
    <w:p w14:paraId="3B3BD516" w14:textId="0FDA8FD4" w:rsidR="004A29AA" w:rsidRPr="007700B1" w:rsidRDefault="004A29AA" w:rsidP="004A29AA">
      <w:pPr>
        <w:pStyle w:val="Caption"/>
        <w:rPr>
          <w:i w:val="0"/>
          <w:iCs w:val="0"/>
        </w:rPr>
      </w:pPr>
      <w:bookmarkStart w:id="1" w:name="_Ref99541924"/>
      <w:r w:rsidRPr="007700B1">
        <w:rPr>
          <w:i w:val="0"/>
          <w:iCs w:val="0"/>
        </w:rPr>
        <w:t xml:space="preserve">Figure </w:t>
      </w:r>
      <w:r w:rsidRPr="007700B1">
        <w:rPr>
          <w:i w:val="0"/>
          <w:iCs w:val="0"/>
        </w:rPr>
        <w:fldChar w:fldCharType="begin"/>
      </w:r>
      <w:r w:rsidRPr="007700B1">
        <w:rPr>
          <w:i w:val="0"/>
          <w:iCs w:val="0"/>
        </w:rPr>
        <w:instrText xml:space="preserve"> SEQ Figure \* ARABIC </w:instrText>
      </w:r>
      <w:r w:rsidRPr="007700B1">
        <w:rPr>
          <w:i w:val="0"/>
          <w:iCs w:val="0"/>
        </w:rPr>
        <w:fldChar w:fldCharType="separate"/>
      </w:r>
      <w:r w:rsidR="009B4143">
        <w:rPr>
          <w:i w:val="0"/>
          <w:iCs w:val="0"/>
          <w:noProof/>
        </w:rPr>
        <w:t>1</w:t>
      </w:r>
      <w:r w:rsidRPr="007700B1">
        <w:rPr>
          <w:i w:val="0"/>
          <w:iCs w:val="0"/>
          <w:noProof/>
        </w:rPr>
        <w:fldChar w:fldCharType="end"/>
      </w:r>
      <w:bookmarkEnd w:id="1"/>
      <w:r w:rsidRPr="007700B1">
        <w:rPr>
          <w:i w:val="0"/>
          <w:iCs w:val="0"/>
        </w:rPr>
        <w:t xml:space="preserve">. Study workflow showing the 75 scenarios are a combination of 4 Representative Concentration Pathways (RCPs), 5 Shared Socioeconomic Pathways (SSPs) and 5 Global Climate Models (GCMs). 15 viable combinations of SSPs and RCPs were combined with each of the 5 GCMs to arrive at the final 75 scenarios which are </w:t>
      </w:r>
      <w:r w:rsidR="003113D7">
        <w:rPr>
          <w:i w:val="0"/>
          <w:iCs w:val="0"/>
        </w:rPr>
        <w:t>were then</w:t>
      </w:r>
      <w:r w:rsidRPr="007700B1">
        <w:rPr>
          <w:i w:val="0"/>
          <w:iCs w:val="0"/>
        </w:rPr>
        <w:t xml:space="preserve"> used to generate the corresponding GCAM scenarios which </w:t>
      </w:r>
      <w:r w:rsidR="003113D7">
        <w:rPr>
          <w:i w:val="0"/>
          <w:iCs w:val="0"/>
        </w:rPr>
        <w:t>were</w:t>
      </w:r>
      <w:r w:rsidRPr="007700B1">
        <w:rPr>
          <w:i w:val="0"/>
          <w:iCs w:val="0"/>
        </w:rPr>
        <w:t xml:space="preserve"> then passed onto Demeter</w:t>
      </w:r>
      <w:r w:rsidR="003113D7">
        <w:rPr>
          <w:i w:val="0"/>
          <w:iCs w:val="0"/>
        </w:rPr>
        <w:t>. Annual water demands from the GCAM runs (Graham et al. 2020</w:t>
      </w:r>
      <w:r w:rsidR="003113D7">
        <w:rPr>
          <w:i w:val="0"/>
          <w:iCs w:val="0"/>
        </w:rPr>
        <w:fldChar w:fldCharType="begin"/>
      </w:r>
      <w:r w:rsidR="003113D7">
        <w:rPr>
          <w:i w:val="0"/>
          <w:iCs w:val="0"/>
        </w:rPr>
        <w:instrText xml:space="preserve"> ADDIN ZOTERO_ITEM CSL_CITATION {"citationID":"SHvJBorz","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3113D7">
        <w:rPr>
          <w:i w:val="0"/>
          <w:iCs w:val="0"/>
        </w:rPr>
        <w:fldChar w:fldCharType="separate"/>
      </w:r>
      <w:r w:rsidR="003113D7" w:rsidRPr="003113D7">
        <w:rPr>
          <w:rFonts w:cs="Calibri"/>
          <w:szCs w:val="24"/>
          <w:vertAlign w:val="superscript"/>
        </w:rPr>
        <w:t>4</w:t>
      </w:r>
      <w:r w:rsidR="003113D7">
        <w:rPr>
          <w:i w:val="0"/>
          <w:iCs w:val="0"/>
        </w:rPr>
        <w:fldChar w:fldCharType="end"/>
      </w:r>
      <w:r w:rsidR="003113D7">
        <w:rPr>
          <w:i w:val="0"/>
          <w:iCs w:val="0"/>
        </w:rPr>
        <w:t>) and irrigated crop land area from the Demeter study (Chen et al.</w:t>
      </w:r>
      <w:r w:rsidR="002A2465">
        <w:rPr>
          <w:i w:val="0"/>
          <w:iCs w:val="0"/>
        </w:rPr>
        <w:t xml:space="preserve"> 2020</w:t>
      </w:r>
      <w:r w:rsidR="002A2465">
        <w:rPr>
          <w:i w:val="0"/>
          <w:iCs w:val="0"/>
        </w:rPr>
        <w:fldChar w:fldCharType="begin"/>
      </w:r>
      <w:r w:rsidR="002A2465">
        <w:rPr>
          <w:i w:val="0"/>
          <w:iCs w:val="0"/>
        </w:rPr>
        <w:instrText xml:space="preserve"> ADDIN ZOTERO_ITEM CSL_CITATION {"citationID":"GdW5zTom","properties":{"formattedCitation":"\\super 31\\nosupersub{}","plainCitation":"31","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license":"2020 This is a U.S. government work and not under copyright protection in the U.S.; foreign copyright protection may apply","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2A2465">
        <w:rPr>
          <w:i w:val="0"/>
          <w:iCs w:val="0"/>
        </w:rPr>
        <w:fldChar w:fldCharType="separate"/>
      </w:r>
      <w:r w:rsidR="002A2465" w:rsidRPr="002A2465">
        <w:rPr>
          <w:rFonts w:cs="Calibri"/>
          <w:szCs w:val="24"/>
          <w:vertAlign w:val="superscript"/>
        </w:rPr>
        <w:t>31</w:t>
      </w:r>
      <w:r w:rsidR="002A2465">
        <w:rPr>
          <w:i w:val="0"/>
          <w:iCs w:val="0"/>
        </w:rPr>
        <w:fldChar w:fldCharType="end"/>
      </w:r>
      <w:r w:rsidR="002A2465">
        <w:rPr>
          <w:i w:val="0"/>
          <w:iCs w:val="0"/>
        </w:rPr>
        <w:t>)</w:t>
      </w:r>
      <w:r w:rsidR="003113D7">
        <w:rPr>
          <w:i w:val="0"/>
          <w:iCs w:val="0"/>
        </w:rPr>
        <w:t xml:space="preserve"> were then passed onto </w:t>
      </w:r>
      <w:r w:rsidRPr="007700B1">
        <w:rPr>
          <w:i w:val="0"/>
          <w:iCs w:val="0"/>
        </w:rPr>
        <w:t>Tethys to generate the final results of this study.</w:t>
      </w:r>
    </w:p>
    <w:p w14:paraId="706E5287" w14:textId="77777777" w:rsidR="006A42F1" w:rsidRPr="007700B1" w:rsidRDefault="006A42F1" w:rsidP="006A42F1">
      <w:pPr>
        <w:rPr>
          <w:lang w:val="en-US"/>
        </w:rPr>
      </w:pPr>
    </w:p>
    <w:p w14:paraId="5360E600" w14:textId="77777777" w:rsidR="006A42F1" w:rsidRPr="007700B1" w:rsidRDefault="00C658AC" w:rsidP="00C15259">
      <w:pPr>
        <w:pStyle w:val="Heading3"/>
        <w:spacing w:before="0" w:after="0"/>
      </w:pPr>
      <w:r w:rsidRPr="007700B1">
        <w:t>Methods</w:t>
      </w:r>
    </w:p>
    <w:p w14:paraId="6AB3E0E3" w14:textId="1F36DE94" w:rsidR="00495DAC" w:rsidRPr="007700B1" w:rsidRDefault="0081148B" w:rsidP="00C15259">
      <w:pPr>
        <w:pStyle w:val="NormalWeb"/>
        <w:spacing w:before="0" w:beforeAutospacing="0" w:after="0" w:afterAutospacing="0"/>
      </w:pPr>
      <w:r w:rsidRPr="007700B1">
        <w:t>GCAM produces water withdrawal and consumption outputs for</w:t>
      </w:r>
      <w:r w:rsidR="00AC181B" w:rsidRPr="007700B1">
        <w:t xml:space="preserve"> 32 regions for the</w:t>
      </w:r>
      <w:r w:rsidRPr="007700B1">
        <w:t xml:space="preserve"> </w:t>
      </w:r>
      <w:bookmarkStart w:id="2" w:name="_Hlk100326906"/>
      <w:r w:rsidRPr="007700B1">
        <w:t xml:space="preserve">domestic, mining, power generation, industry, and livestock sectors </w:t>
      </w:r>
      <w:bookmarkEnd w:id="2"/>
      <w:r w:rsidR="00AC181B" w:rsidRPr="007700B1">
        <w:t xml:space="preserve">and </w:t>
      </w:r>
      <w:r w:rsidRPr="007700B1">
        <w:t>for 434 region-basin intersections</w:t>
      </w:r>
      <w:r w:rsidR="00AC181B" w:rsidRPr="007700B1">
        <w:t xml:space="preserve"> for the irrigation</w:t>
      </w:r>
      <w:r w:rsidR="00FE6382" w:rsidRPr="007700B1">
        <w:t xml:space="preserve"> </w:t>
      </w:r>
      <w:r w:rsidR="00AC181B" w:rsidRPr="007700B1">
        <w:t xml:space="preserve">sector as shown in </w:t>
      </w:r>
      <w:r w:rsidR="00FE6382" w:rsidRPr="007700B1">
        <w:rPr>
          <w:highlight w:val="yellow"/>
        </w:rPr>
        <w:fldChar w:fldCharType="begin"/>
      </w:r>
      <w:r w:rsidR="00FE6382" w:rsidRPr="007700B1">
        <w:instrText xml:space="preserve"> REF _Ref100327808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9B4143" w:rsidRPr="007700B1">
        <w:t xml:space="preserve">Figure </w:t>
      </w:r>
      <w:r w:rsidR="009B4143" w:rsidRPr="009B4143">
        <w:rPr>
          <w:noProof/>
        </w:rPr>
        <w:t>2</w:t>
      </w:r>
      <w:r w:rsidR="00FE6382" w:rsidRPr="007700B1">
        <w:rPr>
          <w:highlight w:val="yellow"/>
        </w:rPr>
        <w:fldChar w:fldCharType="end"/>
      </w:r>
      <w:r w:rsidR="009E4A56">
        <w:t>.</w:t>
      </w:r>
      <w:r w:rsidR="00E520A0">
        <w:t xml:space="preserve"> </w:t>
      </w:r>
      <w:bookmarkStart w:id="3" w:name="_Hlk111724975"/>
      <w:r w:rsidR="00E520A0">
        <w:t>(</w:t>
      </w:r>
      <w:r w:rsidR="009E4A56">
        <w:t>T</w:t>
      </w:r>
      <w:r w:rsidR="008E4576">
        <w:t>hese</w:t>
      </w:r>
      <w:r w:rsidR="00912ED4">
        <w:t xml:space="preserve"> spatial</w:t>
      </w:r>
      <w:r w:rsidR="008E4576">
        <w:t xml:space="preserve"> boundaries</w:t>
      </w:r>
      <w:r w:rsidR="00BE7D26">
        <w:fldChar w:fldCharType="begin"/>
      </w:r>
      <w:r w:rsidR="00BE7D26">
        <w:instrText xml:space="preserve"> ADDIN ZOTERO_ITEM CSL_CITATION {"citationID":"UKnvswe9","properties":{"formattedCitation":"\\super 32\\nosupersub{}","plainCitation":"32","noteIndex":0},"citationItems":[{"id":1516,"uris":["http://zotero.org/users/2476381/items/UESX2CPE"],"itemData":{"id":1516,"type":"document","abstract":"Summary- These data products present vector files for different representations of land area from the moirai land data system. Vector files are generated at 3 main spatial levels, namely country, region, basin. In addition to this, files are generated for different intersections for the 3 main categories, intersections for country and basin boundaries (country_basin), region and basin boundaries (region_basin) and region and country boundaries (region_country). Since the land data system does not generate land area information for all cells within the above mentioned boundaries (for water bodies for example), the vectors are presented for 3 main classes for each spatial category, land cells, cells with no land and combined. With all of the above mentioned combinations, the data products contain 18 different vector files. Methodology- In generating these vector files, we used the land outputs from moirai as inputs along with separate inputs for the boundaries for the main spatial levels (country, basin and region). Combining the spatial boundaries with land inputs we generated 3 raster outputs (land, no land and combined) for each of the main spatial levels along with all the intersections. A unique key is assigned for each unique spatial boundary.  We then converted these rasters to vectors through a process of polygonization where polygons were dissolved using the key and finally added all metadata (basin names, region names, country names) to each of the vector files. We check and correct geometry errors in the polygons themselves. We also added various validation tests to the code to account for completeness and accuracy. CONTENTS: gcam_boundaries_moirai_3p1_0p5arcmin_wgs84 folder contains the following,   spatial_input_files contain the following, valid_land_area.bil: raster file containing actual land area by grid cell globally. crs: EPSG:4326 WGS84 - World Geodetic System 1984 resolution: 0.5 arc mins (Generated by the moirai LDS) country_out.bil: raster file containing valid land cells matched to country codes. crs: EPSG:4326 WGS84 - World Geodetic System 1984 resolution: 0.5 arc mins (Generated by the moirai LDS) country_out_noland.bil: raster file containing non-land cells matched to country codes. crs: EPSG:4326 WGS84 - World Geodetic System 1984 resolution: 0.5 arc mins (Generated by the moirai LDS) glu_raster.bil: raster file containing valid land cells matched to GLU codes. crs: EPSG:4326 WGS84 - World Geodetic System 1984 resolution: 0.5 arc mins (Generated by the moirai LDS) glu_raster_noland.bil: raster file containing non-land cells matched to GLU codes. crs: EPSG:4326 WGS84 - World Geodetic System 1984 resolution: 0.5 arc mins (Generated by the moirai LDS) region_gcam_out.bil: raster file containing valid land cells matched to GCAM region codes. crs: EPSG:4326 WGS84 - World Geodetic System 1984 resolution: 0.5 arc mins (Generated by the moirai LDS) region_gcam_out_noland.bil: raster file containing non-land cells matched to GCAM region codes. crs: EPSG:4326 WGS84 - World Geodetic System 1984 resolution: 0.5 arc mins (Generated by the moirai LDS) Global235_CLM_5arcmin.bil: raster file containing basin boundaries for all cells output by moirai crs: EPSG:4326 WGS84 - World Geodetic System 1984 resolution: 0.5 arc mins GCAM_region_names.csv- Mapping file with details on GCAM region names (Used to fill in metadata) iso_GCAM_regID.csv- Mapping file containing details on individual country names by iso code. (Used to fill in metadata) basin_to_country_mapping.csv – Mapping file containing details on basin names by country and region. (Used to fill in metadata), main_outputs contains the following,       column names in outputs: key: Unique identifier for feature reg_id: Unique identifier for region (region number) ctry_id: Unique identifier for country (country number) glu_id: Unique identifier for basin (basin number) reg_nm: Region name ctry_nm: Country name glu_nm: Basin name     See the README for more details on the data","language":"eng","note":"DOI: 10.5281/zenodo.4688451\ntype: dataset","publisher":"Zenodo","source":"Zenodo","title":"GCAM boundary spatial products from moirai v3.1","URL":"https://zenodo.org/record/4688451","author":[{"family":"Narayan","given":"Kanishka"},{"family":"Di Vittorio","given":"Alan"},{"family":"Vernon","given":"Chris"}],"accessed":{"date-parts":[["2022",9,20]]},"issued":{"date-parts":[["2021",4,14]]}}}],"schema":"https://github.com/citation-style-language/schema/raw/master/csl-citation.json"} </w:instrText>
      </w:r>
      <w:r w:rsidR="00BE7D26">
        <w:fldChar w:fldCharType="separate"/>
      </w:r>
      <w:r w:rsidR="00BE7D26" w:rsidRPr="00BE7D26">
        <w:rPr>
          <w:rFonts w:cs="Calibri"/>
          <w:szCs w:val="24"/>
          <w:vertAlign w:val="superscript"/>
        </w:rPr>
        <w:t>32</w:t>
      </w:r>
      <w:r w:rsidR="00BE7D26">
        <w:fldChar w:fldCharType="end"/>
      </w:r>
      <w:r w:rsidR="008E4576">
        <w:t xml:space="preserve"> </w:t>
      </w:r>
      <w:r w:rsidR="00F54448">
        <w:t>are</w:t>
      </w:r>
      <w:r w:rsidR="008E4576">
        <w:t xml:space="preserve"> determined by Moirai</w:t>
      </w:r>
      <w:r w:rsidR="00BE7D26">
        <w:fldChar w:fldCharType="begin"/>
      </w:r>
      <w:r w:rsidR="00BE7D26">
        <w:instrText xml:space="preserve"> ADDIN ZOTERO_ITEM CSL_CITATION {"citationID":"Cc3YIssQ","properties":{"formattedCitation":"\\super 33\\nosupersub{}","plainCitation":"33","noteIndex":0},"citationItems":[{"id":1531,"uris":["http://zotero.org/users/2476381/items/5AWIKS6U"],"itemData":{"id":1531,"type":"article-journal","title":"Moirai Version 3: A Data Processing System to Generate Recent Historical Land Inputs for Global Modeling Applications at Various Scales","URL":"http://doi.org/10.5334/jors.266","author":[{"family":"Di Vittorio","given":"Alan"},{"family":"Vernon","given":"Chris R."},{"family":"Shu","given":"Shijie"}],"accessed":{"date-parts":[["2022",10,24]]}}}],"schema":"https://github.com/citation-style-language/schema/raw/master/csl-citation.json"} </w:instrText>
      </w:r>
      <w:r w:rsidR="00BE7D26">
        <w:fldChar w:fldCharType="separate"/>
      </w:r>
      <w:r w:rsidR="00BE7D26" w:rsidRPr="00BE7D26">
        <w:rPr>
          <w:rFonts w:cs="Calibri"/>
          <w:szCs w:val="24"/>
          <w:vertAlign w:val="superscript"/>
        </w:rPr>
        <w:t>33</w:t>
      </w:r>
      <w:r w:rsidR="00BE7D26">
        <w:fldChar w:fldCharType="end"/>
      </w:r>
      <w:r w:rsidR="008E4576">
        <w:t>, the land data system used by GCAM</w:t>
      </w:r>
      <w:r w:rsidR="00E520A0">
        <w:t>)</w:t>
      </w:r>
      <w:r w:rsidR="00FE6382" w:rsidRPr="007700B1">
        <w:t>.</w:t>
      </w:r>
      <w:r w:rsidR="00181C7F" w:rsidRPr="007700B1">
        <w:t xml:space="preserve"> </w:t>
      </w:r>
      <w:bookmarkEnd w:id="3"/>
      <w:r w:rsidR="00153B38" w:rsidRPr="007700B1">
        <w:t>Tethys v1.3.1</w:t>
      </w:r>
      <w:r w:rsidR="00153B38" w:rsidRPr="007700B1">
        <w:fldChar w:fldCharType="begin"/>
      </w:r>
      <w:r w:rsidR="00BE7D26">
        <w:instrText xml:space="preserve"> ADDIN ZOTERO_ITEM CSL_CITATION {"citationID":"w8cC7rbJ","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153B38" w:rsidRPr="007700B1">
        <w:fldChar w:fldCharType="separate"/>
      </w:r>
      <w:r w:rsidR="00BE7D26" w:rsidRPr="00BE7D26">
        <w:rPr>
          <w:rFonts w:cs="Calibri"/>
          <w:szCs w:val="24"/>
          <w:vertAlign w:val="superscript"/>
        </w:rPr>
        <w:t>34</w:t>
      </w:r>
      <w:r w:rsidR="00153B38" w:rsidRPr="007700B1">
        <w:fldChar w:fldCharType="end"/>
      </w:r>
      <w:r w:rsidR="00153B38" w:rsidRPr="007700B1">
        <w:t xml:space="preserve"> was used to downscale the water withdrawals and consumption outputs from GCAM</w:t>
      </w:r>
      <w:r w:rsidRPr="007700B1">
        <w:t xml:space="preserve"> onto </w:t>
      </w:r>
      <w:r w:rsidR="00AC181B" w:rsidRPr="007700B1">
        <w:t xml:space="preserve">a </w:t>
      </w:r>
      <w:r w:rsidRPr="007700B1">
        <w:t>0.5</w:t>
      </w:r>
      <w:r w:rsidR="005F4FC4" w:rsidRPr="007700B1">
        <w:rPr>
          <w:vertAlign w:val="superscript"/>
        </w:rPr>
        <w:t>o</w:t>
      </w:r>
      <w:r w:rsidRPr="007700B1">
        <w:t xml:space="preserve"> by 0.5</w:t>
      </w:r>
      <w:r w:rsidR="005F4FC4" w:rsidRPr="007700B1">
        <w:rPr>
          <w:vertAlign w:val="superscript"/>
        </w:rPr>
        <w:t>o</w:t>
      </w:r>
      <w:r w:rsidR="005F4FC4" w:rsidRPr="007700B1">
        <w:t xml:space="preserve"> </w:t>
      </w:r>
      <w:r w:rsidRPr="007700B1">
        <w:t>grid</w:t>
      </w:r>
      <w:r w:rsidR="00D62F28" w:rsidRPr="007700B1">
        <w:t xml:space="preserve"> </w:t>
      </w:r>
      <w:r w:rsidR="00501C4D">
        <w:t>(</w:t>
      </w:r>
      <w:r w:rsidR="00D62F28" w:rsidRPr="007700B1">
        <w:t>at the equato</w:t>
      </w:r>
      <w:r w:rsidR="000D73EF" w:rsidRPr="007700B1">
        <w:t>r</w:t>
      </w:r>
      <w:r w:rsidR="00501C4D">
        <w:t>)</w:t>
      </w:r>
      <w:r w:rsidR="00AC181B" w:rsidRPr="007700B1">
        <w:t xml:space="preserve"> as shown in </w:t>
      </w:r>
      <w:r w:rsidR="00FE6382" w:rsidRPr="007700B1">
        <w:rPr>
          <w:highlight w:val="yellow"/>
        </w:rPr>
        <w:fldChar w:fldCharType="begin"/>
      </w:r>
      <w:r w:rsidR="00FE6382" w:rsidRPr="007700B1">
        <w:instrText xml:space="preserve"> REF _Ref100327826 \h </w:instrText>
      </w:r>
      <w:r w:rsidR="00E93450" w:rsidRPr="007700B1">
        <w:rPr>
          <w:highlight w:val="yellow"/>
        </w:rPr>
        <w:instrText xml:space="preserve"> \* MERGEFORMAT </w:instrText>
      </w:r>
      <w:r w:rsidR="00FE6382" w:rsidRPr="007700B1">
        <w:rPr>
          <w:highlight w:val="yellow"/>
        </w:rPr>
      </w:r>
      <w:r w:rsidR="00FE6382" w:rsidRPr="007700B1">
        <w:rPr>
          <w:highlight w:val="yellow"/>
        </w:rPr>
        <w:fldChar w:fldCharType="separate"/>
      </w:r>
      <w:r w:rsidR="009B4143" w:rsidRPr="007700B1">
        <w:t xml:space="preserve">Figure </w:t>
      </w:r>
      <w:r w:rsidR="009B4143" w:rsidRPr="009B4143">
        <w:rPr>
          <w:noProof/>
        </w:rPr>
        <w:t>3</w:t>
      </w:r>
      <w:r w:rsidR="00FE6382" w:rsidRPr="007700B1">
        <w:rPr>
          <w:highlight w:val="yellow"/>
        </w:rPr>
        <w:fldChar w:fldCharType="end"/>
      </w:r>
      <w:r w:rsidR="00FE6382" w:rsidRPr="007700B1">
        <w:t xml:space="preserve">. </w:t>
      </w:r>
      <w:r w:rsidRPr="007700B1">
        <w:t>Of the 259,200 possible grid cells at this resolution (360 x 720), only the 67,420 cells categorized as land are considered.</w:t>
      </w:r>
      <w:r w:rsidR="00F61B89" w:rsidRPr="007700B1">
        <w:t xml:space="preserve"> </w:t>
      </w:r>
      <w:r w:rsidR="00EB7E9B" w:rsidRPr="007700B1">
        <w:t xml:space="preserve">The Tethys outputs focus only on demand-side dynamics, so they make no distinctions </w:t>
      </w:r>
      <w:r w:rsidR="005B4B40" w:rsidRPr="007700B1">
        <w:t>regarding the water supply sources used to meet the demands</w:t>
      </w:r>
      <w:r w:rsidR="00F61B89" w:rsidRPr="007700B1">
        <w:t xml:space="preserve"> (i.e., surface water, groundwater, desalinated water), though </w:t>
      </w:r>
      <w:r w:rsidR="009160E4" w:rsidRPr="007700B1">
        <w:t>GCAM does make this distinction</w:t>
      </w:r>
      <w:r w:rsidR="00F61B89" w:rsidRPr="007700B1">
        <w:t>.</w:t>
      </w:r>
      <w:r w:rsidR="00006EE9">
        <w:t xml:space="preserve"> </w:t>
      </w:r>
      <w:bookmarkStart w:id="4" w:name="_Hlk114236904"/>
      <w:r w:rsidR="00006EE9">
        <w:t>While many adjacent regions differ largely in total water demand, most of this demand is directly related to total population or land area, and often concentrated in a few cells, such as those containing cities. As a result, spatial distributions at the border are smoother than they appear on the region scale map, without additional consideration of the boundaries by Tethys.</w:t>
      </w:r>
      <w:bookmarkEnd w:id="4"/>
    </w:p>
    <w:p w14:paraId="0743F5C6" w14:textId="77777777" w:rsidR="00663AE5" w:rsidRPr="007700B1" w:rsidRDefault="00663AE5" w:rsidP="00A339B8">
      <w:pPr>
        <w:pStyle w:val="NormalWeb"/>
      </w:pPr>
    </w:p>
    <w:p w14:paraId="147CE1EB" w14:textId="63F14DBC" w:rsidR="00AC181B" w:rsidRPr="007700B1" w:rsidRDefault="00AC181B" w:rsidP="00A339B8">
      <w:pPr>
        <w:pStyle w:val="NormalWeb"/>
      </w:pPr>
      <w:r w:rsidRPr="007700B1">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2190FDA1" w:rsidR="00AC181B" w:rsidRPr="007700B1" w:rsidRDefault="00C31566" w:rsidP="00AC181B">
      <w:pPr>
        <w:pStyle w:val="Caption"/>
        <w:rPr>
          <w:i w:val="0"/>
          <w:iCs w:val="0"/>
        </w:rPr>
      </w:pPr>
      <w:bookmarkStart w:id="5" w:name="_Ref10032780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2</w:t>
      </w:r>
      <w:r w:rsidR="00B059B3" w:rsidRPr="007700B1">
        <w:rPr>
          <w:i w:val="0"/>
          <w:iCs w:val="0"/>
          <w:noProof/>
        </w:rPr>
        <w:fldChar w:fldCharType="end"/>
      </w:r>
      <w:bookmarkEnd w:id="5"/>
      <w:r w:rsidRPr="007700B1">
        <w:rPr>
          <w:i w:val="0"/>
          <w:iCs w:val="0"/>
        </w:rPr>
        <w:t xml:space="preserve">. </w:t>
      </w:r>
      <w:r w:rsidR="00AC181B" w:rsidRPr="007700B1">
        <w:rPr>
          <w:i w:val="0"/>
          <w:iCs w:val="0"/>
        </w:rPr>
        <w:t>Water withdrawals and consumption from GCAM by a) 32 GCAM regions for domestic, mining, power generation, industry, and livestock sectors and b) 434 GCAM region and basin intersections for the irrigation sector.</w:t>
      </w:r>
    </w:p>
    <w:p w14:paraId="095D5A94" w14:textId="1D46AB0A" w:rsidR="00AC181B" w:rsidRPr="007700B1" w:rsidRDefault="00483B76" w:rsidP="00CE5BAC">
      <w:pPr>
        <w:ind w:left="-360"/>
      </w:pPr>
      <w:r>
        <w:rPr>
          <w:noProof/>
        </w:rPr>
        <w:lastRenderedPageBreak/>
        <w:drawing>
          <wp:inline distT="0" distB="0" distL="0" distR="0" wp14:anchorId="12B44B28" wp14:editId="11E5C0EC">
            <wp:extent cx="5522976" cy="806663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181" cy="8069856"/>
                    </a:xfrm>
                    <a:prstGeom prst="rect">
                      <a:avLst/>
                    </a:prstGeom>
                    <a:noFill/>
                    <a:ln>
                      <a:noFill/>
                    </a:ln>
                  </pic:spPr>
                </pic:pic>
              </a:graphicData>
            </a:graphic>
          </wp:inline>
        </w:drawing>
      </w:r>
    </w:p>
    <w:p w14:paraId="699F5DFE" w14:textId="009283D0" w:rsidR="0034188E" w:rsidRPr="007700B1" w:rsidRDefault="0034188E" w:rsidP="0034188E">
      <w:pPr>
        <w:pStyle w:val="Caption"/>
        <w:rPr>
          <w:i w:val="0"/>
          <w:iCs w:val="0"/>
        </w:rPr>
      </w:pPr>
      <w:bookmarkStart w:id="6" w:name="_Ref100327826"/>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3</w:t>
      </w:r>
      <w:r w:rsidR="00B059B3" w:rsidRPr="007700B1">
        <w:rPr>
          <w:i w:val="0"/>
          <w:iCs w:val="0"/>
          <w:noProof/>
        </w:rPr>
        <w:fldChar w:fldCharType="end"/>
      </w:r>
      <w:bookmarkEnd w:id="6"/>
      <w:r w:rsidRPr="007700B1">
        <w:rPr>
          <w:i w:val="0"/>
          <w:iCs w:val="0"/>
        </w:rPr>
        <w:t>. Example outputs of Tethys spatial downscaling of 2010 water withdrawals by sector from GCAM regions and basins to 0.5</w:t>
      </w:r>
      <w:r w:rsidRPr="007700B1">
        <w:rPr>
          <w:i w:val="0"/>
          <w:iCs w:val="0"/>
          <w:vertAlign w:val="superscript"/>
        </w:rPr>
        <w:t xml:space="preserve">o </w:t>
      </w:r>
      <w:r w:rsidR="005A496C" w:rsidRPr="007700B1">
        <w:rPr>
          <w:i w:val="0"/>
          <w:iCs w:val="0"/>
        </w:rPr>
        <w:t>x 0.5</w:t>
      </w:r>
      <w:r w:rsidR="005A496C" w:rsidRPr="007700B1">
        <w:rPr>
          <w:i w:val="0"/>
          <w:iCs w:val="0"/>
          <w:vertAlign w:val="superscript"/>
        </w:rPr>
        <w:t xml:space="preserve">o </w:t>
      </w:r>
      <w:r w:rsidR="00694B30" w:rsidRPr="007700B1">
        <w:rPr>
          <w:i w:val="0"/>
          <w:iCs w:val="0"/>
        </w:rPr>
        <w:t>grid</w:t>
      </w:r>
      <w:r w:rsidR="00694B30">
        <w:rPr>
          <w:i w:val="0"/>
          <w:iCs w:val="0"/>
        </w:rPr>
        <w:t xml:space="preserve"> cells</w:t>
      </w:r>
      <w:r w:rsidR="00663AE5" w:rsidRPr="007700B1">
        <w:rPr>
          <w:i w:val="0"/>
          <w:iCs w:val="0"/>
        </w:rPr>
        <w:t>.</w:t>
      </w:r>
    </w:p>
    <w:p w14:paraId="70A131A1" w14:textId="77777777" w:rsidR="00B60DB0" w:rsidRPr="007700B1" w:rsidRDefault="00B60DB0" w:rsidP="00CC543D"/>
    <w:p w14:paraId="2BFBA8BE" w14:textId="1E6FBB2F" w:rsidR="00CC543D" w:rsidRPr="007700B1" w:rsidRDefault="009D1940" w:rsidP="00CC543D">
      <w:r w:rsidRPr="007700B1">
        <w:rPr>
          <w:b/>
          <w:bCs/>
        </w:rPr>
        <w:lastRenderedPageBreak/>
        <w:t>Spatial Downscaling</w:t>
      </w:r>
      <w:r w:rsidR="005135A9" w:rsidRPr="007700B1">
        <w:rPr>
          <w:b/>
          <w:bCs/>
        </w:rPr>
        <w:t xml:space="preserve"> – N</w:t>
      </w:r>
      <w:r w:rsidRPr="007700B1">
        <w:rPr>
          <w:b/>
          <w:bCs/>
        </w:rPr>
        <w:t>on-Agriculture:</w:t>
      </w:r>
      <w:r w:rsidRPr="007700B1">
        <w:t xml:space="preserve"> </w:t>
      </w:r>
      <w:r w:rsidR="00B60DB0" w:rsidRPr="007700B1">
        <w:t xml:space="preserve">Spatial downscaling </w:t>
      </w:r>
      <w:r w:rsidR="000A7394" w:rsidRPr="007700B1">
        <w:t>f</w:t>
      </w:r>
      <w:r w:rsidR="00CC543D" w:rsidRPr="007700B1">
        <w:t>or non-agricultural</w:t>
      </w:r>
      <w:r w:rsidR="000A7394" w:rsidRPr="007700B1">
        <w:t xml:space="preserve"> </w:t>
      </w:r>
      <w:r w:rsidR="00CC543D" w:rsidRPr="007700B1">
        <w:t>(domestic, electricity, manufacturing, and mining), water withdrawals and consumption in each grid cell are assumed to be proportional to that cell’s population</w:t>
      </w:r>
      <w:r w:rsidR="000A7394" w:rsidRPr="007700B1">
        <w:t xml:space="preserve"> as compared to the larger GCAM region within which that grid cell </w:t>
      </w:r>
      <w:r w:rsidR="00883769" w:rsidRPr="007700B1">
        <w:t>is located</w:t>
      </w:r>
      <w:r w:rsidR="00CC543D" w:rsidRPr="007700B1">
        <w:t xml:space="preserve">. The population data set used for this paper is from </w:t>
      </w:r>
      <w:r w:rsidR="000A7394" w:rsidRPr="007700B1">
        <w:t>“</w:t>
      </w:r>
      <w:r w:rsidR="00CC543D" w:rsidRPr="007700B1">
        <w:t>Gridded Population of the World</w:t>
      </w:r>
      <w:r w:rsidR="000A7394" w:rsidRPr="007700B1">
        <w:t>”</w:t>
      </w:r>
      <w:r w:rsidR="00CC543D" w:rsidRPr="007700B1">
        <w:t xml:space="preserve"> (</w:t>
      </w:r>
      <w:r w:rsidR="008A16B1" w:rsidRPr="007700B1">
        <w:t>SEDAC</w:t>
      </w:r>
      <w:r w:rsidR="00CC543D" w:rsidRPr="007700B1">
        <w:t>, 2016)</w:t>
      </w:r>
      <w:r w:rsidR="008A16B1" w:rsidRPr="007700B1">
        <w:fldChar w:fldCharType="begin"/>
      </w:r>
      <w:r w:rsidR="00BE7D26">
        <w:instrText xml:space="preserve"> ADDIN ZOTERO_ITEM CSL_CITATION {"citationID":"SK3Q4XlR","properties":{"formattedCitation":"\\super 35\\nosupersub{}","plainCitation":"35","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7700B1">
        <w:fldChar w:fldCharType="separate"/>
      </w:r>
      <w:r w:rsidR="00BE7D26" w:rsidRPr="00BE7D26">
        <w:rPr>
          <w:rFonts w:cs="Calibri"/>
          <w:szCs w:val="24"/>
          <w:vertAlign w:val="superscript"/>
        </w:rPr>
        <w:t>35</w:t>
      </w:r>
      <w:r w:rsidR="008A16B1" w:rsidRPr="007700B1">
        <w:fldChar w:fldCharType="end"/>
      </w:r>
      <w:r w:rsidR="00CC543D" w:rsidRPr="007700B1">
        <w:t xml:space="preserve">. Tethys uses the nearest available year, which for this paper was 2010 in 2010, and 2015 in all other years. Each region’s population is determined by taking the sum of population over all cells belonging to that region. For each of these sectors, Tethys calculates the </w:t>
      </w:r>
      <w:r w:rsidR="00F11496" w:rsidRPr="007700B1">
        <w:t xml:space="preserve">water </w:t>
      </w:r>
      <w:r w:rsidR="00CC543D" w:rsidRPr="007700B1">
        <w:t>withdrawal</w:t>
      </w:r>
      <w:r w:rsidR="00F11496" w:rsidRPr="007700B1">
        <w:t>s and consumption as shown in</w:t>
      </w:r>
      <w:r w:rsidR="00E1361C" w:rsidRPr="007700B1">
        <w:t xml:space="preserve"> Equation </w:t>
      </w:r>
      <w:r w:rsidR="00E1361C" w:rsidRPr="007700B1">
        <w:fldChar w:fldCharType="begin"/>
      </w:r>
      <w:r w:rsidR="00E1361C" w:rsidRPr="007700B1">
        <w:instrText xml:space="preserve"> REF _Ref101440623 \h </w:instrText>
      </w:r>
      <w:r w:rsidR="00E93450" w:rsidRPr="007700B1">
        <w:instrText xml:space="preserve"> \* MERGEFORMAT </w:instrText>
      </w:r>
      <w:r w:rsidR="00E1361C" w:rsidRPr="007700B1">
        <w:fldChar w:fldCharType="separate"/>
      </w:r>
      <w:r w:rsidR="009B4143" w:rsidRPr="007700B1">
        <w:rPr>
          <w:color w:val="1F497D" w:themeColor="text2"/>
        </w:rPr>
        <w:t>(</w:t>
      </w:r>
      <w:r w:rsidR="009B4143">
        <w:rPr>
          <w:noProof/>
          <w:color w:val="1F497D" w:themeColor="text2"/>
        </w:rPr>
        <w:t>1</w:t>
      </w:r>
      <w:r w:rsidR="009B4143" w:rsidRPr="007700B1">
        <w:rPr>
          <w:color w:val="1F497D" w:themeColor="text2"/>
        </w:rPr>
        <w:t>)</w:t>
      </w:r>
      <w:r w:rsidR="00E1361C" w:rsidRPr="007700B1">
        <w:fldChar w:fldCharType="end"/>
      </w:r>
      <w:r w:rsidR="00E1361C" w:rsidRPr="007700B1">
        <w:t xml:space="preserve"> </w:t>
      </w:r>
      <w:r w:rsidR="00F11496" w:rsidRPr="007700B1">
        <w:t xml:space="preserve">and Equation </w:t>
      </w:r>
      <w:r w:rsidR="00F11496" w:rsidRPr="007700B1">
        <w:fldChar w:fldCharType="begin"/>
      </w:r>
      <w:r w:rsidR="00F11496" w:rsidRPr="007700B1">
        <w:instrText xml:space="preserve"> REF _Ref100329153 \h  \* MERGEFORMAT </w:instrText>
      </w:r>
      <w:r w:rsidR="00F11496" w:rsidRPr="007700B1">
        <w:fldChar w:fldCharType="separate"/>
      </w:r>
      <w:r w:rsidR="009B4143" w:rsidRPr="009B4143">
        <w:t>(2)</w:t>
      </w:r>
      <w:r w:rsidR="00F11496" w:rsidRPr="007700B1">
        <w:fldChar w:fldCharType="end"/>
      </w:r>
      <w:r w:rsidR="00CC543D" w:rsidRPr="007700B1">
        <w:t xml:space="preserve"> for a given cell by</w:t>
      </w:r>
      <w:r w:rsidR="005A08AC" w:rsidRPr="007700B1">
        <w:t>:</w:t>
      </w:r>
    </w:p>
    <w:p w14:paraId="0BC3650B" w14:textId="56C9186B" w:rsidR="005A08AC" w:rsidRPr="007700B1"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940"/>
        <w:gridCol w:w="1320"/>
      </w:tblGrid>
      <w:tr w:rsidR="00F11496" w:rsidRPr="007700B1" w14:paraId="036888EF" w14:textId="77777777" w:rsidTr="00962770">
        <w:tc>
          <w:tcPr>
            <w:tcW w:w="1440" w:type="dxa"/>
          </w:tcPr>
          <w:p w14:paraId="5693B42E" w14:textId="77777777" w:rsidR="00F11496" w:rsidRPr="007700B1" w:rsidRDefault="00F11496" w:rsidP="00962770">
            <w:pPr>
              <w:pStyle w:val="Equation"/>
            </w:pPr>
          </w:p>
        </w:tc>
        <w:tc>
          <w:tcPr>
            <w:tcW w:w="6480" w:type="dxa"/>
          </w:tcPr>
          <w:p w14:paraId="7B7432CE" w14:textId="1B2CB471" w:rsidR="00F11496" w:rsidRPr="007700B1" w:rsidRDefault="00000000" w:rsidP="00F11496">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33CE10D5" w14:textId="5B815D00" w:rsidR="00F11496" w:rsidRPr="007700B1" w:rsidRDefault="00F11496" w:rsidP="00962770">
            <w:pPr>
              <w:pStyle w:val="Equation"/>
              <w:jc w:val="right"/>
            </w:pPr>
            <w:bookmarkStart w:id="7" w:name="_Ref10144062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w:t>
            </w:r>
            <w:r w:rsidRPr="007700B1">
              <w:rPr>
                <w:color w:val="1F497D" w:themeColor="text2"/>
              </w:rPr>
              <w:fldChar w:fldCharType="end"/>
            </w:r>
            <w:r w:rsidRPr="007700B1">
              <w:rPr>
                <w:color w:val="1F497D" w:themeColor="text2"/>
              </w:rPr>
              <w:t>)</w:t>
            </w:r>
            <w:bookmarkEnd w:id="7"/>
          </w:p>
        </w:tc>
      </w:tr>
    </w:tbl>
    <w:p w14:paraId="708539F7" w14:textId="64708A1F" w:rsidR="00CC543D" w:rsidRPr="007700B1"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5946"/>
        <w:gridCol w:w="1317"/>
      </w:tblGrid>
      <w:tr w:rsidR="00F11496" w:rsidRPr="007700B1" w14:paraId="18A4B87C" w14:textId="77777777" w:rsidTr="003204A3">
        <w:tc>
          <w:tcPr>
            <w:tcW w:w="1440" w:type="dxa"/>
          </w:tcPr>
          <w:p w14:paraId="01056CAD" w14:textId="77777777" w:rsidR="00F11496" w:rsidRPr="007700B1" w:rsidRDefault="00F11496" w:rsidP="003204A3">
            <w:pPr>
              <w:pStyle w:val="Equation"/>
            </w:pPr>
          </w:p>
        </w:tc>
        <w:tc>
          <w:tcPr>
            <w:tcW w:w="6480" w:type="dxa"/>
          </w:tcPr>
          <w:p w14:paraId="4826CD43" w14:textId="79812AC8" w:rsidR="00F11496" w:rsidRPr="007700B1" w:rsidRDefault="00000000" w:rsidP="003204A3">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cell</m:t>
                        </m:r>
                      </m:sub>
                    </m:sSub>
                  </m:num>
                  <m:den>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region</m:t>
                        </m:r>
                      </m:sub>
                    </m:sSub>
                  </m:den>
                </m:f>
              </m:oMath>
            </m:oMathPara>
          </w:p>
        </w:tc>
        <w:tc>
          <w:tcPr>
            <w:tcW w:w="1440" w:type="dxa"/>
          </w:tcPr>
          <w:p w14:paraId="139D67D3" w14:textId="392DDBB6" w:rsidR="00F11496" w:rsidRPr="007700B1" w:rsidRDefault="00F11496" w:rsidP="003204A3">
            <w:pPr>
              <w:pStyle w:val="Equation"/>
              <w:jc w:val="right"/>
            </w:pPr>
            <w:bookmarkStart w:id="8" w:name="_Ref100329153"/>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w:t>
            </w:r>
            <w:r w:rsidRPr="007700B1">
              <w:rPr>
                <w:color w:val="1F497D" w:themeColor="text2"/>
              </w:rPr>
              <w:fldChar w:fldCharType="end"/>
            </w:r>
            <w:r w:rsidRPr="007700B1">
              <w:rPr>
                <w:color w:val="1F497D" w:themeColor="text2"/>
              </w:rPr>
              <w:t>)</w:t>
            </w:r>
            <w:bookmarkEnd w:id="8"/>
          </w:p>
        </w:tc>
      </w:tr>
    </w:tbl>
    <w:p w14:paraId="0756BD10" w14:textId="0B7E6DB5" w:rsidR="006A42F1" w:rsidRDefault="00A54E0F" w:rsidP="006A42F1">
      <w:bookmarkStart w:id="9" w:name="_Hlk114237078"/>
      <w:r>
        <w:t xml:space="preserve">Large </w:t>
      </w:r>
      <w:r w:rsidR="001D197E">
        <w:t>groups of cells with the same value are a by</w:t>
      </w:r>
      <w:r w:rsidR="00BC2677">
        <w:t>-</w:t>
      </w:r>
      <w:r w:rsidR="001D197E">
        <w:t>product of the areal-weighting method used in the proxy</w:t>
      </w:r>
      <w:r w:rsidR="00006EE9">
        <w:t>, where coarse census data are evenly distributed</w:t>
      </w:r>
      <w:r>
        <w:t>.</w:t>
      </w:r>
    </w:p>
    <w:bookmarkEnd w:id="9"/>
    <w:p w14:paraId="4A6630D0" w14:textId="77777777" w:rsidR="00A54E0F" w:rsidRPr="007700B1" w:rsidRDefault="00A54E0F" w:rsidP="006A42F1"/>
    <w:p w14:paraId="7182E53C" w14:textId="74ABB5BC" w:rsidR="000A7394" w:rsidRPr="007700B1" w:rsidRDefault="009D1940" w:rsidP="000A7394">
      <w:pPr>
        <w:rPr>
          <w:lang w:val="en-US"/>
        </w:rPr>
      </w:pPr>
      <w:r w:rsidRPr="007700B1">
        <w:rPr>
          <w:b/>
          <w:bCs/>
        </w:rPr>
        <w:t>Spatial Downscaling</w:t>
      </w:r>
      <w:r w:rsidR="005135A9" w:rsidRPr="007700B1">
        <w:rPr>
          <w:b/>
          <w:bCs/>
        </w:rPr>
        <w:t xml:space="preserve"> – L</w:t>
      </w:r>
      <w:r w:rsidRPr="007700B1">
        <w:rPr>
          <w:b/>
          <w:bCs/>
        </w:rPr>
        <w:t>ivestock:</w:t>
      </w:r>
      <w:r w:rsidRPr="007700B1">
        <w:t xml:space="preserve"> </w:t>
      </w:r>
      <w:r w:rsidR="00E1361C" w:rsidRPr="007700B1">
        <w:rPr>
          <w:lang w:val="en-US"/>
        </w:rPr>
        <w:t>Spatial</w:t>
      </w:r>
      <w:r w:rsidR="000A7394" w:rsidRPr="007700B1">
        <w:rPr>
          <w:lang w:val="en-US"/>
        </w:rPr>
        <w:t xml:space="preserve"> downscaling of livestock water use</w:t>
      </w:r>
      <w:r w:rsidR="00E7205A" w:rsidRPr="007700B1">
        <w:rPr>
          <w:lang w:val="en-US"/>
        </w:rPr>
        <w:t xml:space="preserve"> is calculated using</w:t>
      </w:r>
      <w:r w:rsidR="000A7394" w:rsidRPr="007700B1">
        <w:rPr>
          <w:lang w:val="en-US"/>
        </w:rPr>
        <w:t xml:space="preserve"> gridded global maps </w:t>
      </w:r>
      <w:r w:rsidR="00E7205A" w:rsidRPr="007700B1">
        <w:rPr>
          <w:lang w:val="en-US"/>
        </w:rPr>
        <w:t>from the FAO gridded livestock of the world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A79FlfIA","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dataset </w:t>
      </w:r>
      <w:r w:rsidR="000A7394" w:rsidRPr="007700B1">
        <w:rPr>
          <w:lang w:val="en-US"/>
        </w:rPr>
        <w:t>for six types of livestock (cattle, buffalo, sheep, goats, pigs, and poultry). GCAM outputs are organized into five types (beef, dairy, pork, poultry, and “</w:t>
      </w:r>
      <w:proofErr w:type="spellStart"/>
      <w:r w:rsidR="000A7394" w:rsidRPr="007700B1">
        <w:rPr>
          <w:lang w:val="en-US"/>
        </w:rPr>
        <w:t>sheepgoat</w:t>
      </w:r>
      <w:proofErr w:type="spellEnd"/>
      <w:r w:rsidR="000A7394" w:rsidRPr="007700B1">
        <w:rPr>
          <w:lang w:val="en-US"/>
        </w:rPr>
        <w:t xml:space="preserve">”), so these </w:t>
      </w:r>
      <w:r w:rsidR="00E7205A" w:rsidRPr="007700B1">
        <w:rPr>
          <w:lang w:val="en-US"/>
        </w:rPr>
        <w:t>are</w:t>
      </w:r>
      <w:r w:rsidR="000A7394" w:rsidRPr="007700B1">
        <w:rPr>
          <w:lang w:val="en-US"/>
        </w:rPr>
        <w:t xml:space="preserve"> first reorganized to match the six </w:t>
      </w:r>
      <w:r w:rsidR="00376B21" w:rsidRPr="007700B1">
        <w:rPr>
          <w:lang w:val="en-US"/>
        </w:rPr>
        <w:t xml:space="preserve">types from </w:t>
      </w:r>
      <w:proofErr w:type="spellStart"/>
      <w:r w:rsidR="00376B21" w:rsidRPr="007700B1">
        <w:rPr>
          <w:lang w:val="en-US"/>
        </w:rPr>
        <w:t>Wint</w:t>
      </w:r>
      <w:proofErr w:type="spellEnd"/>
      <w:r w:rsidR="00376B21"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Ym7M8Hl7","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using ratios for each region</w:t>
      </w:r>
      <w:r w:rsidR="00E7205A" w:rsidRPr="007700B1">
        <w:rPr>
          <w:lang w:val="en-US"/>
        </w:rPr>
        <w:t xml:space="preserve"> </w:t>
      </w:r>
      <w:r w:rsidR="000A7394" w:rsidRPr="007700B1">
        <w:rPr>
          <w:lang w:val="en-US"/>
        </w:rPr>
        <w:t>estimated from</w:t>
      </w:r>
      <w:r w:rsidR="00E7205A" w:rsidRPr="007700B1">
        <w:rPr>
          <w:lang w:val="en-US"/>
        </w:rPr>
        <w:t xml:space="preserve"> the dataset</w:t>
      </w:r>
      <w:r w:rsidR="00376B21" w:rsidRPr="007700B1">
        <w:rPr>
          <w:lang w:val="en-US"/>
        </w:rPr>
        <w:t xml:space="preserve">. The ratios </w:t>
      </w:r>
      <w:r w:rsidR="000A7394" w:rsidRPr="007700B1">
        <w:rPr>
          <w:lang w:val="en-US"/>
        </w:rPr>
        <w:t xml:space="preserve">are stored in </w:t>
      </w:r>
      <w:r w:rsidR="00376B21" w:rsidRPr="007700B1">
        <w:rPr>
          <w:lang w:val="en-US"/>
        </w:rPr>
        <w:t>two</w:t>
      </w:r>
      <w:r w:rsidR="000A7394" w:rsidRPr="007700B1">
        <w:rPr>
          <w:lang w:val="en-US"/>
        </w:rPr>
        <w:t xml:space="preserve"> files</w:t>
      </w:r>
      <w:r w:rsidR="00376B21" w:rsidRPr="007700B1">
        <w:rPr>
          <w:lang w:val="en-US"/>
        </w:rPr>
        <w:t xml:space="preserve"> that are used as inputs to Tethys: </w:t>
      </w:r>
      <w:r w:rsidR="000A7394" w:rsidRPr="007700B1">
        <w:rPr>
          <w:lang w:val="en-US"/>
        </w:rPr>
        <w:t>bfracFAO2005.csv (“buffalo fraction”) and gfracFAO2005.csv (“goat fraction”). The following formulas are used</w:t>
      </w:r>
      <w:r w:rsidR="00376B21" w:rsidRPr="007700B1">
        <w:rPr>
          <w:lang w:val="en-US"/>
        </w:rPr>
        <w:t xml:space="preserve"> to map the </w:t>
      </w:r>
      <w:r w:rsidR="002950C9">
        <w:rPr>
          <w:lang w:val="en-US"/>
        </w:rPr>
        <w:t xml:space="preserve">water withdrawals and consumption values for the </w:t>
      </w:r>
      <w:r w:rsidR="00AF263C" w:rsidRPr="007700B1">
        <w:rPr>
          <w:lang w:val="en-US"/>
        </w:rPr>
        <w:t>five GCAM livestock types to the six livestock types from</w:t>
      </w:r>
      <w:r w:rsidR="00376B21" w:rsidRPr="007700B1">
        <w:rPr>
          <w:lang w:val="en-US"/>
        </w:rPr>
        <w:t xml:space="preserve"> </w:t>
      </w:r>
      <w:proofErr w:type="spellStart"/>
      <w:r w:rsidR="00E7205A" w:rsidRPr="007700B1">
        <w:rPr>
          <w:lang w:val="en-US"/>
        </w:rPr>
        <w:t>Wint</w:t>
      </w:r>
      <w:proofErr w:type="spellEnd"/>
      <w:r w:rsidR="00E7205A" w:rsidRPr="007700B1">
        <w:rPr>
          <w:lang w:val="en-US"/>
        </w:rPr>
        <w:t xml:space="preserve"> and Robinson, 2007</w:t>
      </w:r>
      <w:r w:rsidR="00E7205A" w:rsidRPr="007700B1">
        <w:rPr>
          <w:lang w:val="en-US"/>
        </w:rPr>
        <w:fldChar w:fldCharType="begin"/>
      </w:r>
      <w:r w:rsidR="00BE7D26">
        <w:rPr>
          <w:lang w:val="en-US"/>
        </w:rPr>
        <w:instrText xml:space="preserve"> ADDIN ZOTERO_ITEM CSL_CITATION {"citationID":"shdI8keW","properties":{"formattedCitation":"\\super 36\\nosupersub{}","plainCitation":"36","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7700B1">
        <w:rPr>
          <w:lang w:val="en-US"/>
        </w:rPr>
        <w:fldChar w:fldCharType="separate"/>
      </w:r>
      <w:r w:rsidR="00BE7D26" w:rsidRPr="00BE7D26">
        <w:rPr>
          <w:rFonts w:cs="Calibri"/>
          <w:szCs w:val="24"/>
          <w:vertAlign w:val="superscript"/>
        </w:rPr>
        <w:t>36</w:t>
      </w:r>
      <w:r w:rsidR="00E7205A" w:rsidRPr="007700B1">
        <w:rPr>
          <w:lang w:val="en-US"/>
        </w:rPr>
        <w:fldChar w:fldCharType="end"/>
      </w:r>
      <w:r w:rsidR="00E7205A" w:rsidRPr="007700B1">
        <w:rPr>
          <w:lang w:val="en-US"/>
        </w:rPr>
        <w:t xml:space="preserve"> </w:t>
      </w:r>
      <w:r w:rsidR="000A7394" w:rsidRPr="007700B1">
        <w:rPr>
          <w:lang w:val="en-US"/>
        </w:rPr>
        <w:t>for each region:</w:t>
      </w:r>
    </w:p>
    <w:p w14:paraId="5C9E41DC" w14:textId="5C0BB18F"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7700B1" w14:paraId="5E277223" w14:textId="77777777" w:rsidTr="00787AD2">
        <w:tc>
          <w:tcPr>
            <w:tcW w:w="1440" w:type="dxa"/>
          </w:tcPr>
          <w:p w14:paraId="54EB608B" w14:textId="77777777" w:rsidR="00AF263C" w:rsidRPr="007700B1" w:rsidRDefault="00AF263C" w:rsidP="00787AD2">
            <w:pPr>
              <w:pStyle w:val="Equation"/>
            </w:pPr>
          </w:p>
        </w:tc>
        <w:tc>
          <w:tcPr>
            <w:tcW w:w="6480" w:type="dxa"/>
          </w:tcPr>
          <w:p w14:paraId="64E3A497" w14:textId="37CFE0E5" w:rsidR="00AF263C" w:rsidRPr="007700B1" w:rsidRDefault="007700B1" w:rsidP="00787AD2">
            <m:oMathPara>
              <m:oMath>
                <m:r>
                  <m:rPr>
                    <m:sty m:val="p"/>
                  </m:rPr>
                  <w:rPr>
                    <w:rFonts w:ascii="Cambria Math" w:hAnsi="Cambria Math"/>
                  </w:rPr>
                  <m:t xml:space="preserve">buffalo=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buffalo_fraction</m:t>
                </m:r>
              </m:oMath>
            </m:oMathPara>
          </w:p>
        </w:tc>
        <w:tc>
          <w:tcPr>
            <w:tcW w:w="1440" w:type="dxa"/>
          </w:tcPr>
          <w:p w14:paraId="0C2E0FF9" w14:textId="2A51D9F7" w:rsidR="00AF263C" w:rsidRPr="007700B1" w:rsidRDefault="00AF263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3</w:t>
            </w:r>
            <w:r w:rsidRPr="007700B1">
              <w:rPr>
                <w:color w:val="1F497D" w:themeColor="text2"/>
              </w:rPr>
              <w:fldChar w:fldCharType="end"/>
            </w:r>
            <w:r w:rsidRPr="007700B1">
              <w:rPr>
                <w:color w:val="1F497D" w:themeColor="text2"/>
              </w:rPr>
              <w:t>)</w:t>
            </w:r>
          </w:p>
        </w:tc>
      </w:tr>
    </w:tbl>
    <w:p w14:paraId="47A796F6" w14:textId="77777777"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5936"/>
        <w:gridCol w:w="1321"/>
      </w:tblGrid>
      <w:tr w:rsidR="00E1361C" w:rsidRPr="007700B1" w14:paraId="1BA55B2B" w14:textId="77777777" w:rsidTr="00787AD2">
        <w:tc>
          <w:tcPr>
            <w:tcW w:w="1440" w:type="dxa"/>
          </w:tcPr>
          <w:p w14:paraId="6E9622E0" w14:textId="77777777" w:rsidR="00E1361C" w:rsidRPr="007700B1" w:rsidRDefault="00E1361C" w:rsidP="00787AD2">
            <w:pPr>
              <w:pStyle w:val="Equation"/>
            </w:pPr>
          </w:p>
        </w:tc>
        <w:tc>
          <w:tcPr>
            <w:tcW w:w="6480" w:type="dxa"/>
          </w:tcPr>
          <w:p w14:paraId="10C4E6A3" w14:textId="5B6A7370" w:rsidR="00E1361C" w:rsidRPr="007700B1" w:rsidRDefault="007700B1" w:rsidP="00787AD2">
            <m:oMathPara>
              <m:oMath>
                <m:r>
                  <m:rPr>
                    <m:sty m:val="p"/>
                  </m:rPr>
                  <w:rPr>
                    <w:rFonts w:ascii="Cambria Math" w:hAnsi="Cambria Math"/>
                  </w:rPr>
                  <m:t xml:space="preserve">cattle= </m:t>
                </m:r>
                <m:d>
                  <m:dPr>
                    <m:ctrlPr>
                      <w:rPr>
                        <w:rFonts w:ascii="Cambria Math" w:hAnsi="Cambria Math"/>
                      </w:rPr>
                    </m:ctrlPr>
                  </m:dPr>
                  <m:e>
                    <m:r>
                      <m:rPr>
                        <m:sty m:val="p"/>
                      </m:rPr>
                      <w:rPr>
                        <w:rFonts w:ascii="Cambria Math" w:hAnsi="Cambria Math"/>
                      </w:rPr>
                      <m:t>beef+ dairy</m:t>
                    </m:r>
                  </m:e>
                </m:d>
                <m:r>
                  <m:rPr>
                    <m:sty m:val="p"/>
                  </m:rPr>
                  <w:rPr>
                    <w:rFonts w:ascii="Cambria Math" w:hAnsi="Cambria Math"/>
                  </w:rPr>
                  <m:t>×</m:t>
                </m:r>
                <m:d>
                  <m:dPr>
                    <m:ctrlPr>
                      <w:rPr>
                        <w:rFonts w:ascii="Cambria Math" w:hAnsi="Cambria Math"/>
                      </w:rPr>
                    </m:ctrlPr>
                  </m:dPr>
                  <m:e>
                    <m:r>
                      <m:rPr>
                        <m:sty m:val="p"/>
                      </m:rPr>
                      <w:rPr>
                        <w:rFonts w:ascii="Cambria Math" w:hAnsi="Cambria Math"/>
                      </w:rPr>
                      <m:t>1-buffalo_fraction</m:t>
                    </m:r>
                  </m:e>
                </m:d>
              </m:oMath>
            </m:oMathPara>
          </w:p>
        </w:tc>
        <w:tc>
          <w:tcPr>
            <w:tcW w:w="1440" w:type="dxa"/>
          </w:tcPr>
          <w:p w14:paraId="6CD0A70C" w14:textId="5B5DD8AC"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4</w:t>
            </w:r>
            <w:r w:rsidRPr="007700B1">
              <w:rPr>
                <w:color w:val="1F497D" w:themeColor="text2"/>
              </w:rPr>
              <w:fldChar w:fldCharType="end"/>
            </w:r>
            <w:r w:rsidRPr="007700B1">
              <w:rPr>
                <w:color w:val="1F497D" w:themeColor="text2"/>
              </w:rPr>
              <w:t>)</w:t>
            </w:r>
          </w:p>
        </w:tc>
      </w:tr>
    </w:tbl>
    <w:p w14:paraId="5D2B0EDD" w14:textId="04BA9991" w:rsidR="00AF263C" w:rsidRPr="007700B1"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5923"/>
        <w:gridCol w:w="1327"/>
      </w:tblGrid>
      <w:tr w:rsidR="00E1361C" w:rsidRPr="007700B1" w14:paraId="7A94E721" w14:textId="77777777" w:rsidTr="00787AD2">
        <w:tc>
          <w:tcPr>
            <w:tcW w:w="1440" w:type="dxa"/>
          </w:tcPr>
          <w:p w14:paraId="7AC40B9E" w14:textId="77777777" w:rsidR="00E1361C" w:rsidRPr="007700B1" w:rsidRDefault="00E1361C" w:rsidP="00787AD2">
            <w:pPr>
              <w:pStyle w:val="Equation"/>
            </w:pPr>
          </w:p>
        </w:tc>
        <w:tc>
          <w:tcPr>
            <w:tcW w:w="6480" w:type="dxa"/>
          </w:tcPr>
          <w:p w14:paraId="4DFEB272" w14:textId="4C116276" w:rsidR="00E1361C" w:rsidRPr="007700B1" w:rsidRDefault="007700B1" w:rsidP="00787AD2">
            <m:oMathPara>
              <m:oMath>
                <m:r>
                  <m:rPr>
                    <m:sty m:val="p"/>
                  </m:rPr>
                  <w:rPr>
                    <w:rFonts w:ascii="Cambria Math" w:hAnsi="Cambria Math"/>
                  </w:rPr>
                  <m:t xml:space="preserve">goat=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goat_fraction</m:t>
                </m:r>
              </m:oMath>
            </m:oMathPara>
          </w:p>
        </w:tc>
        <w:tc>
          <w:tcPr>
            <w:tcW w:w="1440" w:type="dxa"/>
          </w:tcPr>
          <w:p w14:paraId="3F10979B" w14:textId="15264EE7"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5</w:t>
            </w:r>
            <w:r w:rsidRPr="007700B1">
              <w:rPr>
                <w:color w:val="1F497D" w:themeColor="text2"/>
              </w:rPr>
              <w:fldChar w:fldCharType="end"/>
            </w:r>
            <w:r w:rsidRPr="007700B1">
              <w:rPr>
                <w:color w:val="1F497D" w:themeColor="text2"/>
              </w:rPr>
              <w:t>)</w:t>
            </w:r>
          </w:p>
        </w:tc>
      </w:tr>
    </w:tbl>
    <w:p w14:paraId="05A200C2" w14:textId="76707394" w:rsidR="00E1361C" w:rsidRPr="007700B1"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5927"/>
        <w:gridCol w:w="1326"/>
      </w:tblGrid>
      <w:tr w:rsidR="00E1361C" w:rsidRPr="007700B1" w14:paraId="493F67E8" w14:textId="77777777" w:rsidTr="00787AD2">
        <w:tc>
          <w:tcPr>
            <w:tcW w:w="1440" w:type="dxa"/>
          </w:tcPr>
          <w:p w14:paraId="23721CEB" w14:textId="77777777" w:rsidR="00E1361C" w:rsidRPr="007700B1" w:rsidRDefault="00E1361C" w:rsidP="00787AD2">
            <w:pPr>
              <w:pStyle w:val="Equation"/>
            </w:pPr>
          </w:p>
        </w:tc>
        <w:tc>
          <w:tcPr>
            <w:tcW w:w="6480" w:type="dxa"/>
          </w:tcPr>
          <w:p w14:paraId="6BCC1E0A" w14:textId="3C18283B" w:rsidR="00E1361C" w:rsidRPr="007700B1" w:rsidRDefault="007700B1" w:rsidP="00787AD2">
            <m:oMathPara>
              <m:oMath>
                <m:r>
                  <m:rPr>
                    <m:sty m:val="p"/>
                  </m:rPr>
                  <w:rPr>
                    <w:rFonts w:ascii="Cambria Math" w:hAnsi="Cambria Math"/>
                  </w:rPr>
                  <m:t xml:space="preserve">sheep= </m:t>
                </m:r>
                <m:d>
                  <m:dPr>
                    <m:ctrlPr>
                      <w:rPr>
                        <w:rFonts w:ascii="Cambria Math" w:hAnsi="Cambria Math"/>
                      </w:rPr>
                    </m:ctrlPr>
                  </m:dPr>
                  <m:e>
                    <m:r>
                      <m:rPr>
                        <m:sty m:val="p"/>
                      </m:rPr>
                      <w:rPr>
                        <w:rFonts w:ascii="Cambria Math" w:hAnsi="Cambria Math"/>
                      </w:rPr>
                      <m:t>sheepgoat</m:t>
                    </m:r>
                  </m:e>
                </m:d>
                <m:r>
                  <m:rPr>
                    <m:sty m:val="p"/>
                  </m:rPr>
                  <w:rPr>
                    <w:rFonts w:ascii="Cambria Math" w:hAnsi="Cambria Math"/>
                  </w:rPr>
                  <m:t>×(1-goat_fraction)</m:t>
                </m:r>
              </m:oMath>
            </m:oMathPara>
          </w:p>
        </w:tc>
        <w:tc>
          <w:tcPr>
            <w:tcW w:w="1440" w:type="dxa"/>
          </w:tcPr>
          <w:p w14:paraId="10A94818" w14:textId="065D2740" w:rsidR="00E1361C" w:rsidRPr="007700B1" w:rsidRDefault="00E1361C"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6</w:t>
            </w:r>
            <w:r w:rsidRPr="007700B1">
              <w:rPr>
                <w:color w:val="1F497D" w:themeColor="text2"/>
              </w:rPr>
              <w:fldChar w:fldCharType="end"/>
            </w:r>
            <w:r w:rsidRPr="007700B1">
              <w:rPr>
                <w:color w:val="1F497D" w:themeColor="text2"/>
              </w:rPr>
              <w:t>)</w:t>
            </w:r>
          </w:p>
        </w:tc>
      </w:tr>
    </w:tbl>
    <w:p w14:paraId="530EDEF0" w14:textId="77777777" w:rsidR="00E1361C" w:rsidRPr="007700B1" w:rsidRDefault="00E1361C" w:rsidP="000A7394">
      <w:pPr>
        <w:rPr>
          <w:lang w:val="en-US"/>
        </w:rPr>
      </w:pPr>
    </w:p>
    <w:p w14:paraId="0741AA91" w14:textId="1F38B0F0" w:rsidR="000A7394" w:rsidRPr="007700B1" w:rsidRDefault="000A7394" w:rsidP="000A7394">
      <w:pPr>
        <w:rPr>
          <w:lang w:val="en-US"/>
        </w:rPr>
      </w:pPr>
      <w:r w:rsidRPr="007700B1">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Pr="007700B1"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7700B1" w14:paraId="1D6F4278" w14:textId="77777777" w:rsidTr="00F33A39">
        <w:tc>
          <w:tcPr>
            <w:tcW w:w="236" w:type="dxa"/>
          </w:tcPr>
          <w:p w14:paraId="268D7265" w14:textId="77777777" w:rsidR="00E1361C" w:rsidRPr="007700B1" w:rsidRDefault="00E1361C" w:rsidP="00F33A39">
            <w:pPr>
              <w:pStyle w:val="Equation"/>
            </w:pPr>
          </w:p>
        </w:tc>
        <w:tc>
          <w:tcPr>
            <w:tcW w:w="6982" w:type="dxa"/>
          </w:tcPr>
          <w:p w14:paraId="1B6A633C" w14:textId="4253E8FF" w:rsidR="00E1361C" w:rsidRPr="007700B1" w:rsidRDefault="00000000" w:rsidP="00F33A39">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5B6DC6C4" w14:textId="7B35A5FB" w:rsidR="00E1361C" w:rsidRPr="007700B1" w:rsidRDefault="00E1361C" w:rsidP="00F33A39">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7</w:t>
            </w:r>
            <w:r w:rsidRPr="007700B1">
              <w:rPr>
                <w:color w:val="1F497D" w:themeColor="text2"/>
              </w:rPr>
              <w:fldChar w:fldCharType="end"/>
            </w:r>
            <w:r w:rsidRPr="007700B1">
              <w:rPr>
                <w:color w:val="1F497D" w:themeColor="text2"/>
              </w:rPr>
              <w:t>)</w:t>
            </w:r>
          </w:p>
        </w:tc>
      </w:tr>
    </w:tbl>
    <w:p w14:paraId="5055B356" w14:textId="77777777" w:rsidR="00E1361C" w:rsidRPr="007700B1"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7700B1" w14:paraId="2ED585FB" w14:textId="77777777" w:rsidTr="00787AD2">
        <w:tc>
          <w:tcPr>
            <w:tcW w:w="236" w:type="dxa"/>
          </w:tcPr>
          <w:p w14:paraId="531ED478" w14:textId="77777777" w:rsidR="00565D2F" w:rsidRPr="007700B1" w:rsidRDefault="00565D2F" w:rsidP="00787AD2">
            <w:pPr>
              <w:pStyle w:val="Equation"/>
            </w:pPr>
          </w:p>
        </w:tc>
        <w:tc>
          <w:tcPr>
            <w:tcW w:w="6982" w:type="dxa"/>
          </w:tcPr>
          <w:p w14:paraId="60C9DC34" w14:textId="57B564D0" w:rsidR="00565D2F" w:rsidRPr="007700B1" w:rsidRDefault="00000000" w:rsidP="00787AD2">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animal, reg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cell</m:t>
                        </m:r>
                      </m:sub>
                    </m:sSub>
                  </m:num>
                  <m:den>
                    <m:sSub>
                      <m:sSubPr>
                        <m:ctrlPr>
                          <w:rPr>
                            <w:rFonts w:ascii="Cambria Math" w:hAnsi="Cambria Math"/>
                          </w:rPr>
                        </m:ctrlPr>
                      </m:sSubPr>
                      <m:e>
                        <m:r>
                          <m:rPr>
                            <m:sty m:val="p"/>
                          </m:rPr>
                          <w:rPr>
                            <w:rFonts w:ascii="Cambria Math" w:hAnsi="Cambria Math"/>
                          </w:rPr>
                          <m:t>heads</m:t>
                        </m:r>
                      </m:e>
                      <m:sub>
                        <m:r>
                          <m:rPr>
                            <m:sty m:val="p"/>
                          </m:rPr>
                          <w:rPr>
                            <w:rFonts w:ascii="Cambria Math" w:hAnsi="Cambria Math"/>
                          </w:rPr>
                          <m:t>animal,region</m:t>
                        </m:r>
                      </m:sub>
                    </m:sSub>
                  </m:den>
                </m:f>
              </m:oMath>
            </m:oMathPara>
          </w:p>
        </w:tc>
        <w:tc>
          <w:tcPr>
            <w:tcW w:w="1345" w:type="dxa"/>
          </w:tcPr>
          <w:p w14:paraId="3B11A436" w14:textId="4E14DA79" w:rsidR="00565D2F" w:rsidRPr="007700B1" w:rsidRDefault="00565D2F"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8</w:t>
            </w:r>
            <w:r w:rsidRPr="007700B1">
              <w:rPr>
                <w:color w:val="1F497D" w:themeColor="text2"/>
              </w:rPr>
              <w:fldChar w:fldCharType="end"/>
            </w:r>
            <w:r w:rsidRPr="007700B1">
              <w:rPr>
                <w:color w:val="1F497D" w:themeColor="text2"/>
              </w:rPr>
              <w:t>)</w:t>
            </w:r>
          </w:p>
        </w:tc>
      </w:tr>
    </w:tbl>
    <w:p w14:paraId="11657587" w14:textId="77777777" w:rsidR="00E1361C" w:rsidRPr="007700B1" w:rsidRDefault="00E1361C" w:rsidP="000A7394">
      <w:pPr>
        <w:rPr>
          <w:lang w:val="en-US"/>
        </w:rPr>
      </w:pPr>
    </w:p>
    <w:p w14:paraId="0E5B2567" w14:textId="77777777" w:rsidR="000A7394" w:rsidRPr="007700B1" w:rsidRDefault="000A7394" w:rsidP="000A7394">
      <w:pPr>
        <w:rPr>
          <w:lang w:val="en-US"/>
        </w:rPr>
      </w:pPr>
    </w:p>
    <w:p w14:paraId="59B69A1D" w14:textId="44038745" w:rsidR="000A7394" w:rsidRPr="007700B1" w:rsidRDefault="000A7394" w:rsidP="000A7394">
      <w:pPr>
        <w:rPr>
          <w:lang w:val="en-US"/>
        </w:rPr>
      </w:pPr>
      <w:r w:rsidRPr="007700B1">
        <w:rPr>
          <w:lang w:val="en-US"/>
        </w:rPr>
        <w:lastRenderedPageBreak/>
        <w:t>The results for each of the six types are then added together to get the total livestock withdrawal</w:t>
      </w:r>
      <w:r w:rsidR="00F65042" w:rsidRPr="007700B1">
        <w:rPr>
          <w:lang w:val="en-US"/>
        </w:rPr>
        <w:t xml:space="preserve"> and consumption </w:t>
      </w:r>
      <w:r w:rsidRPr="007700B1">
        <w:rPr>
          <w:lang w:val="en-US"/>
        </w:rPr>
        <w:t>for each cell:</w:t>
      </w:r>
    </w:p>
    <w:p w14:paraId="56692F04" w14:textId="759D8D24"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7700B1" w14:paraId="34D424E8" w14:textId="77777777" w:rsidTr="00F65042">
        <w:tc>
          <w:tcPr>
            <w:tcW w:w="236" w:type="dxa"/>
          </w:tcPr>
          <w:p w14:paraId="3358A771" w14:textId="77777777" w:rsidR="00F65042" w:rsidRPr="007700B1" w:rsidRDefault="00F65042" w:rsidP="00787AD2">
            <w:pPr>
              <w:pStyle w:val="Equation"/>
            </w:pPr>
            <w:bookmarkStart w:id="10" w:name="_Hlk101444236"/>
          </w:p>
        </w:tc>
        <w:tc>
          <w:tcPr>
            <w:tcW w:w="7882" w:type="dxa"/>
          </w:tcPr>
          <w:p w14:paraId="61D57950" w14:textId="16876F4A" w:rsidR="00F65042" w:rsidRPr="007700B1" w:rsidRDefault="00000000" w:rsidP="00F6504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poultry,cell</m:t>
                                </m:r>
                              </m:sub>
                            </m:sSub>
                          </m:e>
                        </m:eqArr>
                      </m:den>
                    </m:f>
                  </m:e>
                </m:d>
              </m:oMath>
            </m:oMathPara>
          </w:p>
          <w:p w14:paraId="6B1C64E7" w14:textId="5A8600B1" w:rsidR="00F65042" w:rsidRPr="007700B1" w:rsidRDefault="00F65042" w:rsidP="00787AD2">
            <w:pPr>
              <w:ind w:left="-1392" w:right="-1092"/>
              <w:rPr>
                <w:rFonts w:asciiTheme="minorHAnsi" w:hAnsiTheme="minorHAnsi"/>
              </w:rPr>
            </w:pPr>
          </w:p>
        </w:tc>
        <w:tc>
          <w:tcPr>
            <w:tcW w:w="461" w:type="dxa"/>
          </w:tcPr>
          <w:p w14:paraId="3B57DD5E" w14:textId="062FFF1E"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9</w:t>
            </w:r>
            <w:r w:rsidRPr="007700B1">
              <w:rPr>
                <w:color w:val="1F497D" w:themeColor="text2"/>
              </w:rPr>
              <w:fldChar w:fldCharType="end"/>
            </w:r>
            <w:r w:rsidRPr="007700B1">
              <w:rPr>
                <w:color w:val="1F497D" w:themeColor="text2"/>
              </w:rPr>
              <w:t>)</w:t>
            </w:r>
          </w:p>
        </w:tc>
      </w:tr>
      <w:bookmarkEnd w:id="10"/>
    </w:tbl>
    <w:p w14:paraId="383CA506" w14:textId="77777777" w:rsidR="00F65042" w:rsidRPr="007700B1"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7700B1" w14:paraId="4A12C5AF" w14:textId="77777777" w:rsidTr="00787AD2">
        <w:tc>
          <w:tcPr>
            <w:tcW w:w="236" w:type="dxa"/>
          </w:tcPr>
          <w:p w14:paraId="68074640" w14:textId="77777777" w:rsidR="00F65042" w:rsidRPr="007700B1" w:rsidRDefault="00F65042" w:rsidP="00787AD2">
            <w:pPr>
              <w:pStyle w:val="Equation"/>
            </w:pPr>
          </w:p>
        </w:tc>
        <w:tc>
          <w:tcPr>
            <w:tcW w:w="7882" w:type="dxa"/>
          </w:tcPr>
          <w:p w14:paraId="7A1EF93C" w14:textId="44BA1FB9" w:rsidR="00F65042" w:rsidRPr="007700B1" w:rsidRDefault="00000000" w:rsidP="00787AD2">
            <w:pPr>
              <w:ind w:left="-1392" w:right="252"/>
              <w:rPr>
                <w:rFonts w:asciiTheme="minorHAnsi" w:hAnsiTheme="minorHAnsi"/>
              </w:rPr>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livestock, cell</m:t>
                    </m:r>
                  </m:sub>
                </m:sSub>
                <m:r>
                  <m:rPr>
                    <m:sty m:val="p"/>
                  </m:rPr>
                  <w:rPr>
                    <w:rFonts w:ascii="Cambria Math" w:hAnsi="Cambria Math"/>
                  </w:rPr>
                  <m:t xml:space="preserve">= </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attle,cell</m:t>
                            </m:r>
                          </m:sub>
                        </m:sSub>
                        <m:r>
                          <m:rPr>
                            <m:sty m:val="p"/>
                          </m:rPr>
                          <w:rPr>
                            <w:rFonts w:ascii="Cambria Math" w:hAnsi="Cambria Math"/>
                          </w:rPr>
                          <m:t xml:space="preserve">+ </m:t>
                        </m:r>
                      </m:num>
                      <m:den>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buffalo,cell</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sheep,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goat,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igs,cell</m:t>
                                </m:r>
                              </m:sub>
                            </m:sSub>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poultry,cell</m:t>
                                </m:r>
                              </m:sub>
                            </m:sSub>
                          </m:e>
                        </m:eqArr>
                      </m:den>
                    </m:f>
                  </m:e>
                </m:d>
              </m:oMath>
            </m:oMathPara>
          </w:p>
          <w:p w14:paraId="114C79E5" w14:textId="77777777" w:rsidR="00F65042" w:rsidRPr="007700B1" w:rsidRDefault="00F65042" w:rsidP="00787AD2">
            <w:pPr>
              <w:ind w:left="-1392" w:right="-1092"/>
              <w:rPr>
                <w:rFonts w:asciiTheme="minorHAnsi" w:hAnsiTheme="minorHAnsi"/>
              </w:rPr>
            </w:pPr>
          </w:p>
        </w:tc>
        <w:tc>
          <w:tcPr>
            <w:tcW w:w="461" w:type="dxa"/>
          </w:tcPr>
          <w:p w14:paraId="3DED0CD9" w14:textId="4CD2E412" w:rsidR="00F65042" w:rsidRPr="007700B1" w:rsidRDefault="00F65042" w:rsidP="00787AD2">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0</w:t>
            </w:r>
            <w:r w:rsidRPr="007700B1">
              <w:rPr>
                <w:color w:val="1F497D" w:themeColor="text2"/>
              </w:rPr>
              <w:fldChar w:fldCharType="end"/>
            </w:r>
            <w:r w:rsidRPr="007700B1">
              <w:rPr>
                <w:color w:val="1F497D" w:themeColor="text2"/>
              </w:rPr>
              <w:t>)</w:t>
            </w:r>
          </w:p>
        </w:tc>
      </w:tr>
    </w:tbl>
    <w:p w14:paraId="4D431F21" w14:textId="5D19937E" w:rsidR="000A7394" w:rsidRPr="007700B1" w:rsidRDefault="000A7394" w:rsidP="000A7394">
      <w:pPr>
        <w:rPr>
          <w:lang w:val="en-US"/>
        </w:rPr>
      </w:pPr>
    </w:p>
    <w:p w14:paraId="3B541AEA" w14:textId="38D1DE6F" w:rsidR="00FE32C4" w:rsidRDefault="005135A9" w:rsidP="00FE32C4">
      <w:pPr>
        <w:shd w:val="clear" w:color="auto" w:fill="FFFFFF"/>
        <w:spacing w:after="158"/>
        <w:jc w:val="left"/>
        <w:rPr>
          <w:rFonts w:ascii="Source Sans Pro" w:hAnsi="Source Sans Pro"/>
          <w:color w:val="333333"/>
          <w:sz w:val="23"/>
          <w:szCs w:val="23"/>
          <w:lang w:val="en-US" w:eastAsia="en-US"/>
        </w:rPr>
      </w:pPr>
      <w:r w:rsidRPr="007700B1">
        <w:rPr>
          <w:rFonts w:asciiTheme="minorHAnsi" w:hAnsiTheme="minorHAnsi" w:cstheme="minorHAnsi"/>
          <w:b/>
          <w:bCs/>
        </w:rPr>
        <w:t>Spatial Downscaling – Irrigation:</w:t>
      </w:r>
      <w:r w:rsidRPr="007700B1">
        <w:rPr>
          <w:rFonts w:asciiTheme="minorHAnsi" w:hAnsiTheme="minorHAnsi" w:cstheme="minorHAnsi"/>
        </w:rPr>
        <w:t xml:space="preserve"> </w:t>
      </w:r>
      <w:r w:rsidRPr="007700B1">
        <w:rPr>
          <w:rFonts w:asciiTheme="minorHAnsi" w:hAnsiTheme="minorHAnsi" w:cstheme="minorHAnsi"/>
          <w:color w:val="333333"/>
          <w:sz w:val="23"/>
          <w:szCs w:val="23"/>
          <w:lang w:val="en-US" w:eastAsia="en-US"/>
        </w:rPr>
        <w:t xml:space="preserve">GCAM irrigation </w:t>
      </w:r>
      <w:r w:rsidR="00FC54B3" w:rsidRPr="007700B1">
        <w:rPr>
          <w:rFonts w:asciiTheme="minorHAnsi" w:hAnsiTheme="minorHAnsi" w:cstheme="minorHAnsi"/>
          <w:color w:val="333333"/>
          <w:sz w:val="23"/>
          <w:szCs w:val="23"/>
          <w:lang w:val="en-US" w:eastAsia="en-US"/>
        </w:rPr>
        <w:t xml:space="preserve">water </w:t>
      </w:r>
      <w:r w:rsidRPr="007700B1">
        <w:rPr>
          <w:rFonts w:asciiTheme="minorHAnsi" w:hAnsiTheme="minorHAnsi" w:cstheme="minorHAnsi"/>
          <w:color w:val="333333"/>
          <w:sz w:val="23"/>
          <w:szCs w:val="23"/>
          <w:lang w:val="en-US" w:eastAsia="en-US"/>
        </w:rPr>
        <w:t>withdrawal and consumption outputs are organized by 13 crop types: Biomass, Corn, Fiber Crop, Misc</w:t>
      </w:r>
      <w:r w:rsidR="00177EFE" w:rsidRPr="007700B1">
        <w:rPr>
          <w:rFonts w:asciiTheme="minorHAnsi" w:hAnsiTheme="minorHAnsi" w:cstheme="minorHAnsi"/>
          <w:color w:val="333333"/>
          <w:sz w:val="23"/>
          <w:szCs w:val="23"/>
          <w:lang w:val="en-US" w:eastAsia="en-US"/>
        </w:rPr>
        <w:t>ellaneous</w:t>
      </w:r>
      <w:r w:rsidRPr="007700B1">
        <w:rPr>
          <w:rFonts w:asciiTheme="minorHAnsi" w:hAnsiTheme="minorHAnsi" w:cstheme="minorHAnsi"/>
          <w:color w:val="333333"/>
          <w:sz w:val="23"/>
          <w:szCs w:val="23"/>
          <w:lang w:val="en-US" w:eastAsia="en-US"/>
        </w:rPr>
        <w:t xml:space="preserve"> Crop, Oil Crop, Other Grain, Palm Fruit, Rice, Root Tuber, Sugar Crop, Wheat, Fodder Herb, and Fodder Grass. </w:t>
      </w:r>
      <w:r w:rsidR="00313A17" w:rsidRPr="007700B1">
        <w:rPr>
          <w:rFonts w:asciiTheme="minorHAnsi" w:hAnsiTheme="minorHAnsi" w:cstheme="minorHAnsi"/>
          <w:color w:val="333333"/>
          <w:sz w:val="23"/>
          <w:szCs w:val="23"/>
          <w:lang w:val="en-US" w:eastAsia="en-US"/>
        </w:rPr>
        <w:t xml:space="preserve">By downscaling GCAM output, </w:t>
      </w:r>
      <w:r w:rsidRPr="007700B1">
        <w:rPr>
          <w:rFonts w:asciiTheme="minorHAnsi" w:hAnsiTheme="minorHAnsi" w:cstheme="minorHAnsi"/>
          <w:color w:val="333333"/>
          <w:sz w:val="23"/>
          <w:szCs w:val="23"/>
          <w:lang w:val="en-US" w:eastAsia="en-US"/>
        </w:rPr>
        <w:t>Demeter</w:t>
      </w:r>
      <w:r w:rsidR="00E7205A" w:rsidRPr="007700B1">
        <w:rPr>
          <w:rFonts w:asciiTheme="minorHAnsi" w:hAnsiTheme="minorHAnsi" w:cstheme="minorHAnsi"/>
          <w:color w:val="333333"/>
          <w:sz w:val="23"/>
          <w:szCs w:val="23"/>
          <w:lang w:val="en-US" w:eastAsia="en-US"/>
        </w:rPr>
        <w:fldChar w:fldCharType="begin"/>
      </w:r>
      <w:r w:rsidR="00A119CB">
        <w:rPr>
          <w:rFonts w:asciiTheme="minorHAnsi" w:hAnsiTheme="minorHAnsi" w:cstheme="minorHAnsi"/>
          <w:color w:val="333333"/>
          <w:sz w:val="23"/>
          <w:szCs w:val="23"/>
          <w:lang w:val="en-US" w:eastAsia="en-US"/>
        </w:rPr>
        <w:instrText xml:space="preserve"> ADDIN ZOTERO_ITEM CSL_CITATION {"citationID":"iClVn50G","properties":{"formattedCitation":"\\super 26\\nosupersub{}","plainCitation":"26","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7700B1">
        <w:rPr>
          <w:rFonts w:asciiTheme="minorHAnsi" w:hAnsiTheme="minorHAnsi" w:cstheme="minorHAnsi"/>
          <w:color w:val="333333"/>
          <w:sz w:val="23"/>
          <w:szCs w:val="23"/>
          <w:lang w:val="en-US" w:eastAsia="en-US"/>
        </w:rPr>
        <w:fldChar w:fldCharType="separate"/>
      </w:r>
      <w:r w:rsidR="00A119CB" w:rsidRPr="00A119CB">
        <w:rPr>
          <w:rFonts w:cs="Calibri"/>
          <w:sz w:val="23"/>
          <w:szCs w:val="24"/>
          <w:vertAlign w:val="superscript"/>
        </w:rPr>
        <w:t>26</w:t>
      </w:r>
      <w:r w:rsidR="00E7205A" w:rsidRPr="007700B1">
        <w:rPr>
          <w:rFonts w:asciiTheme="minorHAnsi" w:hAnsiTheme="minorHAnsi" w:cstheme="minorHAnsi"/>
          <w:color w:val="333333"/>
          <w:sz w:val="23"/>
          <w:szCs w:val="23"/>
          <w:lang w:val="en-US" w:eastAsia="en-US"/>
        </w:rPr>
        <w:fldChar w:fldCharType="end"/>
      </w:r>
      <w:r w:rsidRPr="007700B1">
        <w:rPr>
          <w:rFonts w:asciiTheme="minorHAnsi" w:hAnsiTheme="minorHAnsi" w:cstheme="minorHAnsi"/>
          <w:color w:val="333333"/>
          <w:sz w:val="23"/>
          <w:szCs w:val="23"/>
          <w:lang w:val="en-US" w:eastAsia="en-US"/>
        </w:rPr>
        <w:t xml:space="preserve"> provides a spatial landcover breakdown </w:t>
      </w:r>
      <w:r w:rsidR="00592722">
        <w:rPr>
          <w:rFonts w:asciiTheme="minorHAnsi" w:hAnsiTheme="minorHAnsi" w:cstheme="minorHAnsi"/>
          <w:color w:val="333333"/>
          <w:sz w:val="23"/>
          <w:szCs w:val="23"/>
          <w:lang w:val="en-US" w:eastAsia="en-US"/>
        </w:rPr>
        <w:t>for each</w:t>
      </w:r>
      <w:r w:rsidRPr="007700B1">
        <w:rPr>
          <w:rFonts w:asciiTheme="minorHAnsi" w:hAnsiTheme="minorHAnsi" w:cstheme="minorHAnsi"/>
          <w:color w:val="333333"/>
          <w:sz w:val="23"/>
          <w:szCs w:val="23"/>
          <w:lang w:val="en-US" w:eastAsia="en-US"/>
        </w:rPr>
        <w:t xml:space="preserve"> crop type</w:t>
      </w:r>
      <w:r w:rsidR="00B07D5A" w:rsidRPr="007700B1">
        <w:rPr>
          <w:rFonts w:asciiTheme="minorHAnsi" w:hAnsiTheme="minorHAnsi" w:cstheme="minorHAnsi"/>
          <w:color w:val="333333"/>
          <w:sz w:val="23"/>
          <w:szCs w:val="23"/>
          <w:lang w:val="en-US" w:eastAsia="en-US"/>
        </w:rPr>
        <w:t xml:space="preserve">. </w:t>
      </w:r>
      <w:r w:rsidR="00290A43">
        <w:rPr>
          <w:rFonts w:asciiTheme="minorHAnsi" w:hAnsiTheme="minorHAnsi" w:cstheme="minorHAnsi"/>
          <w:color w:val="333333"/>
          <w:sz w:val="23"/>
          <w:szCs w:val="23"/>
          <w:lang w:val="en-US" w:eastAsia="en-US"/>
        </w:rPr>
        <w:t>Because the</w:t>
      </w:r>
      <w:r w:rsidR="00BF7ED7">
        <w:rPr>
          <w:rFonts w:asciiTheme="minorHAnsi" w:hAnsiTheme="minorHAnsi" w:cstheme="minorHAnsi"/>
          <w:color w:val="333333"/>
          <w:sz w:val="23"/>
          <w:szCs w:val="23"/>
          <w:lang w:val="en-US" w:eastAsia="en-US"/>
        </w:rPr>
        <w:t xml:space="preserve"> Demeter outputs </w:t>
      </w:r>
      <w:r w:rsidR="00290A43">
        <w:rPr>
          <w:rFonts w:asciiTheme="minorHAnsi" w:hAnsiTheme="minorHAnsi" w:cstheme="minorHAnsi"/>
          <w:color w:val="333333"/>
          <w:sz w:val="23"/>
          <w:szCs w:val="23"/>
          <w:lang w:val="en-US" w:eastAsia="en-US"/>
        </w:rPr>
        <w:t>used in this study were</w:t>
      </w:r>
      <w:r w:rsidR="00BF7ED7">
        <w:rPr>
          <w:rFonts w:asciiTheme="minorHAnsi" w:hAnsiTheme="minorHAnsi" w:cstheme="minorHAnsi"/>
          <w:color w:val="333333"/>
          <w:sz w:val="23"/>
          <w:szCs w:val="23"/>
          <w:lang w:val="en-US" w:eastAsia="en-US"/>
        </w:rPr>
        <w:t xml:space="preserve"> harmonized to</w:t>
      </w:r>
      <w:r w:rsidR="00290A43">
        <w:rPr>
          <w:rFonts w:asciiTheme="minorHAnsi" w:hAnsiTheme="minorHAnsi" w:cstheme="minorHAnsi"/>
          <w:color w:val="333333"/>
          <w:sz w:val="23"/>
          <w:szCs w:val="23"/>
          <w:lang w:val="en-US" w:eastAsia="en-US"/>
        </w:rPr>
        <w:t xml:space="preserve"> </w:t>
      </w:r>
      <w:r w:rsidR="00977408">
        <w:rPr>
          <w:rFonts w:asciiTheme="minorHAnsi" w:hAnsiTheme="minorHAnsi" w:cstheme="minorHAnsi"/>
          <w:color w:val="333333"/>
          <w:sz w:val="23"/>
          <w:szCs w:val="23"/>
          <w:lang w:val="en-US" w:eastAsia="en-US"/>
        </w:rPr>
        <w:t>match the land areas of</w:t>
      </w:r>
      <w:r w:rsidR="00290A43">
        <w:rPr>
          <w:rFonts w:asciiTheme="minorHAnsi" w:hAnsiTheme="minorHAnsi" w:cstheme="minorHAnsi"/>
          <w:color w:val="333333"/>
          <w:sz w:val="23"/>
          <w:szCs w:val="23"/>
          <w:lang w:val="en-US" w:eastAsia="en-US"/>
        </w:rPr>
        <w:t xml:space="preserve"> a base map, they are </w:t>
      </w:r>
      <w:r w:rsidR="00672048">
        <w:rPr>
          <w:rFonts w:asciiTheme="minorHAnsi" w:hAnsiTheme="minorHAnsi" w:cstheme="minorHAnsi"/>
          <w:color w:val="333333"/>
          <w:sz w:val="23"/>
          <w:szCs w:val="23"/>
          <w:lang w:val="en-US" w:eastAsia="en-US"/>
        </w:rPr>
        <w:t xml:space="preserve">first </w:t>
      </w:r>
      <w:r w:rsidR="00290A43">
        <w:rPr>
          <w:rFonts w:asciiTheme="minorHAnsi" w:hAnsiTheme="minorHAnsi" w:cstheme="minorHAnsi"/>
          <w:color w:val="333333"/>
          <w:sz w:val="23"/>
          <w:szCs w:val="23"/>
          <w:lang w:val="en-US" w:eastAsia="en-US"/>
        </w:rPr>
        <w:t xml:space="preserve">converted back to </w:t>
      </w:r>
      <w:r w:rsidR="00977408">
        <w:rPr>
          <w:rFonts w:asciiTheme="minorHAnsi" w:hAnsiTheme="minorHAnsi" w:cstheme="minorHAnsi"/>
          <w:color w:val="333333"/>
          <w:sz w:val="23"/>
          <w:szCs w:val="23"/>
          <w:lang w:val="en-US" w:eastAsia="en-US"/>
        </w:rPr>
        <w:t>be consistent with</w:t>
      </w:r>
      <w:r w:rsidR="00290A43">
        <w:rPr>
          <w:rFonts w:asciiTheme="minorHAnsi" w:hAnsiTheme="minorHAnsi" w:cstheme="minorHAnsi"/>
          <w:color w:val="333333"/>
          <w:sz w:val="23"/>
          <w:szCs w:val="23"/>
          <w:lang w:val="en-US" w:eastAsia="en-US"/>
        </w:rPr>
        <w:t xml:space="preserve"> GCAM.</w:t>
      </w:r>
      <w:r w:rsidR="00672048">
        <w:rPr>
          <w:rFonts w:asciiTheme="minorHAnsi" w:hAnsiTheme="minorHAnsi" w:cstheme="minorHAnsi"/>
          <w:color w:val="333333"/>
          <w:sz w:val="23"/>
          <w:szCs w:val="23"/>
          <w:lang w:val="en-US" w:eastAsia="en-US"/>
        </w:rPr>
        <w:t xml:space="preserve"> </w:t>
      </w:r>
      <w:r w:rsidR="00FE32C4" w:rsidRPr="007700B1">
        <w:rPr>
          <w:rFonts w:ascii="Source Sans Pro" w:hAnsi="Source Sans Pro"/>
          <w:color w:val="333333"/>
          <w:sz w:val="23"/>
          <w:szCs w:val="23"/>
          <w:lang w:val="en-US" w:eastAsia="en-US"/>
        </w:rPr>
        <w:t>Using these adjusted irrigation area values for each crop, cell withdrawal</w:t>
      </w:r>
      <w:r w:rsidR="00FE32C4">
        <w:rPr>
          <w:rFonts w:ascii="Source Sans Pro" w:hAnsi="Source Sans Pro"/>
          <w:color w:val="333333"/>
          <w:sz w:val="23"/>
          <w:szCs w:val="23"/>
          <w:lang w:val="en-US" w:eastAsia="en-US"/>
        </w:rPr>
        <w:t xml:space="preserve"> and consumption</w:t>
      </w:r>
      <w:r w:rsidR="00FE32C4" w:rsidRPr="007700B1">
        <w:rPr>
          <w:rFonts w:ascii="Source Sans Pro" w:hAnsi="Source Sans Pro"/>
          <w:color w:val="333333"/>
          <w:sz w:val="23"/>
          <w:szCs w:val="23"/>
          <w:lang w:val="en-US" w:eastAsia="en-US"/>
        </w:rPr>
        <w:t xml:space="preserve"> values are given by:</w:t>
      </w:r>
    </w:p>
    <w:tbl>
      <w:tblPr>
        <w:tblStyle w:val="TableGrid"/>
        <w:tblW w:w="11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gridCol w:w="1345"/>
        <w:gridCol w:w="1345"/>
      </w:tblGrid>
      <w:tr w:rsidR="004D7434" w:rsidRPr="007700B1" w14:paraId="7B0D6E55" w14:textId="5EF55E2F" w:rsidTr="004D7434">
        <w:tc>
          <w:tcPr>
            <w:tcW w:w="236" w:type="dxa"/>
          </w:tcPr>
          <w:p w14:paraId="3DBED681" w14:textId="77777777" w:rsidR="004D7434" w:rsidRPr="007700B1" w:rsidRDefault="004D7434" w:rsidP="004D7434">
            <w:pPr>
              <w:pStyle w:val="Equation"/>
            </w:pPr>
          </w:p>
        </w:tc>
        <w:tc>
          <w:tcPr>
            <w:tcW w:w="6982" w:type="dxa"/>
          </w:tcPr>
          <w:p w14:paraId="5D37DACB"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66E49608" w14:textId="4E947DC0" w:rsidR="004D7434" w:rsidRPr="007700B1" w:rsidRDefault="004D7434" w:rsidP="004D7434">
            <w:pPr>
              <w:pStyle w:val="Equation"/>
              <w:jc w:val="right"/>
              <w:rPr>
                <w:color w:val="1F497D" w:themeColor="text2"/>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9B4143">
              <w:rPr>
                <w:rFonts w:cstheme="minorHAnsi"/>
                <w:noProof/>
                <w:color w:val="1F497D" w:themeColor="text2"/>
              </w:rPr>
              <w:t>11</w:t>
            </w:r>
            <w:r w:rsidRPr="007700B1">
              <w:rPr>
                <w:rFonts w:cstheme="minorHAnsi"/>
                <w:color w:val="1F497D" w:themeColor="text2"/>
              </w:rPr>
              <w:fldChar w:fldCharType="end"/>
            </w:r>
            <w:r w:rsidRPr="007700B1">
              <w:rPr>
                <w:rFonts w:cstheme="minorHAnsi"/>
                <w:color w:val="1F497D" w:themeColor="text2"/>
              </w:rPr>
              <w:t>)</w:t>
            </w:r>
          </w:p>
        </w:tc>
        <w:tc>
          <w:tcPr>
            <w:tcW w:w="1345" w:type="dxa"/>
          </w:tcPr>
          <w:p w14:paraId="42D185F9" w14:textId="5A16577E" w:rsidR="004D7434" w:rsidRPr="007700B1" w:rsidRDefault="004D7434" w:rsidP="004D7434">
            <w:pPr>
              <w:pStyle w:val="Equation"/>
            </w:pPr>
          </w:p>
        </w:tc>
        <w:tc>
          <w:tcPr>
            <w:tcW w:w="1345" w:type="dxa"/>
          </w:tcPr>
          <w:p w14:paraId="062B084B" w14:textId="77777777" w:rsidR="004D7434" w:rsidRPr="007700B1" w:rsidRDefault="004D7434" w:rsidP="004D7434">
            <w:pPr>
              <w:pStyle w:val="Equation"/>
              <w:jc w:val="right"/>
              <w:rPr>
                <w:color w:val="1F497D" w:themeColor="text2"/>
              </w:rPr>
            </w:pPr>
          </w:p>
        </w:tc>
      </w:tr>
    </w:tbl>
    <w:p w14:paraId="4D4E9AA7" w14:textId="77777777" w:rsidR="005716F0" w:rsidRPr="007700B1" w:rsidRDefault="005716F0" w:rsidP="005716F0">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F3C03C0" w14:textId="77777777" w:rsidTr="003E4530">
        <w:tc>
          <w:tcPr>
            <w:tcW w:w="236" w:type="dxa"/>
          </w:tcPr>
          <w:p w14:paraId="5B8FE889" w14:textId="77777777" w:rsidR="004D7434" w:rsidRPr="007700B1" w:rsidRDefault="004D7434" w:rsidP="004D7434">
            <w:pPr>
              <w:pStyle w:val="Equation"/>
            </w:pPr>
          </w:p>
        </w:tc>
        <w:tc>
          <w:tcPr>
            <w:tcW w:w="6982" w:type="dxa"/>
          </w:tcPr>
          <w:p w14:paraId="3AD8B0E1" w14:textId="77777777" w:rsidR="004D7434" w:rsidRPr="007700B1" w:rsidRDefault="00000000" w:rsidP="004D7434">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cel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crop, region,basi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 xml:space="preserve"> crop,cell</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crop,region,basin</m:t>
                        </m:r>
                      </m:sub>
                    </m:sSub>
                  </m:den>
                </m:f>
              </m:oMath>
            </m:oMathPara>
          </w:p>
        </w:tc>
        <w:tc>
          <w:tcPr>
            <w:tcW w:w="1345" w:type="dxa"/>
          </w:tcPr>
          <w:p w14:paraId="26066ACD" w14:textId="25099F70" w:rsidR="004D7434" w:rsidRPr="007700B1" w:rsidRDefault="004D7434" w:rsidP="004D7434">
            <w:pPr>
              <w:pStyle w:val="Equation"/>
              <w:jc w:val="right"/>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9B4143">
              <w:rPr>
                <w:rFonts w:cstheme="minorHAnsi"/>
                <w:noProof/>
                <w:color w:val="1F497D" w:themeColor="text2"/>
              </w:rPr>
              <w:t>12</w:t>
            </w:r>
            <w:r w:rsidRPr="007700B1">
              <w:rPr>
                <w:rFonts w:cstheme="minorHAnsi"/>
                <w:color w:val="1F497D" w:themeColor="text2"/>
              </w:rPr>
              <w:fldChar w:fldCharType="end"/>
            </w:r>
            <w:r w:rsidRPr="007700B1">
              <w:rPr>
                <w:rFonts w:cstheme="minorHAnsi"/>
                <w:color w:val="1F497D" w:themeColor="text2"/>
              </w:rPr>
              <w:t>)</w:t>
            </w:r>
          </w:p>
        </w:tc>
      </w:tr>
    </w:tbl>
    <w:p w14:paraId="185EDFBF" w14:textId="77777777" w:rsidR="005716F0" w:rsidRDefault="005716F0" w:rsidP="005135A9">
      <w:pPr>
        <w:shd w:val="clear" w:color="auto" w:fill="FFFFFF"/>
        <w:spacing w:after="158"/>
        <w:jc w:val="left"/>
        <w:rPr>
          <w:rFonts w:asciiTheme="minorHAnsi" w:hAnsiTheme="minorHAnsi" w:cstheme="minorHAnsi"/>
          <w:color w:val="333333"/>
          <w:sz w:val="23"/>
          <w:szCs w:val="23"/>
          <w:lang w:val="en-US" w:eastAsia="en-US"/>
        </w:rPr>
      </w:pPr>
    </w:p>
    <w:p w14:paraId="41D396E9" w14:textId="0B00B7A1" w:rsidR="005135A9" w:rsidRPr="007700B1" w:rsidRDefault="00FE32C4" w:rsidP="005135A9">
      <w:pPr>
        <w:shd w:val="clear" w:color="auto" w:fill="FFFFFF"/>
        <w:spacing w:after="158"/>
        <w:jc w:val="left"/>
        <w:rPr>
          <w:rFonts w:asciiTheme="minorHAnsi" w:hAnsiTheme="minorHAnsi" w:cstheme="minorHAnsi"/>
          <w:color w:val="333333"/>
          <w:sz w:val="23"/>
          <w:szCs w:val="23"/>
          <w:lang w:val="en-US" w:eastAsia="en-US"/>
        </w:rPr>
      </w:pPr>
      <w:r>
        <w:rPr>
          <w:rFonts w:asciiTheme="minorHAnsi" w:hAnsiTheme="minorHAnsi" w:cstheme="minorHAnsi"/>
          <w:color w:val="333333"/>
          <w:sz w:val="23"/>
          <w:szCs w:val="23"/>
          <w:lang w:val="en-US" w:eastAsia="en-US"/>
        </w:rPr>
        <w:t xml:space="preserve">In cases where the GCAM outputs for a region-basin have nonzero irrigation of a crop type, but </w:t>
      </w:r>
      <w:r w:rsidR="00672048">
        <w:rPr>
          <w:rFonts w:asciiTheme="minorHAnsi" w:hAnsiTheme="minorHAnsi" w:cstheme="minorHAnsi"/>
          <w:color w:val="333333"/>
          <w:sz w:val="23"/>
          <w:szCs w:val="23"/>
          <w:lang w:val="en-US" w:eastAsia="en-US"/>
        </w:rPr>
        <w:t xml:space="preserve">Demeter </w:t>
      </w:r>
      <w:r>
        <w:rPr>
          <w:rFonts w:asciiTheme="minorHAnsi" w:hAnsiTheme="minorHAnsi" w:cstheme="minorHAnsi"/>
          <w:color w:val="333333"/>
          <w:sz w:val="23"/>
          <w:szCs w:val="23"/>
          <w:lang w:val="en-US" w:eastAsia="en-US"/>
        </w:rPr>
        <w:t>shows no corresponding cells</w:t>
      </w:r>
      <w:r w:rsidR="005716F0">
        <w:rPr>
          <w:rFonts w:asciiTheme="minorHAnsi" w:hAnsiTheme="minorHAnsi" w:cstheme="minorHAnsi"/>
          <w:color w:val="333333"/>
          <w:sz w:val="23"/>
          <w:szCs w:val="23"/>
          <w:lang w:val="en-US" w:eastAsia="en-US"/>
        </w:rPr>
        <w:t xml:space="preserve"> (</w:t>
      </w:r>
      <w:r w:rsidR="00DA5BE4">
        <w:rPr>
          <w:rFonts w:asciiTheme="minorHAnsi" w:hAnsiTheme="minorHAnsi" w:cstheme="minorHAnsi"/>
          <w:color w:val="333333"/>
          <w:sz w:val="23"/>
          <w:szCs w:val="23"/>
          <w:lang w:val="en-US" w:eastAsia="en-US"/>
        </w:rPr>
        <w:t xml:space="preserve">due to </w:t>
      </w:r>
      <w:r w:rsidR="005716F0">
        <w:rPr>
          <w:rFonts w:asciiTheme="minorHAnsi" w:hAnsiTheme="minorHAnsi" w:cstheme="minorHAnsi"/>
          <w:color w:val="333333"/>
          <w:sz w:val="23"/>
          <w:szCs w:val="23"/>
          <w:lang w:val="en-US" w:eastAsia="en-US"/>
        </w:rPr>
        <w:t>the harmonization with the base map)</w:t>
      </w:r>
      <w:r>
        <w:rPr>
          <w:rFonts w:asciiTheme="minorHAnsi" w:hAnsiTheme="minorHAnsi" w:cstheme="minorHAnsi"/>
          <w:color w:val="333333"/>
          <w:sz w:val="23"/>
          <w:szCs w:val="23"/>
          <w:lang w:val="en-US" w:eastAsia="en-US"/>
        </w:rPr>
        <w:t xml:space="preserve">, the distribution is assumed to be proportional to land area. </w:t>
      </w:r>
      <w:r w:rsidR="005716F0">
        <w:rPr>
          <w:rFonts w:asciiTheme="minorHAnsi" w:hAnsiTheme="minorHAnsi" w:cstheme="minorHAnsi"/>
          <w:color w:val="333333"/>
          <w:sz w:val="23"/>
          <w:szCs w:val="23"/>
          <w:lang w:val="en-US" w:eastAsia="en-US"/>
        </w:rPr>
        <w:t>Note that i</w:t>
      </w:r>
      <w:r w:rsidR="007B4E12" w:rsidRPr="007700B1">
        <w:rPr>
          <w:rFonts w:asciiTheme="minorHAnsi" w:hAnsiTheme="minorHAnsi" w:cstheme="minorHAnsi"/>
          <w:color w:val="333333"/>
          <w:sz w:val="23"/>
          <w:szCs w:val="23"/>
          <w:lang w:val="en-US" w:eastAsia="en-US"/>
        </w:rPr>
        <w:t>n the current version of Tethys</w:t>
      </w:r>
      <w:r w:rsidR="00E23D1C" w:rsidRPr="007700B1">
        <w:rPr>
          <w:rFonts w:asciiTheme="minorHAnsi" w:hAnsiTheme="minorHAnsi" w:cstheme="minorHAnsi"/>
          <w:color w:val="333333"/>
          <w:sz w:val="23"/>
          <w:szCs w:val="23"/>
          <w:lang w:val="en-US" w:eastAsia="en-US"/>
        </w:rPr>
        <w:t xml:space="preserve"> (v.1.3.1)</w:t>
      </w:r>
      <w:r w:rsidR="007B4E12" w:rsidRPr="007700B1">
        <w:rPr>
          <w:rFonts w:asciiTheme="minorHAnsi" w:hAnsiTheme="minorHAnsi" w:cstheme="minorHAnsi"/>
          <w:color w:val="333333"/>
          <w:sz w:val="23"/>
          <w:szCs w:val="23"/>
          <w:lang w:val="en-US" w:eastAsia="en-US"/>
        </w:rPr>
        <w:t xml:space="preserve"> </w:t>
      </w:r>
      <w:r w:rsidR="002950C9">
        <w:rPr>
          <w:rFonts w:asciiTheme="minorHAnsi" w:hAnsiTheme="minorHAnsi" w:cstheme="minorHAnsi"/>
          <w:color w:val="333333"/>
          <w:sz w:val="23"/>
          <w:szCs w:val="23"/>
          <w:lang w:val="en-US" w:eastAsia="en-US"/>
        </w:rPr>
        <w:t xml:space="preserve">used in this paper, </w:t>
      </w:r>
      <w:r w:rsidR="007B4E12" w:rsidRPr="007700B1">
        <w:rPr>
          <w:rFonts w:asciiTheme="minorHAnsi" w:hAnsiTheme="minorHAnsi" w:cstheme="minorHAnsi"/>
          <w:color w:val="333333"/>
          <w:sz w:val="23"/>
          <w:szCs w:val="23"/>
          <w:lang w:val="en-US" w:eastAsia="en-US"/>
        </w:rPr>
        <w:t>b</w:t>
      </w:r>
      <w:r w:rsidR="00B07D5A" w:rsidRPr="007700B1">
        <w:rPr>
          <w:rFonts w:asciiTheme="minorHAnsi" w:hAnsiTheme="minorHAnsi" w:cstheme="minorHAnsi"/>
          <w:color w:val="333333"/>
          <w:sz w:val="23"/>
          <w:szCs w:val="23"/>
          <w:lang w:val="en-US" w:eastAsia="en-US"/>
        </w:rPr>
        <w:t xml:space="preserve">iomass </w:t>
      </w:r>
      <w:r w:rsidR="005135A9" w:rsidRPr="007700B1">
        <w:rPr>
          <w:rFonts w:asciiTheme="minorHAnsi" w:hAnsiTheme="minorHAnsi" w:cstheme="minorHAnsi"/>
          <w:color w:val="333333"/>
          <w:sz w:val="23"/>
          <w:szCs w:val="23"/>
          <w:lang w:val="en-US" w:eastAsia="en-US"/>
        </w:rPr>
        <w:t xml:space="preserve">is </w:t>
      </w:r>
      <w:r w:rsidR="005716F0">
        <w:rPr>
          <w:rFonts w:asciiTheme="minorHAnsi" w:hAnsiTheme="minorHAnsi" w:cstheme="minorHAnsi"/>
          <w:color w:val="333333"/>
          <w:sz w:val="23"/>
          <w:szCs w:val="23"/>
          <w:lang w:val="en-US" w:eastAsia="en-US"/>
        </w:rPr>
        <w:t xml:space="preserve">also </w:t>
      </w:r>
      <w:r w:rsidR="005135A9" w:rsidRPr="007700B1">
        <w:rPr>
          <w:rFonts w:asciiTheme="minorHAnsi" w:hAnsiTheme="minorHAnsi" w:cstheme="minorHAnsi"/>
          <w:color w:val="333333"/>
          <w:sz w:val="23"/>
          <w:szCs w:val="23"/>
          <w:lang w:val="en-US" w:eastAsia="en-US"/>
        </w:rPr>
        <w:t>downscaled uniformly within a region-basin intersection (with respect to land area)</w:t>
      </w:r>
      <w:r w:rsidR="00B07D5A" w:rsidRPr="007700B1">
        <w:rPr>
          <w:rFonts w:asciiTheme="minorHAnsi" w:hAnsiTheme="minorHAnsi" w:cstheme="minorHAnsi"/>
          <w:color w:val="333333"/>
          <w:sz w:val="23"/>
          <w:szCs w:val="23"/>
          <w:lang w:val="en-US" w:eastAsia="en-US"/>
        </w:rPr>
        <w:t>, as given by:</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4D7434" w:rsidRPr="007700B1" w14:paraId="5D6AF1C0" w14:textId="77777777" w:rsidTr="00000463">
        <w:tc>
          <w:tcPr>
            <w:tcW w:w="236" w:type="dxa"/>
          </w:tcPr>
          <w:p w14:paraId="57372F98" w14:textId="77777777" w:rsidR="004D7434" w:rsidRPr="007700B1" w:rsidRDefault="004D7434" w:rsidP="004D7434">
            <w:pPr>
              <w:pStyle w:val="Equation"/>
              <w:rPr>
                <w:rFonts w:cstheme="minorHAnsi"/>
              </w:rPr>
            </w:pPr>
          </w:p>
        </w:tc>
        <w:tc>
          <w:tcPr>
            <w:tcW w:w="6982" w:type="dxa"/>
          </w:tcPr>
          <w:p w14:paraId="7B29CE21" w14:textId="5BFDAB93" w:rsidR="004D7434" w:rsidRPr="007700B1" w:rsidRDefault="00000000" w:rsidP="004D7434">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withdrawal</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0DD5C81E" w14:textId="649261ED" w:rsidR="004D7434" w:rsidRPr="007700B1" w:rsidRDefault="004D7434" w:rsidP="004D7434">
            <w:pPr>
              <w:pStyle w:val="Equation"/>
              <w:jc w:val="right"/>
              <w:rPr>
                <w:rFonts w:cstheme="minorHAnsi"/>
              </w:rPr>
            </w:pPr>
            <w:r w:rsidRPr="007700B1">
              <w:rPr>
                <w:rFonts w:cstheme="minorHAnsi"/>
                <w:color w:val="1F497D" w:themeColor="text2"/>
              </w:rPr>
              <w:t>(</w:t>
            </w:r>
            <w:r w:rsidRPr="007700B1">
              <w:rPr>
                <w:rFonts w:cstheme="minorHAnsi"/>
                <w:color w:val="1F497D" w:themeColor="text2"/>
              </w:rPr>
              <w:fldChar w:fldCharType="begin"/>
            </w:r>
            <w:r w:rsidRPr="007700B1">
              <w:rPr>
                <w:rFonts w:cstheme="minorHAnsi"/>
                <w:color w:val="1F497D" w:themeColor="text2"/>
              </w:rPr>
              <w:instrText xml:space="preserve"> SEQ Equation \* ARABIC </w:instrText>
            </w:r>
            <w:r w:rsidRPr="007700B1">
              <w:rPr>
                <w:rFonts w:cstheme="minorHAnsi"/>
                <w:color w:val="1F497D" w:themeColor="text2"/>
              </w:rPr>
              <w:fldChar w:fldCharType="separate"/>
            </w:r>
            <w:r w:rsidR="009B4143">
              <w:rPr>
                <w:rFonts w:cstheme="minorHAnsi"/>
                <w:noProof/>
                <w:color w:val="1F497D" w:themeColor="text2"/>
              </w:rPr>
              <w:t>13</w:t>
            </w:r>
            <w:r w:rsidRPr="007700B1">
              <w:rPr>
                <w:rFonts w:cstheme="minorHAnsi"/>
                <w:color w:val="1F497D" w:themeColor="text2"/>
              </w:rPr>
              <w:fldChar w:fldCharType="end"/>
            </w:r>
            <w:r w:rsidRPr="007700B1">
              <w:rPr>
                <w:rFonts w:cstheme="minorHAnsi"/>
                <w:color w:val="1F497D" w:themeColor="text2"/>
              </w:rPr>
              <w:t>)</w:t>
            </w:r>
          </w:p>
        </w:tc>
      </w:tr>
    </w:tbl>
    <w:p w14:paraId="2FD770A8" w14:textId="2562C380" w:rsidR="005135A9" w:rsidRPr="007700B1"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7700B1" w14:paraId="53D7821C" w14:textId="77777777" w:rsidTr="00000463">
        <w:tc>
          <w:tcPr>
            <w:tcW w:w="236" w:type="dxa"/>
          </w:tcPr>
          <w:p w14:paraId="0FA0833B" w14:textId="77777777" w:rsidR="00015D5C" w:rsidRPr="007700B1" w:rsidRDefault="00015D5C" w:rsidP="00000463">
            <w:pPr>
              <w:pStyle w:val="Equation"/>
              <w:rPr>
                <w:rFonts w:cstheme="minorHAnsi"/>
              </w:rPr>
            </w:pPr>
            <w:bookmarkStart w:id="11" w:name="_Hlk118051506"/>
          </w:p>
        </w:tc>
        <w:tc>
          <w:tcPr>
            <w:tcW w:w="6982" w:type="dxa"/>
          </w:tcPr>
          <w:p w14:paraId="1BD72057" w14:textId="64DD8C6F" w:rsidR="00015D5C" w:rsidRPr="007700B1" w:rsidRDefault="00000000" w:rsidP="00000463">
            <w:pPr>
              <w:ind w:left="-1392" w:right="-1092"/>
              <w:rPr>
                <w:rFonts w:asciiTheme="minorHAnsi" w:hAnsiTheme="minorHAnsi" w:cstheme="minorHAnsi"/>
              </w:rPr>
            </w:pPr>
            <m:oMathPara>
              <m:oMath>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cell</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consumption</m:t>
                    </m:r>
                  </m:e>
                  <m:sub>
                    <m:r>
                      <m:rPr>
                        <m:sty m:val="p"/>
                      </m:rPr>
                      <w:rPr>
                        <w:rFonts w:ascii="Cambria Math" w:hAnsi="Cambria Math" w:cstheme="minorHAnsi"/>
                      </w:rPr>
                      <m:t>biomass, region</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cell</m:t>
                        </m:r>
                      </m:sub>
                    </m:sSub>
                  </m:num>
                  <m:den>
                    <m:sSub>
                      <m:sSubPr>
                        <m:ctrlPr>
                          <w:rPr>
                            <w:rFonts w:ascii="Cambria Math" w:hAnsi="Cambria Math" w:cstheme="minorHAnsi"/>
                          </w:rPr>
                        </m:ctrlPr>
                      </m:sSubPr>
                      <m:e>
                        <m:r>
                          <m:rPr>
                            <m:sty m:val="p"/>
                          </m:rPr>
                          <w:rPr>
                            <w:rFonts w:ascii="Cambria Math" w:hAnsi="Cambria Math" w:cstheme="minorHAnsi"/>
                          </w:rPr>
                          <m:t>area</m:t>
                        </m:r>
                      </m:e>
                      <m:sub>
                        <m:r>
                          <m:rPr>
                            <m:sty m:val="p"/>
                          </m:rPr>
                          <w:rPr>
                            <w:rFonts w:ascii="Cambria Math" w:hAnsi="Cambria Math" w:cstheme="minorHAnsi"/>
                          </w:rPr>
                          <m:t>region,basin</m:t>
                        </m:r>
                      </m:sub>
                    </m:sSub>
                  </m:den>
                </m:f>
              </m:oMath>
            </m:oMathPara>
          </w:p>
        </w:tc>
        <w:tc>
          <w:tcPr>
            <w:tcW w:w="1345" w:type="dxa"/>
          </w:tcPr>
          <w:p w14:paraId="27005C09" w14:textId="58D84AC9" w:rsidR="00015D5C" w:rsidRPr="007700B1" w:rsidRDefault="00015D5C" w:rsidP="00000463">
            <w:pPr>
              <w:pStyle w:val="Equation"/>
              <w:jc w:val="right"/>
              <w:rPr>
                <w:rFonts w:cstheme="minorHAnsi"/>
              </w:rPr>
            </w:pPr>
            <w:r w:rsidRPr="007700B1">
              <w:rPr>
                <w:rFonts w:cstheme="minorHAnsi"/>
                <w:color w:val="1F497D" w:themeColor="text2"/>
              </w:rPr>
              <w:t>(</w:t>
            </w:r>
            <w:r w:rsidR="005716F0" w:rsidRPr="007700B1">
              <w:rPr>
                <w:rFonts w:cstheme="minorHAnsi"/>
                <w:color w:val="1F497D" w:themeColor="text2"/>
              </w:rPr>
              <w:fldChar w:fldCharType="begin"/>
            </w:r>
            <w:r w:rsidR="005716F0" w:rsidRPr="007700B1">
              <w:rPr>
                <w:rFonts w:cstheme="minorHAnsi"/>
                <w:color w:val="1F497D" w:themeColor="text2"/>
              </w:rPr>
              <w:instrText xml:space="preserve"> SEQ Equation \* ARABIC </w:instrText>
            </w:r>
            <w:r w:rsidR="005716F0" w:rsidRPr="007700B1">
              <w:rPr>
                <w:rFonts w:cstheme="minorHAnsi"/>
                <w:color w:val="1F497D" w:themeColor="text2"/>
              </w:rPr>
              <w:fldChar w:fldCharType="separate"/>
            </w:r>
            <w:r w:rsidR="009B4143">
              <w:rPr>
                <w:rFonts w:cstheme="minorHAnsi"/>
                <w:noProof/>
                <w:color w:val="1F497D" w:themeColor="text2"/>
              </w:rPr>
              <w:t>14</w:t>
            </w:r>
            <w:r w:rsidR="005716F0" w:rsidRPr="007700B1">
              <w:rPr>
                <w:rFonts w:cstheme="minorHAnsi"/>
                <w:color w:val="1F497D" w:themeColor="text2"/>
              </w:rPr>
              <w:fldChar w:fldCharType="end"/>
            </w:r>
            <w:r w:rsidRPr="007700B1">
              <w:rPr>
                <w:rFonts w:cstheme="minorHAnsi"/>
                <w:color w:val="1F497D" w:themeColor="text2"/>
              </w:rPr>
              <w:t>)</w:t>
            </w:r>
          </w:p>
        </w:tc>
      </w:tr>
      <w:bookmarkEnd w:id="11"/>
    </w:tbl>
    <w:p w14:paraId="58F2C0D8" w14:textId="77777777" w:rsidR="00015D5C" w:rsidRPr="007700B1"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393C28C2" w14:textId="612E17FD" w:rsidR="005135A9" w:rsidRPr="007700B1" w:rsidRDefault="005135A9" w:rsidP="005135A9">
      <w:pPr>
        <w:shd w:val="clear" w:color="auto" w:fill="FFFFFF"/>
        <w:spacing w:after="158"/>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Pr="007700B1"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700B1" w:rsidRDefault="00BE61A7" w:rsidP="00566B03">
      <w:pPr>
        <w:shd w:val="clear" w:color="auto" w:fill="FFFFFF"/>
        <w:jc w:val="left"/>
        <w:rPr>
          <w:b/>
          <w:bCs/>
        </w:rPr>
      </w:pPr>
      <w:r w:rsidRPr="007700B1">
        <w:rPr>
          <w:b/>
          <w:bCs/>
        </w:rPr>
        <w:t>Temporal Downscaling – Domestic:</w:t>
      </w:r>
    </w:p>
    <w:p w14:paraId="325EE6E9" w14:textId="3819FC14" w:rsidR="00F0506D" w:rsidRPr="007700B1" w:rsidRDefault="00F0506D" w:rsidP="00566B03">
      <w:pPr>
        <w:shd w:val="clear" w:color="auto" w:fill="FFFFFF"/>
        <w:jc w:val="left"/>
      </w:pPr>
      <w:r w:rsidRPr="007700B1">
        <w:t xml:space="preserve">Temporally downscaling domestic withdrawal </w:t>
      </w:r>
      <w:r w:rsidR="00634D62" w:rsidRPr="007700B1">
        <w:t xml:space="preserve">and consumption </w:t>
      </w:r>
      <w:r w:rsidRPr="007700B1">
        <w:t xml:space="preserve">uses </w:t>
      </w:r>
      <w:r w:rsidR="008201D5" w:rsidRPr="007700B1">
        <w:t>the following formula</w:t>
      </w:r>
      <w:r w:rsidRPr="007700B1">
        <w:t xml:space="preserve"> from Wada et al., 2011</w:t>
      </w:r>
      <w:r w:rsidR="00E7205A" w:rsidRPr="007700B1">
        <w:fldChar w:fldCharType="begin"/>
      </w:r>
      <w:r w:rsidR="00BE7D26">
        <w:instrText xml:space="preserve"> ADDIN ZOTERO_ITEM CSL_CITATION {"citationID":"FnN9Yw6w","properties":{"formattedCitation":"\\super 37\\nosupersub{}","plainCitation":"37","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700B1">
        <w:fldChar w:fldCharType="separate"/>
      </w:r>
      <w:r w:rsidR="00BE7D26" w:rsidRPr="00BE7D26">
        <w:rPr>
          <w:rFonts w:cs="Calibri"/>
          <w:szCs w:val="24"/>
          <w:vertAlign w:val="superscript"/>
        </w:rPr>
        <w:t>37</w:t>
      </w:r>
      <w:r w:rsidR="00E7205A" w:rsidRPr="007700B1">
        <w:fldChar w:fldCharType="end"/>
      </w:r>
      <w:r w:rsidR="00E7205A" w:rsidRPr="007700B1">
        <w:t>.</w:t>
      </w:r>
      <w:r w:rsidR="00D51EC5" w:rsidRPr="007700B1">
        <w:t xml:space="preserve"> </w:t>
      </w:r>
      <w:r w:rsidR="008201D5" w:rsidRPr="007700B1">
        <w:t xml:space="preserve">The R parameter described below is from </w:t>
      </w:r>
      <w:r w:rsidRPr="007700B1">
        <w:t>Huang et al. 201</w:t>
      </w:r>
      <w:r w:rsidR="00E7205A" w:rsidRPr="007700B1">
        <w:t>8</w:t>
      </w:r>
      <w:r w:rsidR="00E7205A" w:rsidRPr="007700B1">
        <w:fldChar w:fldCharType="begin"/>
      </w:r>
      <w:r w:rsidR="00684AB8">
        <w:instrText xml:space="preserve"> ADDIN ZOTERO_ITEM CSL_CITATION {"citationID":"11zWagnj","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700B1">
        <w:fldChar w:fldCharType="separate"/>
      </w:r>
      <w:r w:rsidR="00684AB8" w:rsidRPr="00684AB8">
        <w:rPr>
          <w:rFonts w:cs="Calibri"/>
          <w:szCs w:val="24"/>
          <w:vertAlign w:val="superscript"/>
        </w:rPr>
        <w:t>13</w:t>
      </w:r>
      <w:r w:rsidR="00E7205A" w:rsidRPr="007700B1">
        <w:fldChar w:fldCharType="end"/>
      </w:r>
      <w:r w:rsidR="00E7205A" w:rsidRPr="007700B1">
        <w:t xml:space="preserve"> </w:t>
      </w:r>
      <w:r w:rsidR="008201D5" w:rsidRPr="007700B1">
        <w:t>and temperature data is from Weedon et al</w:t>
      </w:r>
      <w:r w:rsidRPr="007700B1">
        <w:t>.</w:t>
      </w:r>
      <w:r w:rsidR="007B51BE" w:rsidRPr="007700B1">
        <w:t>2014</w:t>
      </w:r>
      <w:r w:rsidR="007B51BE" w:rsidRPr="007700B1">
        <w:fldChar w:fldCharType="begin"/>
      </w:r>
      <w:r w:rsidR="00BE7D26">
        <w:instrText xml:space="preserve"> ADDIN ZOTERO_ITEM CSL_CITATION {"citationID":"n2wom17Q","properties":{"formattedCitation":"\\super 38\\nosupersub{}","plainCitation":"38","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700B1">
        <w:fldChar w:fldCharType="separate"/>
      </w:r>
      <w:r w:rsidR="00BE7D26" w:rsidRPr="00BE7D26">
        <w:rPr>
          <w:rFonts w:cs="Calibri"/>
          <w:szCs w:val="24"/>
          <w:vertAlign w:val="superscript"/>
        </w:rPr>
        <w:t>38</w:t>
      </w:r>
      <w:r w:rsidR="007B51BE" w:rsidRPr="007700B1">
        <w:fldChar w:fldCharType="end"/>
      </w:r>
      <w:r w:rsidR="009A2020" w:rsidRPr="007700B1">
        <w:t xml:space="preserve">. </w:t>
      </w:r>
      <w:r w:rsidR="003B6B83" w:rsidRPr="007700B1">
        <w:t>Withdrawals and</w:t>
      </w:r>
      <w:r w:rsidR="00634D62" w:rsidRPr="007700B1">
        <w:t xml:space="preserve"> consumption </w:t>
      </w:r>
      <w:r w:rsidRPr="007700B1">
        <w:t xml:space="preserve">for each month of a year for </w:t>
      </w:r>
      <w:r w:rsidR="008201D5" w:rsidRPr="007700B1">
        <w:t>each</w:t>
      </w:r>
      <w:r w:rsidRPr="007700B1">
        <w:t xml:space="preserve"> cell are given by the formula</w:t>
      </w:r>
      <w:r w:rsidR="008201D5" w:rsidRPr="007700B1">
        <w:t>:</w:t>
      </w:r>
    </w:p>
    <w:p w14:paraId="3E0E1B84" w14:textId="77777777" w:rsidR="003B6B83" w:rsidRPr="007700B1" w:rsidRDefault="003B6B83" w:rsidP="00566B03">
      <w:pPr>
        <w:shd w:val="clear" w:color="auto" w:fill="FFFFFF"/>
        <w:jc w:val="left"/>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7700B1" w14:paraId="69F1ED34" w14:textId="77777777" w:rsidTr="00000463">
        <w:tc>
          <w:tcPr>
            <w:tcW w:w="236" w:type="dxa"/>
          </w:tcPr>
          <w:p w14:paraId="06693FE8" w14:textId="77777777" w:rsidR="00F0506D" w:rsidRPr="007700B1" w:rsidRDefault="00F0506D" w:rsidP="00000463">
            <w:pPr>
              <w:pStyle w:val="Equation"/>
            </w:pPr>
          </w:p>
        </w:tc>
        <w:tc>
          <w:tcPr>
            <w:tcW w:w="6982" w:type="dxa"/>
          </w:tcPr>
          <w:p w14:paraId="0EC56DF1" w14:textId="5F663B47" w:rsidR="00F0506D"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4717750A" w14:textId="0AB1F090" w:rsidR="00F0506D" w:rsidRPr="007700B1" w:rsidRDefault="00F0506D"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5</w:t>
            </w:r>
            <w:r w:rsidRPr="007700B1">
              <w:rPr>
                <w:color w:val="1F497D" w:themeColor="text2"/>
              </w:rPr>
              <w:fldChar w:fldCharType="end"/>
            </w:r>
            <w:r w:rsidRPr="007700B1">
              <w:rPr>
                <w:color w:val="1F497D" w:themeColor="text2"/>
              </w:rPr>
              <w:t>)</w:t>
            </w:r>
          </w:p>
        </w:tc>
      </w:tr>
    </w:tbl>
    <w:p w14:paraId="5D9691FE" w14:textId="6543E0E5" w:rsidR="00634D62" w:rsidRPr="007700B1" w:rsidRDefault="00634D62" w:rsidP="00A114D1">
      <w:pPr>
        <w:pStyle w:val="wherestatement"/>
        <w:spacing w:before="240"/>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634D62" w:rsidRPr="007700B1" w14:paraId="4112210C" w14:textId="77777777" w:rsidTr="00634D62">
        <w:tc>
          <w:tcPr>
            <w:tcW w:w="236" w:type="dxa"/>
          </w:tcPr>
          <w:p w14:paraId="5524E7FD" w14:textId="77777777" w:rsidR="00634D62" w:rsidRPr="007700B1" w:rsidRDefault="00634D62" w:rsidP="0060639E">
            <w:pPr>
              <w:pStyle w:val="Equation"/>
            </w:pPr>
          </w:p>
        </w:tc>
        <w:tc>
          <w:tcPr>
            <w:tcW w:w="7162" w:type="dxa"/>
          </w:tcPr>
          <w:p w14:paraId="03E4ADC7" w14:textId="68A7C933" w:rsidR="00634D62" w:rsidRPr="007700B1" w:rsidRDefault="00000000" w:rsidP="00634D62">
            <w:pPr>
              <w:ind w:left="-1392" w:right="-73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num>
                          <m:den>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ax </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min </m:t>
                                </m:r>
                              </m:sub>
                            </m:sSub>
                            <m:r>
                              <m:rPr>
                                <m:sty m:val="p"/>
                              </m:rPr>
                              <w:rPr>
                                <w:rFonts w:ascii="Cambria Math" w:hAnsi="Cambria Math"/>
                              </w:rPr>
                              <m:t xml:space="preserve"> </m:t>
                            </m:r>
                          </m:den>
                        </m:f>
                      </m:e>
                    </m:d>
                    <m:r>
                      <m:rPr>
                        <m:sty m:val="p"/>
                      </m:rPr>
                      <w:rPr>
                        <w:rFonts w:ascii="Cambria Math" w:hAnsi="Cambria Math"/>
                      </w:rPr>
                      <m:t>R+1</m:t>
                    </m:r>
                  </m:e>
                </m:d>
              </m:oMath>
            </m:oMathPara>
          </w:p>
        </w:tc>
        <w:tc>
          <w:tcPr>
            <w:tcW w:w="1345" w:type="dxa"/>
          </w:tcPr>
          <w:p w14:paraId="76EB6F1A" w14:textId="5773CD88" w:rsidR="00634D62" w:rsidRPr="007700B1" w:rsidRDefault="00634D62" w:rsidP="00634D62">
            <w:pPr>
              <w:pStyle w:val="Equation"/>
              <w:ind w:left="-108" w:right="15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6</w:t>
            </w:r>
            <w:r w:rsidRPr="007700B1">
              <w:rPr>
                <w:color w:val="1F497D" w:themeColor="text2"/>
              </w:rPr>
              <w:fldChar w:fldCharType="end"/>
            </w:r>
            <w:r w:rsidRPr="007700B1">
              <w:rPr>
                <w:color w:val="1F497D" w:themeColor="text2"/>
              </w:rPr>
              <w:t>)</w:t>
            </w:r>
          </w:p>
        </w:tc>
      </w:tr>
    </w:tbl>
    <w:p w14:paraId="14E08637" w14:textId="3951BE50" w:rsidR="0073093A" w:rsidRPr="007700B1" w:rsidRDefault="0073093A" w:rsidP="00A114D1">
      <w:pPr>
        <w:pStyle w:val="wherestatement"/>
        <w:spacing w:before="240"/>
      </w:pPr>
      <w:r w:rsidRPr="007700B1">
        <w:t>W</w:t>
      </w:r>
      <w:r w:rsidR="00F0506D" w:rsidRPr="007700B1">
        <w:t>here</w:t>
      </w:r>
      <w:r w:rsidRPr="007700B1">
        <w:t>:</w:t>
      </w:r>
    </w:p>
    <w:p w14:paraId="32472375" w14:textId="12C8A7C7" w:rsidR="00F0506D" w:rsidRPr="007700B1" w:rsidRDefault="00F0506D" w:rsidP="00A114D1">
      <w:pPr>
        <w:pStyle w:val="wherestatement"/>
        <w:spacing w:before="240"/>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onth</m:t>
            </m:r>
          </m:sub>
        </m:sSub>
      </m:oMath>
      <w:r w:rsidRPr="007700B1">
        <w:tab/>
        <w:t>=</w:t>
      </w:r>
      <w:r w:rsidRPr="007700B1">
        <w:tab/>
      </w:r>
      <w:r w:rsidR="0073093A" w:rsidRPr="007700B1">
        <w:t>Average temperature for the month</w:t>
      </w:r>
    </w:p>
    <w:p w14:paraId="274949CF" w14:textId="6B5D496A"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ean</m:t>
            </m:r>
          </m:sub>
        </m:sSub>
      </m:oMath>
      <w:r w:rsidRPr="007700B1">
        <w:tab/>
        <w:t>=</w:t>
      </w:r>
      <w:r w:rsidRPr="007700B1">
        <w:tab/>
        <w:t>Mean monthly temperature for the year</w:t>
      </w:r>
    </w:p>
    <w:p w14:paraId="09928EB5" w14:textId="753822C8"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ax</m:t>
            </m:r>
          </m:sub>
        </m:sSub>
      </m:oMath>
      <w:r w:rsidRPr="007700B1">
        <w:tab/>
        <w:t>=</w:t>
      </w:r>
      <w:r w:rsidRPr="007700B1">
        <w:tab/>
        <w:t>Max monthly temperature for the year</w:t>
      </w:r>
    </w:p>
    <w:p w14:paraId="3D69D7FC" w14:textId="40E5C710" w:rsidR="0073093A" w:rsidRPr="007700B1" w:rsidRDefault="0073093A" w:rsidP="00686577">
      <w:pPr>
        <w:pStyle w:val="wherestatement"/>
      </w:pPr>
      <w:r w:rsidRPr="007700B1">
        <w:tab/>
      </w:r>
      <m:oMath>
        <m:sSub>
          <m:sSubPr>
            <m:ctrlPr>
              <w:rPr>
                <w:rFonts w:ascii="Cambria Math" w:hAnsi="Cambria Math"/>
              </w:rPr>
            </m:ctrlPr>
          </m:sSubPr>
          <m:e>
            <m:r>
              <m:rPr>
                <m:sty m:val="p"/>
              </m:rPr>
              <w:rPr>
                <w:rFonts w:ascii="Cambria Math" w:hAnsi="Cambria Math"/>
              </w:rPr>
              <m:t>temp</m:t>
            </m:r>
          </m:e>
          <m:sub>
            <m:r>
              <m:rPr>
                <m:sty m:val="p"/>
              </m:rPr>
              <w:rPr>
                <w:rFonts w:ascii="Cambria Math" w:hAnsi="Cambria Math"/>
              </w:rPr>
              <m:t xml:space="preserve"> min</m:t>
            </m:r>
          </m:sub>
        </m:sSub>
      </m:oMath>
      <w:r w:rsidRPr="007700B1">
        <w:tab/>
        <w:t>=</w:t>
      </w:r>
      <w:r w:rsidRPr="007700B1">
        <w:tab/>
        <w:t>Min monthly temperature for the year</w:t>
      </w:r>
    </w:p>
    <w:p w14:paraId="7DCD3ABA" w14:textId="42447286" w:rsidR="00F0506D" w:rsidRPr="007700B1" w:rsidRDefault="00F0506D" w:rsidP="0073093A">
      <w:pPr>
        <w:pStyle w:val="wherestatement"/>
      </w:pPr>
      <w:r w:rsidRPr="007700B1">
        <w:tab/>
      </w:r>
      <m:oMath>
        <m:r>
          <m:rPr>
            <m:sty m:val="p"/>
          </m:rPr>
          <w:rPr>
            <w:rFonts w:ascii="Cambria Math" w:hAnsi="Cambria Math"/>
          </w:rPr>
          <m:t>R</m:t>
        </m:r>
      </m:oMath>
      <w:r w:rsidRPr="007700B1">
        <w:tab/>
        <w:t>=</w:t>
      </w:r>
      <w:r w:rsidRPr="007700B1">
        <w:tab/>
      </w:r>
      <w:r w:rsidR="0073093A" w:rsidRPr="007700B1">
        <w:t xml:space="preserve">Parameter representing the relative difference of water </w:t>
      </w:r>
      <w:r w:rsidR="00634D62" w:rsidRPr="007700B1">
        <w:t>use</w:t>
      </w:r>
      <w:r w:rsidR="0073093A" w:rsidRPr="007700B1">
        <w:t xml:space="preserve"> between the warmest and coolest months of the year</w:t>
      </w:r>
    </w:p>
    <w:p w14:paraId="26C02058" w14:textId="77777777" w:rsidR="0073093A" w:rsidRPr="007700B1" w:rsidRDefault="0073093A" w:rsidP="00566B03">
      <w:pPr>
        <w:pStyle w:val="wherestatement"/>
      </w:pPr>
    </w:p>
    <w:p w14:paraId="7E7A6A59" w14:textId="382B61F1" w:rsidR="00BE61A7" w:rsidRPr="007700B1" w:rsidRDefault="00BE61A7" w:rsidP="00566B03">
      <w:pPr>
        <w:shd w:val="clear" w:color="auto" w:fill="FFFFFF"/>
        <w:jc w:val="left"/>
        <w:rPr>
          <w:b/>
          <w:bCs/>
        </w:rPr>
      </w:pPr>
      <w:r w:rsidRPr="007700B1">
        <w:rPr>
          <w:b/>
          <w:bCs/>
        </w:rPr>
        <w:t>Temporal Downscaling – Electricity Generation:</w:t>
      </w:r>
    </w:p>
    <w:p w14:paraId="0D4824AC" w14:textId="36703331" w:rsidR="008532DB" w:rsidRPr="007700B1"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Water withdrawal and consumption for electricity generation each month are assumed to be proportional to the amount of electricity </w:t>
      </w:r>
      <w:r w:rsidR="00A37DFE">
        <w:rPr>
          <w:rFonts w:ascii="Source Sans Pro" w:hAnsi="Source Sans Pro"/>
          <w:color w:val="333333"/>
          <w:sz w:val="23"/>
          <w:szCs w:val="23"/>
        </w:rPr>
        <w:t>consume</w:t>
      </w:r>
      <w:r w:rsidR="008E24DC">
        <w:rPr>
          <w:rFonts w:ascii="Source Sans Pro" w:hAnsi="Source Sans Pro"/>
          <w:color w:val="333333"/>
          <w:sz w:val="23"/>
          <w:szCs w:val="23"/>
        </w:rPr>
        <w:t>d</w:t>
      </w:r>
      <w:r w:rsidRPr="007700B1">
        <w:rPr>
          <w:rFonts w:ascii="Source Sans Pro" w:hAnsi="Source Sans Pro"/>
          <w:color w:val="333333"/>
          <w:sz w:val="23"/>
          <w:szCs w:val="23"/>
        </w:rPr>
        <w:t>, using the formula developed in Voisin et al., 2013</w:t>
      </w:r>
      <w:r w:rsidR="007B51BE" w:rsidRPr="007700B1">
        <w:rPr>
          <w:rFonts w:ascii="Source Sans Pro" w:hAnsi="Source Sans Pro"/>
          <w:color w:val="333333"/>
          <w:sz w:val="23"/>
          <w:szCs w:val="23"/>
        </w:rPr>
        <w:fldChar w:fldCharType="begin"/>
      </w:r>
      <w:r w:rsidR="00BE7D26">
        <w:rPr>
          <w:rFonts w:ascii="Source Sans Pro" w:hAnsi="Source Sans Pro"/>
          <w:color w:val="333333"/>
          <w:sz w:val="23"/>
          <w:szCs w:val="23"/>
        </w:rPr>
        <w:instrText xml:space="preserve"> ADDIN ZOTERO_ITEM CSL_CITATION {"citationID":"82gq9M1M","properties":{"formattedCitation":"\\super 39\\nosupersub{}","plainCitation":"39","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700B1">
        <w:rPr>
          <w:rFonts w:ascii="Source Sans Pro" w:hAnsi="Source Sans Pro"/>
          <w:color w:val="333333"/>
          <w:sz w:val="23"/>
          <w:szCs w:val="23"/>
        </w:rPr>
        <w:fldChar w:fldCharType="separate"/>
      </w:r>
      <w:r w:rsidR="00BE7D26" w:rsidRPr="00BE7D26">
        <w:rPr>
          <w:rFonts w:ascii="Source Sans Pro" w:hAnsi="Source Sans Pro"/>
          <w:sz w:val="23"/>
          <w:szCs w:val="24"/>
          <w:vertAlign w:val="superscript"/>
        </w:rPr>
        <w:t>39</w:t>
      </w:r>
      <w:r w:rsidR="007B51BE" w:rsidRPr="007700B1">
        <w:rPr>
          <w:rFonts w:ascii="Source Sans Pro" w:hAnsi="Source Sans Pro"/>
          <w:color w:val="333333"/>
          <w:sz w:val="23"/>
          <w:szCs w:val="23"/>
        </w:rPr>
        <w:fldChar w:fldCharType="end"/>
      </w:r>
      <w:r w:rsidR="00F51151" w:rsidRPr="007700B1">
        <w:rPr>
          <w:rFonts w:ascii="Source Sans Pro" w:hAnsi="Source Sans Pro"/>
          <w:color w:val="333333"/>
          <w:sz w:val="23"/>
          <w:szCs w:val="23"/>
        </w:rPr>
        <w:t>:</w:t>
      </w:r>
    </w:p>
    <w:p w14:paraId="5EEB0F96" w14:textId="77777777" w:rsidR="00F51151" w:rsidRPr="007700B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7700B1" w14:paraId="3CAC61F7" w14:textId="77777777" w:rsidTr="00000463">
        <w:tc>
          <w:tcPr>
            <w:tcW w:w="236" w:type="dxa"/>
          </w:tcPr>
          <w:p w14:paraId="1B45B3E0" w14:textId="77777777" w:rsidR="00F51151" w:rsidRPr="007700B1" w:rsidRDefault="00F51151" w:rsidP="00000463">
            <w:pPr>
              <w:pStyle w:val="Equation"/>
            </w:pPr>
          </w:p>
        </w:tc>
        <w:tc>
          <w:tcPr>
            <w:tcW w:w="6982" w:type="dxa"/>
          </w:tcPr>
          <w:p w14:paraId="5C125212" w14:textId="3D3FCABB" w:rsidR="00F51151"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45E35122" w14:textId="5C4A8AAC" w:rsidR="00F51151" w:rsidRPr="007700B1" w:rsidRDefault="00F51151"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7</w:t>
            </w:r>
            <w:r w:rsidRPr="007700B1">
              <w:rPr>
                <w:color w:val="1F497D" w:themeColor="text2"/>
              </w:rPr>
              <w:fldChar w:fldCharType="end"/>
            </w:r>
            <w:r w:rsidRPr="007700B1">
              <w:rPr>
                <w:color w:val="1F497D" w:themeColor="text2"/>
              </w:rPr>
              <w:t>)</w:t>
            </w:r>
          </w:p>
        </w:tc>
      </w:tr>
    </w:tbl>
    <w:p w14:paraId="401D418E" w14:textId="45D4233B" w:rsidR="00E5306E" w:rsidRPr="007700B1"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7700B1" w14:paraId="638DBA59" w14:textId="77777777" w:rsidTr="00000463">
        <w:tc>
          <w:tcPr>
            <w:tcW w:w="236" w:type="dxa"/>
          </w:tcPr>
          <w:p w14:paraId="417F103F" w14:textId="77777777" w:rsidR="00E5306E" w:rsidRPr="007700B1" w:rsidRDefault="00E5306E" w:rsidP="00000463">
            <w:pPr>
              <w:pStyle w:val="Equation"/>
            </w:pPr>
          </w:p>
        </w:tc>
        <w:tc>
          <w:tcPr>
            <w:tcW w:w="6982" w:type="dxa"/>
          </w:tcPr>
          <w:p w14:paraId="429F15A1" w14:textId="1A33AE71" w:rsidR="00E5306E" w:rsidRPr="007700B1" w:rsidRDefault="00000000" w:rsidP="00000463">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C0DAC09" w14:textId="440724E0" w:rsidR="00E5306E" w:rsidRPr="007700B1" w:rsidRDefault="00E5306E" w:rsidP="00000463">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8</w:t>
            </w:r>
            <w:r w:rsidRPr="007700B1">
              <w:rPr>
                <w:color w:val="1F497D" w:themeColor="text2"/>
              </w:rPr>
              <w:fldChar w:fldCharType="end"/>
            </w:r>
            <w:r w:rsidRPr="007700B1">
              <w:rPr>
                <w:color w:val="1F497D" w:themeColor="text2"/>
              </w:rPr>
              <w:t>)</w:t>
            </w:r>
          </w:p>
        </w:tc>
      </w:tr>
    </w:tbl>
    <w:p w14:paraId="76586160" w14:textId="77777777" w:rsidR="00E5306E" w:rsidRPr="007700B1" w:rsidRDefault="00E5306E" w:rsidP="00F51151">
      <w:pPr>
        <w:pStyle w:val="wherestatement"/>
        <w:spacing w:before="240"/>
      </w:pPr>
    </w:p>
    <w:p w14:paraId="3C3707B0" w14:textId="016CA5B2" w:rsidR="00F51151" w:rsidRPr="007700B1" w:rsidRDefault="00F51151" w:rsidP="00F51151">
      <w:pPr>
        <w:pStyle w:val="wherestatement"/>
        <w:spacing w:before="240"/>
      </w:pPr>
      <w:r w:rsidRPr="007700B1">
        <w:t>Where:</w:t>
      </w:r>
    </w:p>
    <w:p w14:paraId="262EC54E" w14:textId="5352767F" w:rsidR="00F51151" w:rsidRPr="007700B1" w:rsidRDefault="00F51151" w:rsidP="00F51151">
      <w:pPr>
        <w:pStyle w:val="wherestatement"/>
        <w:spacing w:before="240"/>
      </w:pPr>
      <w:r w:rsidRPr="007700B1">
        <w:lastRenderedPageBreak/>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oMath>
      <w:r w:rsidRPr="007700B1">
        <w:tab/>
        <w:t>=</w:t>
      </w:r>
      <w:r w:rsidRPr="007700B1">
        <w:tab/>
        <w:t>Proportion of electricity used for buildings</w:t>
      </w:r>
    </w:p>
    <w:p w14:paraId="173F620D" w14:textId="16C3E97A" w:rsidR="00F51151" w:rsidRPr="007700B1" w:rsidRDefault="00F51151"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Pr="007700B1">
        <w:tab/>
        <w:t>=</w:t>
      </w:r>
      <w:r w:rsidRPr="007700B1">
        <w:tab/>
        <w:t xml:space="preserve">Proportion of electricity used for </w:t>
      </w:r>
      <w:r w:rsidR="00852905" w:rsidRPr="007700B1">
        <w:t>industry and transportation</w:t>
      </w:r>
    </w:p>
    <w:p w14:paraId="2CE82526" w14:textId="4676DA05" w:rsidR="00852905" w:rsidRPr="007700B1" w:rsidRDefault="00852905" w:rsidP="002456CC">
      <w:pPr>
        <w:pStyle w:val="wherestatement"/>
      </w:pPr>
      <w:r w:rsidRPr="007700B1">
        <w:rPr>
          <w:lang w:val="en-GB" w:eastAsia="en-GB"/>
        </w:rPr>
        <w:tab/>
        <w:t xml:space="preserve">          </w:t>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b</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it</m:t>
            </m:r>
          </m:sub>
        </m:sSub>
      </m:oMath>
      <w:r w:rsidR="002456CC" w:rsidRPr="007700B1">
        <w:tab/>
        <w:t>=</w:t>
      </w:r>
      <w:r w:rsidR="002456CC" w:rsidRPr="007700B1">
        <w:tab/>
        <w:t>1</w:t>
      </w:r>
    </w:p>
    <w:p w14:paraId="5EF7D8C9" w14:textId="183AED05" w:rsidR="00F51151"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oMath>
      <w:r w:rsidR="00F51151" w:rsidRPr="007700B1">
        <w:tab/>
        <w:t>=</w:t>
      </w:r>
      <w:r w:rsidR="00F51151" w:rsidRPr="007700B1">
        <w:tab/>
        <w:t>Proportion of electricity used for buildings</w:t>
      </w:r>
      <w:r w:rsidRPr="007700B1">
        <w:t xml:space="preserve"> heating</w:t>
      </w:r>
    </w:p>
    <w:p w14:paraId="2832D2C1" w14:textId="79F91858" w:rsidR="00852905" w:rsidRPr="007700B1" w:rsidRDefault="00852905" w:rsidP="00F51151">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oMath>
      <w:r w:rsidRPr="007700B1">
        <w:tab/>
        <w:t>=</w:t>
      </w:r>
      <w:r w:rsidRPr="007700B1">
        <w:tab/>
        <w:t>Proportion of electricity used for buildings cooling</w:t>
      </w:r>
    </w:p>
    <w:p w14:paraId="2901218B" w14:textId="1F83C8DE" w:rsidR="00852905" w:rsidRPr="007700B1" w:rsidRDefault="00852905" w:rsidP="00852905">
      <w:pPr>
        <w:pStyle w:val="wherestatement"/>
      </w:pPr>
      <w:r w:rsidRPr="007700B1">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Proportion of electricity used for buildings other</w:t>
      </w:r>
    </w:p>
    <w:p w14:paraId="10FDC232" w14:textId="1DE3BB81" w:rsidR="008532DB" w:rsidRPr="007700B1" w:rsidRDefault="002456CC" w:rsidP="002456CC">
      <w:pPr>
        <w:pStyle w:val="wherestatement"/>
      </w:pPr>
      <w:r w:rsidRPr="007700B1">
        <w:rPr>
          <w:lang w:val="en-GB" w:eastAsia="en-GB"/>
        </w:rPr>
        <w:tab/>
      </w:r>
      <m:oMath>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h</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c</m:t>
            </m:r>
          </m:sub>
        </m:sSub>
        <m:r>
          <m:rPr>
            <m:sty m:val="p"/>
          </m:rPr>
          <w:rPr>
            <w:rFonts w:ascii="Cambria Math" w:hAnsi="Cambria Math"/>
            <w:lang w:val="en-GB" w:eastAsia="en-GB"/>
          </w:rPr>
          <m:t>+</m:t>
        </m:r>
        <m:sSub>
          <m:sSubPr>
            <m:ctrlPr>
              <w:rPr>
                <w:rFonts w:ascii="Cambria Math" w:hAnsi="Cambria Math"/>
                <w:lang w:val="en-GB" w:eastAsia="en-GB"/>
              </w:rPr>
            </m:ctrlPr>
          </m:sSubPr>
          <m:e>
            <m:r>
              <m:rPr>
                <m:sty m:val="p"/>
              </m:rPr>
              <w:rPr>
                <w:rFonts w:ascii="Cambria Math" w:hAnsi="Cambria Math"/>
              </w:rPr>
              <m:t>ρ</m:t>
            </m:r>
          </m:e>
          <m:sub>
            <m:r>
              <m:rPr>
                <m:sty m:val="p"/>
              </m:rPr>
              <w:rPr>
                <w:rFonts w:ascii="Cambria Math" w:hAnsi="Cambria Math"/>
                <w:lang w:val="en-GB" w:eastAsia="en-GB"/>
              </w:rPr>
              <m:t>u</m:t>
            </m:r>
          </m:sub>
        </m:sSub>
      </m:oMath>
      <w:r w:rsidRPr="007700B1">
        <w:tab/>
        <w:t>=</w:t>
      </w:r>
      <w:r w:rsidRPr="007700B1">
        <w:tab/>
        <w:t>1</w:t>
      </w:r>
    </w:p>
    <w:p w14:paraId="3FC6DA07" w14:textId="59C2FCFC" w:rsidR="002456CC" w:rsidRPr="007700B1" w:rsidRDefault="002456CC" w:rsidP="00852905">
      <w:pPr>
        <w:pStyle w:val="wherestatement"/>
      </w:pPr>
      <w:r w:rsidRPr="007700B1">
        <w:rPr>
          <w:lang w:val="en-GB" w:eastAsia="en-GB"/>
        </w:rPr>
        <w:tab/>
      </w:r>
      <m:oMath>
        <m:r>
          <m:rPr>
            <m:sty m:val="p"/>
          </m:rPr>
          <w:rPr>
            <w:rFonts w:ascii="Cambria Math" w:hAnsi="Cambria Math"/>
            <w:lang w:val="en-GB" w:eastAsia="en-GB"/>
          </w:rPr>
          <m:t>HDD</m:t>
        </m:r>
      </m:oMath>
      <w:r w:rsidRPr="007700B1">
        <w:tab/>
        <w:t>=</w:t>
      </w:r>
      <w:r w:rsidRPr="007700B1">
        <w:tab/>
      </w:r>
      <w:r w:rsidR="00661B39" w:rsidRPr="007700B1">
        <w:t>Heating Degree Days</w:t>
      </w:r>
    </w:p>
    <w:p w14:paraId="0249569D" w14:textId="743DD21F" w:rsidR="002456CC" w:rsidRPr="007700B1" w:rsidRDefault="002456CC" w:rsidP="00852905">
      <w:pPr>
        <w:pStyle w:val="wherestatement"/>
        <w:rPr>
          <w:lang w:val="en-GB" w:eastAsia="en-GB"/>
        </w:rPr>
      </w:pPr>
      <w:r w:rsidRPr="007700B1">
        <w:rPr>
          <w:lang w:val="en-GB" w:eastAsia="en-GB"/>
        </w:rPr>
        <w:tab/>
      </w:r>
      <m:oMath>
        <m:r>
          <m:rPr>
            <m:sty m:val="p"/>
          </m:rPr>
          <w:rPr>
            <w:rFonts w:ascii="Cambria Math" w:hAnsi="Cambria Math"/>
            <w:lang w:val="en-GB" w:eastAsia="en-GB"/>
          </w:rPr>
          <m:t>CDD</m:t>
        </m:r>
      </m:oMath>
      <w:r w:rsidRPr="007700B1">
        <w:tab/>
        <w:t>=</w:t>
      </w:r>
      <w:r w:rsidRPr="007700B1">
        <w:tab/>
      </w:r>
      <w:r w:rsidR="00661B39" w:rsidRPr="007700B1">
        <w:t>Cooling Degree Days</w:t>
      </w:r>
    </w:p>
    <w:p w14:paraId="7C27AFE5" w14:textId="77777777" w:rsidR="00661B39" w:rsidRPr="007700B1"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292742EF"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 xml:space="preserve">Heating degree days (HDD) and cooling degree days (CDD) are indicators for the amount of electricity used to heat and cool </w:t>
      </w:r>
      <w:proofErr w:type="gramStart"/>
      <w:r w:rsidRPr="007700B1">
        <w:rPr>
          <w:rFonts w:ascii="Source Sans Pro" w:hAnsi="Source Sans Pro"/>
          <w:color w:val="333333"/>
          <w:sz w:val="23"/>
          <w:szCs w:val="23"/>
        </w:rPr>
        <w:t>buildings, and</w:t>
      </w:r>
      <w:proofErr w:type="gramEnd"/>
      <w:r w:rsidRPr="007700B1">
        <w:rPr>
          <w:rFonts w:ascii="Source Sans Pro" w:hAnsi="Source Sans Pro"/>
          <w:color w:val="333333"/>
          <w:sz w:val="23"/>
          <w:szCs w:val="23"/>
        </w:rPr>
        <w:t xml:space="preserve"> are calculated from mean daily outdoor air temperature. HDD for a month is the sum of</w:t>
      </w:r>
      <w:r w:rsidR="00A96962">
        <w:rPr>
          <w:rFonts w:ascii="Source Sans Pro" w:hAnsi="Source Sans Pro"/>
          <w:color w:val="333333"/>
          <w:sz w:val="23"/>
          <w:szCs w:val="23"/>
        </w:rPr>
        <w:t xml:space="preserve"> (18</w:t>
      </w:r>
      <w:r w:rsidR="00A96962" w:rsidRPr="00B075CD">
        <w:rPr>
          <w:rFonts w:ascii="Source Sans Pro" w:hAnsi="Source Sans Pro"/>
          <w:color w:val="333333"/>
          <w:sz w:val="23"/>
          <w:szCs w:val="23"/>
          <w:vertAlign w:val="superscript"/>
        </w:rPr>
        <w:t>o</w:t>
      </w:r>
      <w:r w:rsidR="00A96962">
        <w:rPr>
          <w:rFonts w:ascii="Source Sans Pro" w:hAnsi="Source Sans Pro"/>
          <w:color w:val="333333"/>
          <w:sz w:val="23"/>
          <w:szCs w:val="23"/>
        </w:rPr>
        <w:t>C -</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sidRPr="00B075CD">
        <w:rPr>
          <w:rFonts w:ascii="Source Sans Pro" w:hAnsi="Source Sans Pro"/>
          <w:color w:val="333333"/>
          <w:sz w:val="23"/>
          <w:szCs w:val="23"/>
        </w:rPr>
        <w:t>)</w:t>
      </w:r>
      <w:r w:rsidRPr="007700B1">
        <w:rPr>
          <w:rFonts w:ascii="Source Sans Pro" w:hAnsi="Source Sans Pro"/>
          <w:color w:val="333333"/>
          <w:sz w:val="23"/>
          <w:szCs w:val="23"/>
        </w:rPr>
        <w:t> across all days where temperature is less than 18 degrees Celsius. CDD is the sum of </w:t>
      </w:r>
      <w:r w:rsidR="00A96962">
        <w:rPr>
          <w:rFonts w:ascii="Source Sans Pro" w:hAnsi="Source Sans Pro"/>
          <w:color w:val="333333"/>
          <w:sz w:val="23"/>
          <w:szCs w:val="23"/>
        </w:rPr>
        <w:t>(</w:t>
      </w:r>
      <w:proofErr w:type="spellStart"/>
      <w:r w:rsidR="00A96962">
        <w:rPr>
          <w:rFonts w:ascii="Source Sans Pro" w:hAnsi="Source Sans Pro"/>
          <w:color w:val="333333"/>
          <w:sz w:val="23"/>
          <w:szCs w:val="23"/>
        </w:rPr>
        <w:t>temperature</w:t>
      </w:r>
      <w:r w:rsidR="00A96962">
        <w:rPr>
          <w:rFonts w:ascii="Source Sans Pro" w:hAnsi="Source Sans Pro"/>
          <w:color w:val="333333"/>
          <w:sz w:val="23"/>
          <w:szCs w:val="23"/>
          <w:vertAlign w:val="subscript"/>
        </w:rPr>
        <w:t>day</w:t>
      </w:r>
      <w:proofErr w:type="spellEnd"/>
      <w:r w:rsidR="00A96962">
        <w:rPr>
          <w:rFonts w:ascii="Source Sans Pro" w:hAnsi="Source Sans Pro"/>
          <w:color w:val="333333"/>
          <w:sz w:val="23"/>
          <w:szCs w:val="23"/>
        </w:rPr>
        <w:t xml:space="preserve"> –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 xml:space="preserve">C) </w:t>
      </w:r>
      <w:r w:rsidRPr="007700B1">
        <w:rPr>
          <w:rFonts w:ascii="Source Sans Pro" w:hAnsi="Source Sans Pro"/>
          <w:color w:val="333333"/>
          <w:sz w:val="23"/>
          <w:szCs w:val="23"/>
        </w:rPr>
        <w:t>across all days where temperature is greater than 18</w:t>
      </w:r>
      <w:r w:rsidR="00A96962">
        <w:rPr>
          <w:rFonts w:ascii="Source Sans Pro" w:hAnsi="Source Sans Pro"/>
          <w:color w:val="333333"/>
          <w:sz w:val="23"/>
          <w:szCs w:val="23"/>
          <w:vertAlign w:val="superscript"/>
        </w:rPr>
        <w:t>o</w:t>
      </w:r>
      <w:r w:rsidR="00A96962">
        <w:rPr>
          <w:rFonts w:ascii="Source Sans Pro" w:hAnsi="Source Sans Pro"/>
          <w:color w:val="333333"/>
          <w:sz w:val="23"/>
          <w:szCs w:val="23"/>
        </w:rPr>
        <w:t>C</w:t>
      </w:r>
      <w:r w:rsidRPr="007700B1">
        <w:rPr>
          <w:rFonts w:ascii="Source Sans Pro" w:hAnsi="Source Sans Pro"/>
          <w:color w:val="333333"/>
          <w:sz w:val="23"/>
          <w:szCs w:val="23"/>
        </w:rPr>
        <w:t>.</w:t>
      </w:r>
      <w:r w:rsidR="00E5306E" w:rsidRPr="007700B1">
        <w:rPr>
          <w:rFonts w:ascii="Source Sans Pro" w:hAnsi="Source Sans Pro"/>
          <w:color w:val="333333"/>
          <w:sz w:val="23"/>
          <w:szCs w:val="23"/>
        </w:rPr>
        <w:t xml:space="preserve"> </w:t>
      </w:r>
      <w:r w:rsidRPr="007700B1">
        <w:rPr>
          <w:rFonts w:ascii="Source Sans Pro" w:hAnsi="Source Sans Pro"/>
          <w:color w:val="333333"/>
          <w:sz w:val="23"/>
          <w:szCs w:val="23"/>
        </w:rPr>
        <w:t>Annual HDD and CDD are the sum of their respective monthly values.</w:t>
      </w:r>
    </w:p>
    <w:p w14:paraId="35F96D43"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6DCEC953"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ethys uses HDD, CDD, and </w:t>
      </w:r>
      <w:r w:rsidR="000B3CA7" w:rsidRPr="007700B1">
        <w:rPr>
          <w:rStyle w:val="mjxassistivemathml"/>
          <w:rFonts w:ascii="Source Sans Pro" w:hAnsi="Source Sans Pro"/>
          <w:color w:val="333333"/>
          <w:sz w:val="23"/>
          <w:szCs w:val="23"/>
          <w:bdr w:val="none" w:sz="0" w:space="0" w:color="auto" w:frame="1"/>
        </w:rPr>
        <w:t>ρ</w:t>
      </w:r>
      <w:r w:rsidRPr="007700B1">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26C2DC7E" w:rsidR="00E5306E"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The formula is modified for cells with low annual HDD or CDD as described in Huang et al., 201</w:t>
      </w:r>
      <w:r w:rsidR="007B51BE" w:rsidRPr="007700B1">
        <w:rPr>
          <w:rFonts w:ascii="Source Sans Pro" w:hAnsi="Source Sans Pro"/>
          <w:color w:val="333333"/>
          <w:sz w:val="23"/>
          <w:szCs w:val="23"/>
        </w:rPr>
        <w:t>8</w:t>
      </w:r>
      <w:r w:rsidR="007B51BE" w:rsidRPr="007700B1">
        <w:rPr>
          <w:rFonts w:ascii="Source Sans Pro" w:hAnsi="Source Sans Pro"/>
          <w:color w:val="333333"/>
          <w:sz w:val="23"/>
          <w:szCs w:val="23"/>
        </w:rPr>
        <w:fldChar w:fldCharType="begin"/>
      </w:r>
      <w:r w:rsidR="00684AB8">
        <w:rPr>
          <w:rFonts w:ascii="Source Sans Pro" w:hAnsi="Source Sans Pro"/>
          <w:color w:val="333333"/>
          <w:sz w:val="23"/>
          <w:szCs w:val="23"/>
        </w:rPr>
        <w:instrText xml:space="preserve"> ADDIN ZOTERO_ITEM CSL_CITATION {"citationID":"WVLtcvvA","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sz w:val="23"/>
          <w:szCs w:val="23"/>
        </w:rPr>
        <w:instrText>∘</w:instrText>
      </w:r>
      <w:r w:rsidR="00684AB8">
        <w:rPr>
          <w:rFonts w:ascii="Source Sans Pro" w:hAnsi="Source Sans Pro"/>
          <w:color w:val="333333"/>
          <w:sz w:val="23"/>
          <w:szCs w:val="23"/>
        </w:rPr>
        <w:instrText>&lt;/sup&gt;&lt;/span&gt;) sectoral water withdrawal dataset for the period 1971</w:instrText>
      </w:r>
      <w:r w:rsidR="00684AB8">
        <w:rPr>
          <w:rFonts w:ascii="Source Sans Pro" w:hAnsi="Source Sans Pro" w:cs="Source Sans Pro"/>
          <w:color w:val="333333"/>
          <w:sz w:val="23"/>
          <w:szCs w:val="23"/>
        </w:rPr>
        <w:instrText>–</w:instrText>
      </w:r>
      <w:r w:rsidR="00684AB8">
        <w:rPr>
          <w:rFonts w:ascii="Source Sans Pro" w:hAnsi="Source Sans Pro"/>
          <w:color w:val="333333"/>
          <w:sz w:val="23"/>
          <w:szCs w:val="23"/>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rPr>
          <w:rFonts w:ascii="Source Sans Pro" w:hAnsi="Source Sans Pro"/>
          <w:color w:val="333333"/>
          <w:sz w:val="23"/>
          <w:szCs w:val="23"/>
        </w:rPr>
        <w:fldChar w:fldCharType="separate"/>
      </w:r>
      <w:r w:rsidR="00684AB8" w:rsidRPr="00684AB8">
        <w:rPr>
          <w:rFonts w:ascii="Source Sans Pro" w:hAnsi="Source Sans Pro"/>
          <w:sz w:val="23"/>
          <w:szCs w:val="24"/>
          <w:vertAlign w:val="superscript"/>
        </w:rPr>
        <w:t>13</w:t>
      </w:r>
      <w:r w:rsidR="007B51BE" w:rsidRPr="007700B1">
        <w:rPr>
          <w:rFonts w:ascii="Source Sans Pro" w:hAnsi="Source Sans Pro"/>
          <w:color w:val="333333"/>
          <w:sz w:val="23"/>
          <w:szCs w:val="23"/>
        </w:rPr>
        <w:fldChar w:fldCharType="end"/>
      </w:r>
      <w:r w:rsidRPr="007700B1">
        <w:rPr>
          <w:rFonts w:ascii="Source Sans Pro" w:hAnsi="Source Sans Pro"/>
          <w:color w:val="333333"/>
          <w:sz w:val="23"/>
          <w:szCs w:val="23"/>
        </w:rPr>
        <w:t>, since these may not have heating or cooling services despite nonzero values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008C45BB" w:rsidRPr="007700B1">
        <w:rPr>
          <w:rFonts w:ascii="Source Sans Pro" w:hAnsi="Source Sans Pro"/>
        </w:rPr>
        <w:t xml:space="preserve"> o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xml:space="preserve">. </w:t>
      </w:r>
    </w:p>
    <w:p w14:paraId="5337649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623F929B" w:rsidR="008532DB" w:rsidRPr="007700B1"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r>
          <m:rPr>
            <m:sty m:val="p"/>
          </m:rPr>
          <w:rPr>
            <w:rFonts w:ascii="Cambria Math" w:hAnsi="Cambria Math"/>
          </w:rPr>
          <m:t>&lt;650</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t</w:t>
      </w:r>
      <w:r w:rsidRPr="007700B1">
        <w:rPr>
          <w:rFonts w:ascii="Source Sans Pro" w:hAnsi="Source Sans Pro"/>
          <w:color w:val="333333"/>
          <w:sz w:val="23"/>
          <w:szCs w:val="23"/>
        </w:rPr>
        <w:t xml:space="preserve">he </w:t>
      </w:r>
      <m:oMath>
        <m:r>
          <m:rPr>
            <m:sty m:val="p"/>
          </m:rPr>
          <w:rPr>
            <w:rFonts w:ascii="Cambria Math" w:hAnsi="Cambria Math"/>
          </w:rPr>
          <m:t>HDD</m:t>
        </m:r>
      </m:oMath>
      <w:r w:rsidR="00224CD0" w:rsidRPr="007700B1">
        <w:rPr>
          <w:rFonts w:ascii="Source Sans Pro" w:hAnsi="Source Sans Pro"/>
          <w:color w:val="333333"/>
          <w:sz w:val="23"/>
          <w:szCs w:val="23"/>
        </w:rPr>
        <w:t xml:space="preserve"> </w:t>
      </w:r>
      <w:r w:rsidRPr="007700B1">
        <w:rPr>
          <w:rFonts w:ascii="Source Sans Pro" w:hAnsi="Source Sans Pro"/>
          <w:color w:val="333333"/>
          <w:sz w:val="23"/>
          <w:szCs w:val="23"/>
        </w:rPr>
        <w:t>term is removed</w:t>
      </w:r>
      <w:r w:rsidR="00D765C4">
        <w:rPr>
          <w:rFonts w:ascii="Source Sans Pro" w:hAnsi="Source Sans Pro"/>
          <w:color w:val="333333"/>
          <w:sz w:val="23"/>
          <w:szCs w:val="23"/>
        </w:rPr>
        <w:t xml:space="preserve"> (leaving only CDD) </w:t>
      </w:r>
      <w:r w:rsidRPr="007700B1">
        <w:rPr>
          <w:rFonts w:ascii="Source Sans Pro" w:hAnsi="Source Sans Pro"/>
          <w:color w:val="333333"/>
          <w:sz w:val="23"/>
          <w:szCs w:val="23"/>
        </w:rPr>
        <w:t>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oMath>
      <w:r w:rsidRPr="007700B1">
        <w:rPr>
          <w:rFonts w:ascii="Source Sans Pro" w:hAnsi="Source Sans Pro"/>
          <w:color w:val="333333"/>
          <w:sz w:val="23"/>
          <w:szCs w:val="23"/>
        </w:rPr>
        <w:t> is reallocated to the cooling proportion, giving</w:t>
      </w:r>
      <w:r w:rsidR="00E5306E" w:rsidRPr="007700B1">
        <w:rPr>
          <w:rFonts w:ascii="Source Sans Pro" w:hAnsi="Source Sans Pro"/>
          <w:color w:val="333333"/>
          <w:sz w:val="23"/>
          <w:szCs w:val="23"/>
        </w:rPr>
        <w:t>:</w:t>
      </w:r>
    </w:p>
    <w:p w14:paraId="7A936A52"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162"/>
        <w:gridCol w:w="1345"/>
      </w:tblGrid>
      <w:tr w:rsidR="00224CD0" w:rsidRPr="007700B1" w14:paraId="7C032A4C" w14:textId="77777777" w:rsidTr="007B4E12">
        <w:tc>
          <w:tcPr>
            <w:tcW w:w="236" w:type="dxa"/>
          </w:tcPr>
          <w:p w14:paraId="7BDCAC9F" w14:textId="77777777" w:rsidR="00224CD0" w:rsidRPr="007700B1" w:rsidRDefault="00224CD0" w:rsidP="00EC3E7B">
            <w:pPr>
              <w:pStyle w:val="Equation"/>
            </w:pPr>
          </w:p>
        </w:tc>
        <w:tc>
          <w:tcPr>
            <w:tcW w:w="7162" w:type="dxa"/>
          </w:tcPr>
          <w:p w14:paraId="5BD7495E" w14:textId="6EFE7CAC" w:rsidR="00224CD0"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6D2693DB" w14:textId="223A213A" w:rsidR="00224CD0" w:rsidRPr="007700B1" w:rsidRDefault="00224CD0"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19</w:t>
            </w:r>
            <w:r w:rsidRPr="007700B1">
              <w:rPr>
                <w:color w:val="1F497D" w:themeColor="text2"/>
              </w:rPr>
              <w:fldChar w:fldCharType="end"/>
            </w:r>
            <w:r w:rsidRPr="007700B1">
              <w:rPr>
                <w:color w:val="1F497D" w:themeColor="text2"/>
              </w:rPr>
              <w:t>)</w:t>
            </w:r>
          </w:p>
        </w:tc>
      </w:tr>
    </w:tbl>
    <w:p w14:paraId="207A9BA0" w14:textId="3AF1F682" w:rsidR="00224CD0" w:rsidRPr="007700B1" w:rsidRDefault="00224CD0" w:rsidP="00224CD0">
      <w:pPr>
        <w:pStyle w:val="wherestatement"/>
        <w:spacing w:before="240"/>
      </w:pPr>
    </w:p>
    <w:tbl>
      <w:tblPr>
        <w:tblStyle w:val="TableGrid"/>
        <w:tblW w:w="10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gridCol w:w="1345"/>
      </w:tblGrid>
      <w:tr w:rsidR="007B4E12" w:rsidRPr="007700B1" w14:paraId="5020BC51" w14:textId="75B74297" w:rsidTr="007B4E12">
        <w:tc>
          <w:tcPr>
            <w:tcW w:w="236" w:type="dxa"/>
          </w:tcPr>
          <w:p w14:paraId="550D3A3D" w14:textId="77777777" w:rsidR="007B4E12" w:rsidRPr="007700B1" w:rsidRDefault="007B4E12" w:rsidP="00EC3E7B">
            <w:pPr>
              <w:pStyle w:val="Equation"/>
            </w:pPr>
          </w:p>
        </w:tc>
        <w:tc>
          <w:tcPr>
            <w:tcW w:w="7522" w:type="dxa"/>
          </w:tcPr>
          <w:p w14:paraId="77801F82" w14:textId="2ADBF9F6" w:rsidR="007B4E12" w:rsidRPr="007700B1" w:rsidRDefault="00000000" w:rsidP="007B4E12">
            <w:pPr>
              <w:ind w:left="-1392" w:right="-558"/>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C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0945A6E8" w14:textId="36C43E86" w:rsidR="007B4E12" w:rsidRPr="007700B1" w:rsidRDefault="007B4E12" w:rsidP="007B4E12">
            <w:pPr>
              <w:pStyle w:val="Equation"/>
              <w:ind w:right="308"/>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0</w:t>
            </w:r>
            <w:r w:rsidRPr="007700B1">
              <w:rPr>
                <w:color w:val="1F497D" w:themeColor="text2"/>
              </w:rPr>
              <w:fldChar w:fldCharType="end"/>
            </w:r>
            <w:r w:rsidRPr="007700B1">
              <w:rPr>
                <w:color w:val="1F497D" w:themeColor="text2"/>
              </w:rPr>
              <w:t>)</w:t>
            </w:r>
          </w:p>
        </w:tc>
        <w:tc>
          <w:tcPr>
            <w:tcW w:w="1345" w:type="dxa"/>
          </w:tcPr>
          <w:p w14:paraId="12827ED0" w14:textId="77777777" w:rsidR="007B4E12" w:rsidRPr="007700B1" w:rsidRDefault="007B4E12" w:rsidP="007B4E12">
            <w:pPr>
              <w:pStyle w:val="Equation"/>
              <w:ind w:right="308"/>
              <w:jc w:val="right"/>
              <w:rPr>
                <w:color w:val="1F497D" w:themeColor="text2"/>
              </w:rPr>
            </w:pPr>
          </w:p>
        </w:tc>
      </w:tr>
    </w:tbl>
    <w:p w14:paraId="6F8AAC9F" w14:textId="36D04643" w:rsidR="008F636B" w:rsidRPr="007700B1" w:rsidRDefault="008F636B" w:rsidP="00224CD0">
      <w:pPr>
        <w:pStyle w:val="wherestatement"/>
        <w:spacing w:before="240"/>
      </w:pPr>
    </w:p>
    <w:p w14:paraId="73468FD3" w14:textId="77777777" w:rsidR="00E5306E" w:rsidRPr="007700B1" w:rsidRDefault="00E5306E" w:rsidP="008F636B">
      <w:pPr>
        <w:rPr>
          <w:rFonts w:ascii="Times New Roman" w:hAnsi="Times New Roman"/>
          <w:sz w:val="24"/>
          <w:szCs w:val="24"/>
        </w:rPr>
      </w:pPr>
    </w:p>
    <w:p w14:paraId="66B427C2" w14:textId="2291CDA1" w:rsidR="00224CD0" w:rsidRPr="007700B1"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sidRPr="007700B1">
        <w:rPr>
          <w:rFonts w:ascii="Source Sans Pro" w:hAnsi="Source Sans Pro"/>
          <w:color w:val="333333"/>
          <w:sz w:val="23"/>
          <w:szCs w:val="23"/>
        </w:rPr>
        <w:t>When </w:t>
      </w:r>
      <m:oMath>
        <m:sSub>
          <m:sSubPr>
            <m:ctrlPr>
              <w:rPr>
                <w:rFonts w:ascii="Cambria Math" w:hAnsi="Cambria Math"/>
              </w:rPr>
            </m:ctrlPr>
          </m:sSubPr>
          <m:e>
            <m:r>
              <m:rPr>
                <m:sty m:val="p"/>
              </m:rPr>
              <w:rPr>
                <w:rFonts w:ascii="Cambria Math" w:hAnsi="Cambria Math"/>
              </w:rPr>
              <m:t>CDD</m:t>
            </m:r>
          </m:e>
          <m:sub>
            <m:r>
              <m:rPr>
                <m:sty m:val="p"/>
              </m:rPr>
              <w:rPr>
                <w:rFonts w:ascii="Cambria Math" w:hAnsi="Cambria Math"/>
              </w:rPr>
              <m:t>year</m:t>
            </m:r>
          </m:sub>
        </m:sSub>
        <m:r>
          <m:rPr>
            <m:sty m:val="p"/>
          </m:rPr>
          <w:rPr>
            <w:rFonts w:ascii="Cambria Math" w:hAnsi="Cambria Math"/>
          </w:rPr>
          <m:t>&lt;450</m:t>
        </m:r>
      </m:oMath>
      <w:r w:rsidRPr="007700B1">
        <w:rPr>
          <w:rFonts w:ascii="Source Sans Pro" w:hAnsi="Source Sans Pro"/>
          <w:color w:val="333333"/>
          <w:sz w:val="23"/>
          <w:szCs w:val="23"/>
        </w:rPr>
        <w:t xml:space="preserve">, the </w:t>
      </w:r>
      <m:oMath>
        <m:r>
          <m:rPr>
            <m:sty m:val="p"/>
          </m:rPr>
          <w:rPr>
            <w:rFonts w:ascii="Cambria Math" w:hAnsi="Cambria Math"/>
          </w:rPr>
          <m:t>CDD</m:t>
        </m:r>
      </m:oMath>
      <w:r w:rsidRPr="007700B1">
        <w:rPr>
          <w:rFonts w:ascii="Source Sans Pro" w:hAnsi="Source Sans Pro"/>
          <w:color w:val="333333"/>
          <w:sz w:val="23"/>
          <w:szCs w:val="23"/>
        </w:rPr>
        <w:t xml:space="preserve"> term is removed</w:t>
      </w:r>
      <w:r w:rsidR="00D765C4">
        <w:rPr>
          <w:rFonts w:ascii="Source Sans Pro" w:hAnsi="Source Sans Pro"/>
          <w:color w:val="333333"/>
          <w:sz w:val="23"/>
          <w:szCs w:val="23"/>
        </w:rPr>
        <w:t xml:space="preserve"> (leaving only HDD)</w:t>
      </w:r>
      <w:r w:rsidRPr="007700B1">
        <w:rPr>
          <w:rFonts w:ascii="Source Sans Pro" w:hAnsi="Source Sans Pro"/>
          <w:color w:val="333333"/>
          <w:sz w:val="23"/>
          <w:szCs w:val="23"/>
        </w:rPr>
        <w:t xml:space="preserve"> and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c</m:t>
            </m:r>
          </m:sub>
        </m:sSub>
      </m:oMath>
      <w:r w:rsidRPr="007700B1">
        <w:rPr>
          <w:rFonts w:ascii="Source Sans Pro" w:hAnsi="Source Sans Pro"/>
          <w:color w:val="333333"/>
          <w:sz w:val="23"/>
          <w:szCs w:val="23"/>
        </w:rPr>
        <w:t> is reallocated to the cooling proportion, giving:</w:t>
      </w:r>
    </w:p>
    <w:p w14:paraId="70AAD3ED" w14:textId="77777777" w:rsidR="00E5306E" w:rsidRPr="007700B1"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252"/>
        <w:gridCol w:w="1345"/>
      </w:tblGrid>
      <w:tr w:rsidR="008F636B" w:rsidRPr="007700B1" w14:paraId="25F375F6" w14:textId="77777777" w:rsidTr="000B3CA7">
        <w:tc>
          <w:tcPr>
            <w:tcW w:w="236" w:type="dxa"/>
          </w:tcPr>
          <w:p w14:paraId="690F221A" w14:textId="77777777" w:rsidR="008F636B" w:rsidRPr="007700B1" w:rsidRDefault="008F636B" w:rsidP="00EC3E7B">
            <w:pPr>
              <w:pStyle w:val="Equation"/>
            </w:pPr>
          </w:p>
        </w:tc>
        <w:tc>
          <w:tcPr>
            <w:tcW w:w="7252" w:type="dxa"/>
          </w:tcPr>
          <w:p w14:paraId="049C3E74" w14:textId="70F8C955"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7914970B" w14:textId="5E2A42A9"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1</w:t>
            </w:r>
            <w:r w:rsidRPr="007700B1">
              <w:rPr>
                <w:color w:val="1F497D" w:themeColor="text2"/>
              </w:rPr>
              <w:fldChar w:fldCharType="end"/>
            </w:r>
            <w:r w:rsidRPr="007700B1">
              <w:rPr>
                <w:color w:val="1F497D" w:themeColor="text2"/>
              </w:rPr>
              <w:t>)</w:t>
            </w:r>
          </w:p>
        </w:tc>
      </w:tr>
    </w:tbl>
    <w:p w14:paraId="080126AD" w14:textId="77777777" w:rsidR="008F636B" w:rsidRPr="007700B1" w:rsidRDefault="008F636B" w:rsidP="008F636B">
      <w:pPr>
        <w:pStyle w:val="wherestatement"/>
        <w:spacing w:before="240"/>
      </w:pPr>
    </w:p>
    <w:tbl>
      <w:tblPr>
        <w:tblStyle w:val="TableGrid"/>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522"/>
        <w:gridCol w:w="1345"/>
      </w:tblGrid>
      <w:tr w:rsidR="008F636B" w:rsidRPr="007700B1" w14:paraId="310BA8A0" w14:textId="77777777" w:rsidTr="000B3CA7">
        <w:tc>
          <w:tcPr>
            <w:tcW w:w="236" w:type="dxa"/>
          </w:tcPr>
          <w:p w14:paraId="2F357930" w14:textId="77777777" w:rsidR="008F636B" w:rsidRPr="007700B1" w:rsidRDefault="008F636B" w:rsidP="00EC3E7B">
            <w:pPr>
              <w:pStyle w:val="Equation"/>
            </w:pPr>
          </w:p>
        </w:tc>
        <w:tc>
          <w:tcPr>
            <w:tcW w:w="7522" w:type="dxa"/>
          </w:tcPr>
          <w:p w14:paraId="31770513" w14:textId="50F78C62"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b</m:t>
                        </m:r>
                      </m:sub>
                    </m:sSub>
                    <m:d>
                      <m:dPr>
                        <m:ctrlPr>
                          <w:rPr>
                            <w:rFonts w:ascii="Cambria Math" w:hAnsi="Cambria Math"/>
                          </w:rPr>
                        </m:ctrlPr>
                      </m:dPr>
                      <m:e>
                        <m:eqArr>
                          <m:eqArrPr>
                            <m:ctrlPr>
                              <w:rPr>
                                <w:rFonts w:ascii="Cambria Math" w:hAnsi="Cambria Math"/>
                              </w:rPr>
                            </m:ctrlPr>
                          </m:eqArrPr>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h</m:t>
                                        </m:r>
                                      </m:sub>
                                    </m:sSub>
                                    <m:r>
                                      <m:rPr>
                                        <m:sty m:val="p"/>
                                      </m:rPr>
                                      <w:rPr>
                                        <w:rFonts w:ascii="Cambria Math" w:hAnsi="Cambria Math"/>
                                      </w:rPr>
                                      <m:t>+ρ</m:t>
                                    </m:r>
                                  </m:e>
                                  <m:sub>
                                    <m:r>
                                      <m:rPr>
                                        <m:sty m:val="p"/>
                                      </m:rPr>
                                      <w:rPr>
                                        <w:rFonts w:ascii="Cambria Math" w:hAnsi="Cambria Math"/>
                                      </w:rPr>
                                      <m:t>c</m:t>
                                    </m:r>
                                  </m:sub>
                                </m:sSub>
                              </m:e>
                            </m:d>
                            <m:f>
                              <m:fPr>
                                <m:ctrlPr>
                                  <w:rPr>
                                    <w:rFonts w:ascii="Cambria Math" w:hAnsi="Cambria Math"/>
                                  </w:rPr>
                                </m:ctrlPr>
                              </m:fPr>
                              <m:num>
                                <m:sSub>
                                  <m:sSubPr>
                                    <m:ctrlPr>
                                      <w:rPr>
                                        <w:rFonts w:ascii="Cambria Math" w:hAnsi="Cambria Math"/>
                                      </w:rPr>
                                    </m:ctrlPr>
                                  </m:sSubPr>
                                  <m:e>
                                    <m:r>
                                      <m:rPr>
                                        <m:sty m:val="p"/>
                                      </m:rPr>
                                      <w:rPr>
                                        <w:rFonts w:ascii="Cambria Math" w:hAnsi="Cambria Math"/>
                                      </w:rPr>
                                      <m:t>HDD</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HDD</m:t>
                                    </m:r>
                                  </m:e>
                                  <m:sub>
                                    <m:r>
                                      <m:rPr>
                                        <m:sty m:val="p"/>
                                      </m:rPr>
                                      <w:rPr>
                                        <w:rFonts w:ascii="Cambria Math" w:hAnsi="Cambria Math"/>
                                      </w:rPr>
                                      <m:t>year</m:t>
                                    </m:r>
                                  </m:sub>
                                </m:sSub>
                              </m:den>
                            </m:f>
                            <m:r>
                              <m:rPr>
                                <m:sty m:val="p"/>
                              </m:rPr>
                              <w:rPr>
                                <w:rFonts w:ascii="Cambria Math" w:hAnsi="Cambria Math"/>
                              </w:rPr>
                              <m:t>+</m:t>
                            </m:r>
                          </m:e>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eqArr>
                      </m:e>
                    </m:d>
                    <m:r>
                      <m:rPr>
                        <m:sty m:val="p"/>
                      </m:rP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t</m:t>
                        </m:r>
                      </m:sub>
                    </m:sSub>
                    <m:f>
                      <m:fPr>
                        <m:ctrlPr>
                          <w:rPr>
                            <w:rFonts w:ascii="Cambria Math" w:hAnsi="Cambria Math"/>
                          </w:rPr>
                        </m:ctrlPr>
                      </m:fPr>
                      <m:num>
                        <m:r>
                          <m:rPr>
                            <m:sty m:val="p"/>
                          </m:rPr>
                          <w:rPr>
                            <w:rFonts w:ascii="Cambria Math" w:hAnsi="Cambria Math"/>
                          </w:rPr>
                          <m:t>1</m:t>
                        </m:r>
                      </m:num>
                      <m:den>
                        <m:r>
                          <m:rPr>
                            <m:sty m:val="p"/>
                          </m:rPr>
                          <w:rPr>
                            <w:rFonts w:ascii="Cambria Math" w:hAnsi="Cambria Math"/>
                          </w:rPr>
                          <m:t>12</m:t>
                        </m:r>
                      </m:den>
                    </m:f>
                  </m:e>
                </m:d>
              </m:oMath>
            </m:oMathPara>
          </w:p>
        </w:tc>
        <w:tc>
          <w:tcPr>
            <w:tcW w:w="1345" w:type="dxa"/>
          </w:tcPr>
          <w:p w14:paraId="3E0A6D30" w14:textId="733E27E6" w:rsidR="008F636B" w:rsidRPr="007700B1" w:rsidRDefault="008F636B" w:rsidP="000B3CA7">
            <w:pPr>
              <w:pStyle w:val="Equation"/>
              <w:ind w:right="246"/>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2</w:t>
            </w:r>
            <w:r w:rsidRPr="007700B1">
              <w:rPr>
                <w:color w:val="1F497D" w:themeColor="text2"/>
              </w:rPr>
              <w:fldChar w:fldCharType="end"/>
            </w:r>
            <w:r w:rsidRPr="007700B1">
              <w:rPr>
                <w:color w:val="1F497D" w:themeColor="text2"/>
              </w:rPr>
              <w:t>)</w:t>
            </w:r>
          </w:p>
        </w:tc>
      </w:tr>
    </w:tbl>
    <w:p w14:paraId="2750C1F7" w14:textId="77777777" w:rsidR="008F636B" w:rsidRPr="007700B1" w:rsidRDefault="008F636B" w:rsidP="008F636B">
      <w:pPr>
        <w:pStyle w:val="wherestatement"/>
        <w:spacing w:before="240"/>
      </w:pPr>
    </w:p>
    <w:p w14:paraId="1DB6B4CA" w14:textId="26D13A0C" w:rsidR="008532DB" w:rsidRPr="007700B1"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bookmarkStart w:id="12" w:name="_Hlk124848386"/>
      <w:r w:rsidRPr="007700B1">
        <w:rPr>
          <w:rFonts w:ascii="Source Sans Pro" w:hAnsi="Source Sans Pro"/>
          <w:color w:val="333333"/>
          <w:sz w:val="23"/>
          <w:szCs w:val="23"/>
        </w:rPr>
        <w:t>When annual</w:t>
      </w:r>
      <w:r w:rsidR="00224CD0" w:rsidRPr="007700B1">
        <w:rPr>
          <w:rFonts w:ascii="Source Sans Pro" w:hAnsi="Source Sans Pro"/>
          <w:color w:val="333333"/>
          <w:sz w:val="23"/>
          <w:szCs w:val="23"/>
        </w:rPr>
        <w:t xml:space="preserve"> </w:t>
      </w:r>
      <m:oMath>
        <m:r>
          <m:rPr>
            <m:sty m:val="p"/>
          </m:rPr>
          <w:rPr>
            <w:rFonts w:ascii="Cambria Math" w:hAnsi="Cambria Math"/>
          </w:rPr>
          <m:t>HDD</m:t>
        </m:r>
      </m:oMath>
      <w:r w:rsidRPr="007700B1">
        <w:rPr>
          <w:rFonts w:ascii="Source Sans Pro" w:hAnsi="Source Sans Pro"/>
          <w:color w:val="333333"/>
          <w:sz w:val="23"/>
          <w:szCs w:val="23"/>
        </w:rPr>
        <w:t xml:space="preserve"> </w:t>
      </w:r>
      <w:r w:rsidR="00224CD0" w:rsidRPr="007700B1">
        <w:rPr>
          <w:rFonts w:ascii="Source Sans Pro" w:hAnsi="Source Sans Pro"/>
          <w:color w:val="333333"/>
          <w:sz w:val="23"/>
          <w:szCs w:val="23"/>
        </w:rPr>
        <w:t xml:space="preserve">and </w:t>
      </w:r>
      <m:oMath>
        <m:r>
          <m:rPr>
            <m:sty m:val="p"/>
          </m:rPr>
          <w:rPr>
            <w:rFonts w:ascii="Cambria Math" w:hAnsi="Cambria Math"/>
          </w:rPr>
          <m:t>CDD</m:t>
        </m:r>
      </m:oMath>
      <w:r w:rsidRPr="007700B1">
        <w:rPr>
          <w:rFonts w:ascii="Source Sans Pro" w:hAnsi="Source Sans Pro"/>
          <w:color w:val="333333"/>
          <w:sz w:val="23"/>
          <w:szCs w:val="23"/>
        </w:rPr>
        <w:t xml:space="preserve"> are both below their respective thresholds</w:t>
      </w:r>
      <w:r w:rsidR="00B77C52">
        <w:rPr>
          <w:rFonts w:ascii="Source Sans Pro" w:hAnsi="Source Sans Pro"/>
          <w:color w:val="333333"/>
          <w:sz w:val="23"/>
          <w:szCs w:val="23"/>
        </w:rPr>
        <w:t xml:space="preserve"> (&lt;650 for HDD and &lt;450 for CDD)</w:t>
      </w:r>
      <w:bookmarkEnd w:id="12"/>
      <w:r w:rsidRPr="007700B1">
        <w:rPr>
          <w:rFonts w:ascii="Source Sans Pro" w:hAnsi="Source Sans Pro"/>
          <w:color w:val="333333"/>
          <w:sz w:val="23"/>
          <w:szCs w:val="23"/>
        </w:rPr>
        <w:t xml:space="preserve">, all sources of monthly variation </w:t>
      </w:r>
      <w:proofErr w:type="gramStart"/>
      <w:r w:rsidRPr="007700B1">
        <w:rPr>
          <w:rFonts w:ascii="Source Sans Pro" w:hAnsi="Source Sans Pro"/>
          <w:color w:val="333333"/>
          <w:sz w:val="23"/>
          <w:szCs w:val="23"/>
        </w:rPr>
        <w:t>vanish</w:t>
      </w:r>
      <w:proofErr w:type="gramEnd"/>
      <w:r w:rsidRPr="007700B1">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7700B1" w14:paraId="3E74497A" w14:textId="77777777" w:rsidTr="00EC3E7B">
        <w:tc>
          <w:tcPr>
            <w:tcW w:w="236" w:type="dxa"/>
          </w:tcPr>
          <w:p w14:paraId="3C0CBAC5" w14:textId="77777777" w:rsidR="008F636B" w:rsidRPr="007700B1" w:rsidRDefault="008F636B" w:rsidP="00EC3E7B">
            <w:pPr>
              <w:pStyle w:val="Equation"/>
            </w:pPr>
          </w:p>
        </w:tc>
        <w:tc>
          <w:tcPr>
            <w:tcW w:w="6982" w:type="dxa"/>
          </w:tcPr>
          <w:p w14:paraId="4F65E0FF" w14:textId="37B2C4BD"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num>
                  <m:den>
                    <m:r>
                      <m:rPr>
                        <m:sty m:val="p"/>
                      </m:rPr>
                      <w:rPr>
                        <w:rFonts w:ascii="Cambria Math" w:hAnsi="Cambria Math"/>
                      </w:rPr>
                      <m:t>12</m:t>
                    </m:r>
                  </m:den>
                </m:f>
              </m:oMath>
            </m:oMathPara>
          </w:p>
        </w:tc>
        <w:tc>
          <w:tcPr>
            <w:tcW w:w="1345" w:type="dxa"/>
          </w:tcPr>
          <w:p w14:paraId="127570C7" w14:textId="29211F1C"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3</w:t>
            </w:r>
            <w:r w:rsidRPr="007700B1">
              <w:rPr>
                <w:color w:val="1F497D" w:themeColor="text2"/>
              </w:rPr>
              <w:fldChar w:fldCharType="end"/>
            </w:r>
            <w:r w:rsidRPr="007700B1">
              <w:rPr>
                <w:color w:val="1F497D" w:themeColor="text2"/>
              </w:rPr>
              <w:t>)</w:t>
            </w:r>
          </w:p>
        </w:tc>
      </w:tr>
    </w:tbl>
    <w:p w14:paraId="0E33963B" w14:textId="77777777" w:rsidR="008F636B" w:rsidRPr="007700B1" w:rsidRDefault="008F636B" w:rsidP="008F636B">
      <w:pPr>
        <w:pStyle w:val="wherestatement"/>
        <w:spacing w:before="240"/>
      </w:pPr>
    </w:p>
    <w:tbl>
      <w:tblPr>
        <w:tblStyle w:val="TableGrid"/>
        <w:tblW w:w="8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8"/>
        <w:gridCol w:w="1346"/>
      </w:tblGrid>
      <w:tr w:rsidR="008F636B" w:rsidRPr="007700B1" w14:paraId="786604A5" w14:textId="77777777" w:rsidTr="00D751CA">
        <w:trPr>
          <w:trHeight w:val="576"/>
        </w:trPr>
        <w:tc>
          <w:tcPr>
            <w:tcW w:w="236" w:type="dxa"/>
          </w:tcPr>
          <w:p w14:paraId="6C16FECB" w14:textId="77777777" w:rsidR="008F636B" w:rsidRPr="007700B1" w:rsidRDefault="008F636B" w:rsidP="00EC3E7B">
            <w:pPr>
              <w:pStyle w:val="Equation"/>
            </w:pPr>
          </w:p>
        </w:tc>
        <w:tc>
          <w:tcPr>
            <w:tcW w:w="6988" w:type="dxa"/>
          </w:tcPr>
          <w:p w14:paraId="493995C6" w14:textId="29DA5489" w:rsidR="008F636B" w:rsidRPr="007700B1" w:rsidRDefault="00000000" w:rsidP="00EC3E7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num>
                  <m:den>
                    <m:r>
                      <m:rPr>
                        <m:sty m:val="p"/>
                      </m:rPr>
                      <w:rPr>
                        <w:rFonts w:ascii="Cambria Math" w:hAnsi="Cambria Math"/>
                      </w:rPr>
                      <m:t>12</m:t>
                    </m:r>
                  </m:den>
                </m:f>
              </m:oMath>
            </m:oMathPara>
          </w:p>
        </w:tc>
        <w:tc>
          <w:tcPr>
            <w:tcW w:w="1346" w:type="dxa"/>
          </w:tcPr>
          <w:p w14:paraId="4133B9A7" w14:textId="7B16CEB1" w:rsidR="008F636B" w:rsidRPr="007700B1" w:rsidRDefault="008F636B" w:rsidP="00EC3E7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4</w:t>
            </w:r>
            <w:r w:rsidRPr="007700B1">
              <w:rPr>
                <w:color w:val="1F497D" w:themeColor="text2"/>
              </w:rPr>
              <w:fldChar w:fldCharType="end"/>
            </w:r>
            <w:r w:rsidRPr="007700B1">
              <w:rPr>
                <w:color w:val="1F497D" w:themeColor="text2"/>
              </w:rPr>
              <w:t>)</w:t>
            </w:r>
          </w:p>
        </w:tc>
      </w:tr>
    </w:tbl>
    <w:p w14:paraId="1E741B90" w14:textId="77777777" w:rsidR="00D751CA" w:rsidRDefault="00D751CA" w:rsidP="00566B03">
      <w:pPr>
        <w:shd w:val="clear" w:color="auto" w:fill="FFFFFF"/>
        <w:jc w:val="left"/>
        <w:rPr>
          <w:b/>
          <w:bCs/>
        </w:rPr>
      </w:pPr>
    </w:p>
    <w:p w14:paraId="19546925" w14:textId="4329321B" w:rsidR="00BE61A7" w:rsidRPr="007700B1" w:rsidRDefault="00BE61A7" w:rsidP="00566B03">
      <w:pPr>
        <w:shd w:val="clear" w:color="auto" w:fill="FFFFFF"/>
        <w:jc w:val="left"/>
        <w:rPr>
          <w:b/>
          <w:bCs/>
        </w:rPr>
      </w:pPr>
      <w:r w:rsidRPr="007700B1">
        <w:rPr>
          <w:b/>
          <w:bCs/>
        </w:rPr>
        <w:t>Temporal Downscaling – Livestock, Manufacturing and Mining:</w:t>
      </w:r>
    </w:p>
    <w:p w14:paraId="76679806" w14:textId="77777777" w:rsidR="00B96C0C" w:rsidRPr="007700B1" w:rsidRDefault="00B96C0C" w:rsidP="00566B03">
      <w:pPr>
        <w:shd w:val="clear" w:color="auto" w:fill="FFFFFF"/>
        <w:jc w:val="left"/>
        <w:rPr>
          <w:rFonts w:ascii="Source Sans Pro" w:hAnsi="Source Sans Pro"/>
          <w:color w:val="333333"/>
          <w:sz w:val="23"/>
          <w:szCs w:val="23"/>
          <w:lang w:val="en-US" w:eastAsia="en-US"/>
        </w:rPr>
      </w:pPr>
      <w:r w:rsidRPr="007700B1">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7E2024B6" w14:textId="77777777" w:rsidTr="005D629B">
        <w:tc>
          <w:tcPr>
            <w:tcW w:w="236" w:type="dxa"/>
          </w:tcPr>
          <w:p w14:paraId="6B6A0336" w14:textId="77777777" w:rsidR="00B96C0C" w:rsidRPr="007700B1" w:rsidRDefault="00B96C0C" w:rsidP="005D629B">
            <w:pPr>
              <w:pStyle w:val="Equation"/>
            </w:pPr>
          </w:p>
        </w:tc>
        <w:tc>
          <w:tcPr>
            <w:tcW w:w="6982" w:type="dxa"/>
          </w:tcPr>
          <w:p w14:paraId="5D0A247A" w14:textId="32E685CC"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692651E1" w14:textId="16973587"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5</w:t>
            </w:r>
            <w:r w:rsidRPr="007700B1">
              <w:rPr>
                <w:color w:val="1F497D" w:themeColor="text2"/>
              </w:rPr>
              <w:fldChar w:fldCharType="end"/>
            </w:r>
            <w:r w:rsidRPr="007700B1">
              <w:rPr>
                <w:color w:val="1F497D" w:themeColor="text2"/>
              </w:rPr>
              <w:t>)</w:t>
            </w:r>
          </w:p>
        </w:tc>
      </w:tr>
    </w:tbl>
    <w:p w14:paraId="322D639D" w14:textId="77777777" w:rsidR="00B96C0C" w:rsidRPr="007700B1"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7700B1" w14:paraId="3326AB9A" w14:textId="77777777" w:rsidTr="005D629B">
        <w:tc>
          <w:tcPr>
            <w:tcW w:w="236" w:type="dxa"/>
          </w:tcPr>
          <w:p w14:paraId="12533D81" w14:textId="77777777" w:rsidR="00B96C0C" w:rsidRPr="007700B1" w:rsidRDefault="00B96C0C" w:rsidP="005D629B">
            <w:pPr>
              <w:pStyle w:val="Equation"/>
            </w:pPr>
          </w:p>
        </w:tc>
        <w:tc>
          <w:tcPr>
            <w:tcW w:w="6982" w:type="dxa"/>
          </w:tcPr>
          <w:p w14:paraId="1E6B2B92" w14:textId="0E8F4E84" w:rsidR="00B96C0C"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month</m:t>
                        </m:r>
                      </m:sub>
                    </m:sSub>
                  </m:num>
                  <m:den>
                    <m:sSub>
                      <m:sSubPr>
                        <m:ctrlPr>
                          <w:rPr>
                            <w:rFonts w:ascii="Cambria Math" w:hAnsi="Cambria Math"/>
                          </w:rPr>
                        </m:ctrlPr>
                      </m:sSubPr>
                      <m:e>
                        <m:r>
                          <m:rPr>
                            <m:sty m:val="p"/>
                          </m:rPr>
                          <w:rPr>
                            <w:rFonts w:ascii="Cambria Math" w:hAnsi="Cambria Math"/>
                          </w:rPr>
                          <m:t>days</m:t>
                        </m:r>
                      </m:e>
                      <m:sub>
                        <m:r>
                          <m:rPr>
                            <m:sty m:val="p"/>
                          </m:rPr>
                          <w:rPr>
                            <w:rFonts w:ascii="Cambria Math" w:hAnsi="Cambria Math"/>
                          </w:rPr>
                          <m:t>year</m:t>
                        </m:r>
                      </m:sub>
                    </m:sSub>
                  </m:den>
                </m:f>
              </m:oMath>
            </m:oMathPara>
          </w:p>
        </w:tc>
        <w:tc>
          <w:tcPr>
            <w:tcW w:w="1345" w:type="dxa"/>
          </w:tcPr>
          <w:p w14:paraId="1073523D" w14:textId="02FAE3DB" w:rsidR="00B96C0C" w:rsidRPr="007700B1" w:rsidRDefault="00B96C0C"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6</w:t>
            </w:r>
            <w:r w:rsidRPr="007700B1">
              <w:rPr>
                <w:color w:val="1F497D" w:themeColor="text2"/>
              </w:rPr>
              <w:fldChar w:fldCharType="end"/>
            </w:r>
            <w:r w:rsidRPr="007700B1">
              <w:rPr>
                <w:color w:val="1F497D" w:themeColor="text2"/>
              </w:rPr>
              <w:t>)</w:t>
            </w:r>
          </w:p>
        </w:tc>
      </w:tr>
    </w:tbl>
    <w:p w14:paraId="019EAD48" w14:textId="6BD6D419" w:rsidR="00BE61A7" w:rsidRPr="007700B1" w:rsidRDefault="00BE61A7" w:rsidP="00BE61A7">
      <w:pPr>
        <w:shd w:val="clear" w:color="auto" w:fill="FFFFFF"/>
        <w:spacing w:after="158"/>
        <w:jc w:val="left"/>
        <w:rPr>
          <w:b/>
          <w:bCs/>
        </w:rPr>
      </w:pPr>
    </w:p>
    <w:p w14:paraId="525C9E03" w14:textId="6D295593" w:rsidR="00BE61A7" w:rsidRPr="007700B1" w:rsidRDefault="00BE61A7" w:rsidP="00566B03">
      <w:pPr>
        <w:shd w:val="clear" w:color="auto" w:fill="FFFFFF"/>
        <w:jc w:val="left"/>
        <w:rPr>
          <w:b/>
          <w:bCs/>
        </w:rPr>
      </w:pPr>
      <w:r w:rsidRPr="007700B1">
        <w:rPr>
          <w:b/>
          <w:bCs/>
        </w:rPr>
        <w:t>Temporal Downscaling – Irrigation:</w:t>
      </w:r>
    </w:p>
    <w:p w14:paraId="5D42B01B" w14:textId="1F7B5124" w:rsidR="00A32B07" w:rsidRPr="007700B1" w:rsidRDefault="00B96C0C" w:rsidP="00566B03">
      <w:p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 xml:space="preserve">Temporal downscaling for irrigation water withdrawal and consumption is based on weighted irrigation profiles for each of the 235 basins. </w:t>
      </w:r>
      <w:r w:rsidR="00C677DA" w:rsidRPr="007700B1">
        <w:rPr>
          <w:rFonts w:asciiTheme="minorHAnsi" w:hAnsiTheme="minorHAnsi" w:cstheme="minorHAnsi"/>
          <w:color w:val="333333"/>
          <w:lang w:val="en-US" w:eastAsia="en-US"/>
        </w:rPr>
        <w:t>Gridded m</w:t>
      </w:r>
      <w:r w:rsidRPr="007700B1">
        <w:rPr>
          <w:rFonts w:asciiTheme="minorHAnsi" w:hAnsiTheme="minorHAnsi" w:cstheme="minorHAnsi"/>
          <w:color w:val="333333"/>
          <w:lang w:val="en-US" w:eastAsia="en-US"/>
        </w:rPr>
        <w:t>onthly irrigation withdrawal values from the PCR-GLOBWB global hydrological</w:t>
      </w:r>
      <w:r w:rsidR="0091313B" w:rsidRPr="007700B1">
        <w:rPr>
          <w:rFonts w:asciiTheme="minorHAnsi" w:hAnsiTheme="minorHAnsi" w:cstheme="minorHAnsi"/>
          <w:color w:val="333333"/>
          <w:lang w:val="en-US" w:eastAsia="en-US"/>
        </w:rPr>
        <w:t xml:space="preserve"> (from Huang et al. 2018</w:t>
      </w:r>
      <w:r w:rsidR="0091313B" w:rsidRPr="007700B1">
        <w:rPr>
          <w:rFonts w:asciiTheme="minorHAnsi" w:hAnsiTheme="minorHAnsi" w:cstheme="minorHAnsi"/>
          <w:color w:val="333333"/>
          <w:lang w:val="en-US" w:eastAsia="en-US"/>
        </w:rPr>
        <w:fldChar w:fldCharType="begin"/>
      </w:r>
      <w:r w:rsidR="00684AB8">
        <w:rPr>
          <w:rFonts w:asciiTheme="minorHAnsi" w:hAnsiTheme="minorHAnsi" w:cstheme="minorHAnsi"/>
          <w:color w:val="333333"/>
          <w:lang w:val="en-US" w:eastAsia="en-US"/>
        </w:rPr>
        <w:instrText xml:space="preserve"> ADDIN ZOTERO_ITEM CSL_CITATION {"citationID":"GuNvGmdf","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color w:val="333333"/>
          <w:lang w:val="en-US" w:eastAsia="en-US"/>
        </w:rPr>
        <w:instrText>∘</w:instrText>
      </w:r>
      <w:r w:rsidR="00684AB8">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684AB8" w:rsidRPr="00684AB8">
        <w:rPr>
          <w:rFonts w:cs="Calibri"/>
          <w:szCs w:val="24"/>
          <w:vertAlign w:val="superscript"/>
        </w:rPr>
        <w:t>13</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 original data from ISIMIP</w:t>
      </w:r>
      <w:r w:rsidR="0091313B" w:rsidRPr="007700B1">
        <w:rPr>
          <w:rFonts w:asciiTheme="minorHAnsi" w:hAnsiTheme="minorHAnsi" w:cstheme="minorHAnsi"/>
          <w:color w:val="333333"/>
          <w:lang w:val="en-US" w:eastAsia="en-US"/>
        </w:rPr>
        <w:fldChar w:fldCharType="begin"/>
      </w:r>
      <w:r w:rsidR="00BE7D26">
        <w:rPr>
          <w:rFonts w:asciiTheme="minorHAnsi" w:hAnsiTheme="minorHAnsi" w:cstheme="minorHAnsi"/>
          <w:color w:val="333333"/>
          <w:lang w:val="en-US" w:eastAsia="en-US"/>
        </w:rPr>
        <w:instrText xml:space="preserve"> ADDIN ZOTERO_ITEM CSL_CITATION {"citationID":"3weUs7D4","properties":{"formattedCitation":"\\super 40\\nosupersub{}","plainCitation":"40","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7700B1">
        <w:rPr>
          <w:rFonts w:asciiTheme="minorHAnsi" w:hAnsiTheme="minorHAnsi" w:cstheme="minorHAnsi"/>
          <w:color w:val="333333"/>
          <w:lang w:val="en-US" w:eastAsia="en-US"/>
        </w:rPr>
        <w:fldChar w:fldCharType="separate"/>
      </w:r>
      <w:r w:rsidR="00BE7D26" w:rsidRPr="00BE7D26">
        <w:rPr>
          <w:rFonts w:cs="Calibri"/>
          <w:szCs w:val="24"/>
          <w:vertAlign w:val="superscript"/>
        </w:rPr>
        <w:t>40</w:t>
      </w:r>
      <w:r w:rsidR="0091313B" w:rsidRPr="007700B1">
        <w:rPr>
          <w:rFonts w:asciiTheme="minorHAnsi" w:hAnsiTheme="minorHAnsi" w:cstheme="minorHAnsi"/>
          <w:color w:val="333333"/>
          <w:lang w:val="en-US" w:eastAsia="en-US"/>
        </w:rPr>
        <w:fldChar w:fldCharType="end"/>
      </w:r>
      <w:r w:rsidR="0091313B" w:rsidRPr="007700B1">
        <w:rPr>
          <w:rFonts w:asciiTheme="minorHAnsi" w:hAnsiTheme="minorHAnsi" w:cstheme="minorHAnsi"/>
          <w:color w:val="333333"/>
          <w:lang w:val="en-US" w:eastAsia="en-US"/>
        </w:rPr>
        <w:t>)</w:t>
      </w:r>
      <w:r w:rsidRPr="007700B1">
        <w:rPr>
          <w:rFonts w:asciiTheme="minorHAnsi" w:hAnsiTheme="minorHAnsi" w:cstheme="minorHAnsi"/>
          <w:color w:val="333333"/>
          <w:lang w:val="en-US" w:eastAsia="en-US"/>
        </w:rPr>
        <w:t xml:space="preserve"> model are averaged across the years 1971-2010, then aggregated to the basin scale. The monthly irrigation withdrawal percentages for a basin are applied to all crops in each of its cells:</w:t>
      </w:r>
    </w:p>
    <w:p w14:paraId="5E5A542D" w14:textId="77777777" w:rsidR="00A32B07" w:rsidRPr="007700B1"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2148D280" w14:textId="77777777" w:rsidTr="005D629B">
        <w:tc>
          <w:tcPr>
            <w:tcW w:w="236" w:type="dxa"/>
          </w:tcPr>
          <w:p w14:paraId="3A4BFCBA" w14:textId="77777777" w:rsidR="00C677DA" w:rsidRPr="007700B1" w:rsidRDefault="00C677DA" w:rsidP="005D629B">
            <w:pPr>
              <w:pStyle w:val="Equation"/>
            </w:pPr>
          </w:p>
        </w:tc>
        <w:tc>
          <w:tcPr>
            <w:tcW w:w="6982" w:type="dxa"/>
          </w:tcPr>
          <w:p w14:paraId="102B3F1E" w14:textId="542EF961"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ithdrawal</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662129AE" w14:textId="00A69B6A"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7</w:t>
            </w:r>
            <w:r w:rsidRPr="007700B1">
              <w:rPr>
                <w:color w:val="1F497D" w:themeColor="text2"/>
              </w:rPr>
              <w:fldChar w:fldCharType="end"/>
            </w:r>
            <w:r w:rsidRPr="007700B1">
              <w:rPr>
                <w:color w:val="1F497D" w:themeColor="text2"/>
              </w:rPr>
              <w:t>)</w:t>
            </w:r>
          </w:p>
        </w:tc>
      </w:tr>
    </w:tbl>
    <w:p w14:paraId="01C04D9F" w14:textId="77777777" w:rsidR="00C677DA" w:rsidRPr="007700B1"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7700B1" w14:paraId="08E2254B" w14:textId="77777777" w:rsidTr="005D629B">
        <w:tc>
          <w:tcPr>
            <w:tcW w:w="236" w:type="dxa"/>
          </w:tcPr>
          <w:p w14:paraId="6A604E8D" w14:textId="77777777" w:rsidR="00C677DA" w:rsidRPr="007700B1" w:rsidRDefault="00C677DA" w:rsidP="005D629B">
            <w:pPr>
              <w:pStyle w:val="Equation"/>
            </w:pPr>
          </w:p>
        </w:tc>
        <w:tc>
          <w:tcPr>
            <w:tcW w:w="6982" w:type="dxa"/>
          </w:tcPr>
          <w:p w14:paraId="0BB2624C" w14:textId="2851E7D9" w:rsidR="00C677DA" w:rsidRPr="007700B1" w:rsidRDefault="00000000" w:rsidP="005D629B">
            <w:pPr>
              <w:ind w:left="-1392" w:right="-1092"/>
            </w:pPr>
            <m:oMathPara>
              <m:oMath>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mon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nsumption</m:t>
                    </m:r>
                  </m:e>
                  <m:sub>
                    <m:r>
                      <m:rPr>
                        <m:sty m:val="p"/>
                      </m:rPr>
                      <w:rPr>
                        <w:rFonts w:ascii="Cambria Math" w:hAnsi="Cambria Math"/>
                      </w:rPr>
                      <m:t>yea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cent</m:t>
                    </m:r>
                  </m:e>
                  <m:sub>
                    <m:r>
                      <m:rPr>
                        <m:sty m:val="p"/>
                      </m:rPr>
                      <w:rPr>
                        <w:rFonts w:ascii="Cambria Math" w:hAnsi="Cambria Math"/>
                      </w:rPr>
                      <m:t>basin,month</m:t>
                    </m:r>
                  </m:sub>
                </m:sSub>
              </m:oMath>
            </m:oMathPara>
          </w:p>
        </w:tc>
        <w:tc>
          <w:tcPr>
            <w:tcW w:w="1345" w:type="dxa"/>
          </w:tcPr>
          <w:p w14:paraId="5571C6BD" w14:textId="532D3522" w:rsidR="00C677DA" w:rsidRPr="007700B1" w:rsidRDefault="00C677DA" w:rsidP="005D629B">
            <w:pPr>
              <w:pStyle w:val="Equation"/>
              <w:jc w:val="right"/>
            </w:pPr>
            <w:r w:rsidRPr="007700B1">
              <w:rPr>
                <w:color w:val="1F497D" w:themeColor="text2"/>
              </w:rPr>
              <w:t>(</w:t>
            </w:r>
            <w:r w:rsidRPr="007700B1">
              <w:rPr>
                <w:color w:val="1F497D" w:themeColor="text2"/>
              </w:rPr>
              <w:fldChar w:fldCharType="begin"/>
            </w:r>
            <w:r w:rsidRPr="007700B1">
              <w:rPr>
                <w:color w:val="1F497D" w:themeColor="text2"/>
              </w:rPr>
              <w:instrText xml:space="preserve"> SEQ Equation \* ARABIC </w:instrText>
            </w:r>
            <w:r w:rsidRPr="007700B1">
              <w:rPr>
                <w:color w:val="1F497D" w:themeColor="text2"/>
              </w:rPr>
              <w:fldChar w:fldCharType="separate"/>
            </w:r>
            <w:r w:rsidR="009B4143">
              <w:rPr>
                <w:noProof/>
                <w:color w:val="1F497D" w:themeColor="text2"/>
              </w:rPr>
              <w:t>28</w:t>
            </w:r>
            <w:r w:rsidRPr="007700B1">
              <w:rPr>
                <w:color w:val="1F497D" w:themeColor="text2"/>
              </w:rPr>
              <w:fldChar w:fldCharType="end"/>
            </w:r>
            <w:r w:rsidRPr="007700B1">
              <w:rPr>
                <w:color w:val="1F497D" w:themeColor="text2"/>
              </w:rPr>
              <w:t>)</w:t>
            </w:r>
          </w:p>
        </w:tc>
      </w:tr>
    </w:tbl>
    <w:p w14:paraId="23FA9EAD" w14:textId="77777777" w:rsidR="00C677DA" w:rsidRPr="007700B1"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7700B1" w:rsidRDefault="00B96C0C" w:rsidP="00BE61A7">
      <w:pPr>
        <w:shd w:val="clear" w:color="auto" w:fill="FFFFFF"/>
        <w:spacing w:after="158"/>
        <w:jc w:val="left"/>
        <w:rPr>
          <w:rFonts w:asciiTheme="minorHAnsi" w:hAnsiTheme="minorHAnsi" w:cstheme="minorHAnsi"/>
          <w:b/>
          <w:bCs/>
          <w:lang w:val="en-US"/>
        </w:rPr>
      </w:pPr>
      <w:r w:rsidRPr="007700B1">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7700B1" w:rsidRDefault="000A7394" w:rsidP="000A7394"/>
    <w:p w14:paraId="5505F5B7" w14:textId="4E5F94B2" w:rsidR="00C44F10" w:rsidRPr="007700B1" w:rsidRDefault="000C0413" w:rsidP="00566B03">
      <w:pPr>
        <w:pStyle w:val="Heading3"/>
        <w:spacing w:before="0" w:after="0"/>
      </w:pPr>
      <w:r w:rsidRPr="007700B1">
        <w:t>Data Records</w:t>
      </w:r>
    </w:p>
    <w:p w14:paraId="48547353" w14:textId="42BD5A1A" w:rsidR="004866DC" w:rsidRPr="007700B1" w:rsidRDefault="00C677DA" w:rsidP="00566B03">
      <w:r w:rsidRPr="007700B1">
        <w:t xml:space="preserve">Data outputs from this experiment have been minted and are available </w:t>
      </w:r>
      <w:r w:rsidR="00A32B07" w:rsidRPr="007700B1">
        <w:t xml:space="preserve">in the repository indicated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9B4143" w:rsidRPr="007700B1">
        <w:t xml:space="preserve">Table </w:t>
      </w:r>
      <w:r w:rsidR="009B4143" w:rsidRPr="009B4143">
        <w:rPr>
          <w:noProof/>
        </w:rPr>
        <w:t>2</w:t>
      </w:r>
      <w:r w:rsidR="00A32B07" w:rsidRPr="007700B1">
        <w:fldChar w:fldCharType="end"/>
      </w:r>
      <w:r w:rsidR="00A32B07" w:rsidRPr="007700B1">
        <w:t xml:space="preserve">. A meta-repository with detailed information on the workflows to produce the data is also available and shown in </w:t>
      </w:r>
      <w:r w:rsidR="00A32B07" w:rsidRPr="007700B1">
        <w:fldChar w:fldCharType="begin"/>
      </w:r>
      <w:r w:rsidR="00A32B07" w:rsidRPr="007700B1">
        <w:instrText xml:space="preserve"> REF _Ref102552456 \h </w:instrText>
      </w:r>
      <w:r w:rsidR="00E93450" w:rsidRPr="007700B1">
        <w:instrText xml:space="preserve"> \* MERGEFORMAT </w:instrText>
      </w:r>
      <w:r w:rsidR="00A32B07" w:rsidRPr="007700B1">
        <w:fldChar w:fldCharType="separate"/>
      </w:r>
      <w:r w:rsidR="009B4143" w:rsidRPr="007700B1">
        <w:t xml:space="preserve">Table </w:t>
      </w:r>
      <w:r w:rsidR="009B4143" w:rsidRPr="009B4143">
        <w:rPr>
          <w:noProof/>
        </w:rPr>
        <w:t>2</w:t>
      </w:r>
      <w:r w:rsidR="00A32B07" w:rsidRPr="007700B1">
        <w:fldChar w:fldCharType="end"/>
      </w:r>
      <w:r w:rsidR="00A32B07" w:rsidRPr="007700B1">
        <w:t>.</w:t>
      </w:r>
    </w:p>
    <w:p w14:paraId="2DE52148" w14:textId="6A6830F9" w:rsidR="00A32B07" w:rsidRPr="007700B1" w:rsidRDefault="00A32B07" w:rsidP="004E0C09"/>
    <w:p w14:paraId="6E43AFEE" w14:textId="2A6E665C" w:rsidR="00A32B07" w:rsidRPr="007700B1" w:rsidRDefault="00A32B07" w:rsidP="00A32B07">
      <w:pPr>
        <w:pStyle w:val="Caption"/>
        <w:keepNext/>
        <w:jc w:val="center"/>
        <w:rPr>
          <w:i w:val="0"/>
          <w:iCs w:val="0"/>
        </w:rPr>
      </w:pPr>
      <w:bookmarkStart w:id="13" w:name="_Ref102552456"/>
      <w:r w:rsidRPr="007700B1">
        <w:rPr>
          <w:i w:val="0"/>
          <w:iCs w:val="0"/>
        </w:rPr>
        <w:lastRenderedPageBreak/>
        <w:t xml:space="preserve">Table </w:t>
      </w:r>
      <w:r w:rsidR="00B059B3" w:rsidRPr="007700B1">
        <w:rPr>
          <w:i w:val="0"/>
          <w:iCs w:val="0"/>
        </w:rPr>
        <w:fldChar w:fldCharType="begin"/>
      </w:r>
      <w:r w:rsidR="00B059B3" w:rsidRPr="007700B1">
        <w:rPr>
          <w:i w:val="0"/>
          <w:iCs w:val="0"/>
        </w:rPr>
        <w:instrText xml:space="preserve"> SEQ Table \* ARABIC </w:instrText>
      </w:r>
      <w:r w:rsidR="00B059B3" w:rsidRPr="007700B1">
        <w:rPr>
          <w:i w:val="0"/>
          <w:iCs w:val="0"/>
        </w:rPr>
        <w:fldChar w:fldCharType="separate"/>
      </w:r>
      <w:r w:rsidR="009B4143">
        <w:rPr>
          <w:i w:val="0"/>
          <w:iCs w:val="0"/>
          <w:noProof/>
        </w:rPr>
        <w:t>2</w:t>
      </w:r>
      <w:r w:rsidR="00B059B3" w:rsidRPr="007700B1">
        <w:rPr>
          <w:i w:val="0"/>
          <w:iCs w:val="0"/>
          <w:noProof/>
        </w:rPr>
        <w:fldChar w:fldCharType="end"/>
      </w:r>
      <w:bookmarkEnd w:id="13"/>
      <w:r w:rsidRPr="007700B1">
        <w:rPr>
          <w:i w:val="0"/>
          <w:iCs w:val="0"/>
        </w:rP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rsidRPr="007700B1"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7700B1" w:rsidRDefault="00A32B07" w:rsidP="00A32B07">
            <w:pPr>
              <w:jc w:val="center"/>
              <w:rPr>
                <w:b/>
                <w:bCs/>
              </w:rPr>
            </w:pPr>
            <w:r w:rsidRPr="007700B1">
              <w:rPr>
                <w:b/>
                <w:bCs/>
              </w:rPr>
              <w:t>Record</w:t>
            </w:r>
          </w:p>
        </w:tc>
        <w:tc>
          <w:tcPr>
            <w:tcW w:w="1733" w:type="pct"/>
            <w:shd w:val="clear" w:color="auto" w:fill="F2F2F2" w:themeFill="background1" w:themeFillShade="F2"/>
            <w:vAlign w:val="center"/>
          </w:tcPr>
          <w:p w14:paraId="51284177" w14:textId="20D84A82" w:rsidR="00A32B07" w:rsidRPr="007700B1" w:rsidRDefault="00A32B07" w:rsidP="00A32B07">
            <w:pPr>
              <w:jc w:val="center"/>
              <w:rPr>
                <w:b/>
                <w:bCs/>
              </w:rPr>
            </w:pPr>
            <w:r w:rsidRPr="007700B1">
              <w:rPr>
                <w:b/>
                <w:bCs/>
              </w:rPr>
              <w:t>Details</w:t>
            </w:r>
          </w:p>
        </w:tc>
        <w:tc>
          <w:tcPr>
            <w:tcW w:w="2110" w:type="pct"/>
            <w:shd w:val="clear" w:color="auto" w:fill="F2F2F2" w:themeFill="background1" w:themeFillShade="F2"/>
            <w:vAlign w:val="center"/>
          </w:tcPr>
          <w:p w14:paraId="10645DE8" w14:textId="59083E31" w:rsidR="00A32B07" w:rsidRPr="007700B1" w:rsidRDefault="00A32B07" w:rsidP="00A32B07">
            <w:pPr>
              <w:jc w:val="center"/>
              <w:rPr>
                <w:b/>
                <w:bCs/>
              </w:rPr>
            </w:pPr>
            <w:r w:rsidRPr="007700B1">
              <w:rPr>
                <w:b/>
                <w:bCs/>
              </w:rPr>
              <w:t>Location</w:t>
            </w:r>
          </w:p>
        </w:tc>
      </w:tr>
      <w:tr w:rsidR="00A32B07" w:rsidRPr="007700B1" w14:paraId="35A8374B" w14:textId="77777777" w:rsidTr="00A32B07">
        <w:trPr>
          <w:trHeight w:val="538"/>
        </w:trPr>
        <w:tc>
          <w:tcPr>
            <w:tcW w:w="1157" w:type="pct"/>
            <w:vAlign w:val="center"/>
          </w:tcPr>
          <w:p w14:paraId="61A202FC" w14:textId="7F7BD9E6" w:rsidR="00A32B07" w:rsidRPr="007700B1" w:rsidRDefault="00A32B07" w:rsidP="00A32B07">
            <w:pPr>
              <w:jc w:val="center"/>
            </w:pPr>
            <w:r w:rsidRPr="007700B1">
              <w:t>Output Dataset</w:t>
            </w:r>
            <w:r w:rsidR="00115F50">
              <w:fldChar w:fldCharType="begin"/>
            </w:r>
            <w:r w:rsidR="002378B0">
              <w:instrText xml:space="preserve"> ADDIN ZOTERO_ITEM CSL_CITATION {"citationID":"yZlLg5sH","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115F50">
              <w:fldChar w:fldCharType="separate"/>
            </w:r>
            <w:r w:rsidR="00115F50" w:rsidRPr="00115F50">
              <w:rPr>
                <w:rFonts w:cs="Calibri"/>
                <w:szCs w:val="24"/>
                <w:vertAlign w:val="superscript"/>
              </w:rPr>
              <w:t>20</w:t>
            </w:r>
            <w:r w:rsidR="00115F50">
              <w:fldChar w:fldCharType="end"/>
            </w:r>
          </w:p>
        </w:tc>
        <w:tc>
          <w:tcPr>
            <w:tcW w:w="1733" w:type="pct"/>
            <w:vAlign w:val="center"/>
          </w:tcPr>
          <w:p w14:paraId="1F59584A" w14:textId="05F8449A" w:rsidR="00A32B07" w:rsidRPr="007700B1" w:rsidRDefault="00A32B07" w:rsidP="00A32B07">
            <w:pPr>
              <w:jc w:val="center"/>
            </w:pPr>
            <w:r w:rsidRPr="007700B1">
              <w:t>Data outputs from experiment</w:t>
            </w:r>
          </w:p>
        </w:tc>
        <w:tc>
          <w:tcPr>
            <w:tcW w:w="2110" w:type="pct"/>
            <w:vAlign w:val="center"/>
          </w:tcPr>
          <w:p w14:paraId="419CC116" w14:textId="2B0DDC96" w:rsidR="00A32B07" w:rsidRPr="007700B1" w:rsidRDefault="00000000" w:rsidP="00A32B07">
            <w:pPr>
              <w:jc w:val="center"/>
            </w:pPr>
            <w:hyperlink r:id="rId13" w:history="1">
              <w:r w:rsidR="00A32B07" w:rsidRPr="007700B1">
                <w:rPr>
                  <w:rStyle w:val="Hyperlink"/>
                </w:rPr>
                <w:t>https://doi.org/10.7910/DVN/VIQEAB</w:t>
              </w:r>
            </w:hyperlink>
            <w:r w:rsidR="00A32B07" w:rsidRPr="007700B1">
              <w:t xml:space="preserve"> </w:t>
            </w:r>
          </w:p>
        </w:tc>
      </w:tr>
      <w:tr w:rsidR="00A32B07" w:rsidRPr="007700B1" w14:paraId="61F502C4" w14:textId="77777777" w:rsidTr="00A32B07">
        <w:trPr>
          <w:trHeight w:val="538"/>
        </w:trPr>
        <w:tc>
          <w:tcPr>
            <w:tcW w:w="1157" w:type="pct"/>
            <w:vAlign w:val="center"/>
          </w:tcPr>
          <w:p w14:paraId="6E500FC3" w14:textId="77777777" w:rsidR="00A32B07" w:rsidRPr="007700B1" w:rsidRDefault="00A32B07" w:rsidP="00A32B07">
            <w:pPr>
              <w:jc w:val="center"/>
            </w:pPr>
            <w:r w:rsidRPr="007700B1">
              <w:t xml:space="preserve">Supporting </w:t>
            </w:r>
          </w:p>
          <w:p w14:paraId="115E0AF8" w14:textId="72B6EA86" w:rsidR="00A32B07" w:rsidRPr="007700B1" w:rsidRDefault="00A32B07" w:rsidP="00A32B07">
            <w:pPr>
              <w:jc w:val="center"/>
            </w:pPr>
            <w:r w:rsidRPr="007700B1">
              <w:t>Meta-repository</w:t>
            </w:r>
          </w:p>
        </w:tc>
        <w:tc>
          <w:tcPr>
            <w:tcW w:w="1733" w:type="pct"/>
            <w:vAlign w:val="center"/>
          </w:tcPr>
          <w:p w14:paraId="5FD793F3" w14:textId="15704F0D" w:rsidR="00A32B07" w:rsidRPr="007700B1" w:rsidRDefault="00A32B07" w:rsidP="00A32B07">
            <w:pPr>
              <w:jc w:val="center"/>
            </w:pPr>
            <w:r w:rsidRPr="007700B1">
              <w:t>Meta-repository with detailed workflows for experiment</w:t>
            </w:r>
          </w:p>
        </w:tc>
        <w:tc>
          <w:tcPr>
            <w:tcW w:w="2110" w:type="pct"/>
            <w:vAlign w:val="center"/>
          </w:tcPr>
          <w:p w14:paraId="6C53B288" w14:textId="4DD436BD" w:rsidR="00A32B07" w:rsidRPr="007700B1" w:rsidRDefault="00000000" w:rsidP="00A32B07">
            <w:pPr>
              <w:jc w:val="center"/>
            </w:pPr>
            <w:hyperlink r:id="rId14" w:history="1">
              <w:r w:rsidR="00A32B07" w:rsidRPr="007700B1">
                <w:rPr>
                  <w:rStyle w:val="Hyperlink"/>
                </w:rPr>
                <w:t>https://jgcri.github.io/khan-etal_2022_tethysSSPRCP/index.html</w:t>
              </w:r>
            </w:hyperlink>
            <w:r w:rsidR="00A32B07" w:rsidRPr="007700B1">
              <w:t xml:space="preserve"> </w:t>
            </w:r>
          </w:p>
        </w:tc>
      </w:tr>
    </w:tbl>
    <w:p w14:paraId="3A2BB951" w14:textId="77777777" w:rsidR="00A32B07" w:rsidRPr="007700B1" w:rsidRDefault="00A32B07" w:rsidP="00A32B07">
      <w:pPr>
        <w:jc w:val="left"/>
      </w:pPr>
    </w:p>
    <w:p w14:paraId="24EB7392" w14:textId="11DC04D7" w:rsidR="00A32B07" w:rsidRPr="007700B1" w:rsidRDefault="00A32B07" w:rsidP="00A32B07">
      <w:pPr>
        <w:jc w:val="left"/>
        <w:rPr>
          <w:rFonts w:asciiTheme="minorHAnsi" w:hAnsiTheme="minorHAnsi" w:cstheme="minorHAnsi"/>
          <w:color w:val="333333"/>
          <w:shd w:val="clear" w:color="auto" w:fill="FFFFFF"/>
          <w:lang w:val="en-US" w:eastAsia="en-US"/>
        </w:rPr>
      </w:pPr>
      <w:r w:rsidRPr="007700B1">
        <w:rPr>
          <w:rFonts w:asciiTheme="minorHAnsi" w:hAnsiTheme="minorHAnsi" w:cstheme="minorHAnsi"/>
          <w:color w:val="333333"/>
          <w:shd w:val="clear" w:color="auto" w:fill="FFFFFF"/>
          <w:lang w:val="en-US" w:eastAsia="en-US"/>
        </w:rPr>
        <w:t>The dataset contains separate files with names which start with a combination of the following SSP, RCP, GCM and water usage type:</w:t>
      </w:r>
    </w:p>
    <w:p w14:paraId="40B2716A" w14:textId="77777777" w:rsidR="00A32B07" w:rsidRPr="007700B1" w:rsidRDefault="00A32B07" w:rsidP="00A32B07">
      <w:pPr>
        <w:jc w:val="left"/>
        <w:rPr>
          <w:rFonts w:asciiTheme="minorHAnsi" w:hAnsiTheme="minorHAnsi" w:cstheme="minorHAnsi"/>
          <w:lang w:val="en-US" w:eastAsia="en-US"/>
        </w:rPr>
      </w:pPr>
    </w:p>
    <w:p w14:paraId="77BD6EC5"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SSP:</w:t>
      </w:r>
      <w:r w:rsidRPr="007700B1">
        <w:rPr>
          <w:rFonts w:asciiTheme="minorHAnsi" w:hAnsiTheme="minorHAnsi" w:cstheme="minorHAnsi"/>
          <w:color w:val="333333"/>
          <w:lang w:val="en-US" w:eastAsia="en-US"/>
        </w:rPr>
        <w:t> ssp1, ssp2, spp3, spp4, spp5</w:t>
      </w:r>
    </w:p>
    <w:p w14:paraId="394F6764"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RCP: </w:t>
      </w:r>
      <w:r w:rsidRPr="007700B1">
        <w:rPr>
          <w:rFonts w:asciiTheme="minorHAnsi" w:hAnsiTheme="minorHAnsi" w:cstheme="minorHAnsi"/>
          <w:color w:val="333333"/>
          <w:lang w:val="en-US" w:eastAsia="en-US"/>
        </w:rPr>
        <w:t>rcp26, rcp45, rcp60, rcp85</w:t>
      </w:r>
    </w:p>
    <w:p w14:paraId="363E297E"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GCM: </w:t>
      </w:r>
      <w:proofErr w:type="spellStart"/>
      <w:r w:rsidRPr="007700B1">
        <w:rPr>
          <w:rFonts w:asciiTheme="minorHAnsi" w:hAnsiTheme="minorHAnsi" w:cstheme="minorHAnsi"/>
          <w:color w:val="333333"/>
          <w:lang w:val="en-US" w:eastAsia="en-US"/>
        </w:rPr>
        <w:t>gfd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hadgem</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ipsl</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miroc</w:t>
      </w:r>
      <w:proofErr w:type="spellEnd"/>
      <w:r w:rsidRPr="007700B1">
        <w:rPr>
          <w:rFonts w:asciiTheme="minorHAnsi" w:hAnsiTheme="minorHAnsi" w:cstheme="minorHAnsi"/>
          <w:color w:val="333333"/>
          <w:lang w:val="en-US" w:eastAsia="en-US"/>
        </w:rPr>
        <w:t xml:space="preserve">, </w:t>
      </w:r>
      <w:proofErr w:type="spellStart"/>
      <w:r w:rsidRPr="007700B1">
        <w:rPr>
          <w:rFonts w:asciiTheme="minorHAnsi" w:hAnsiTheme="minorHAnsi" w:cstheme="minorHAnsi"/>
          <w:color w:val="333333"/>
          <w:lang w:val="en-US" w:eastAsia="en-US"/>
        </w:rPr>
        <w:t>noresm</w:t>
      </w:r>
      <w:proofErr w:type="spellEnd"/>
    </w:p>
    <w:p w14:paraId="09CA892A" w14:textId="77777777" w:rsidR="00A32B07" w:rsidRPr="007700B1"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b/>
          <w:bCs/>
          <w:color w:val="333333"/>
          <w:lang w:val="en-US" w:eastAsia="en-US"/>
        </w:rPr>
        <w:t>Water use type: </w:t>
      </w:r>
      <w:r w:rsidRPr="007700B1">
        <w:rPr>
          <w:rFonts w:asciiTheme="minorHAnsi" w:hAnsiTheme="minorHAnsi" w:cstheme="minorHAnsi"/>
          <w:color w:val="333333"/>
          <w:lang w:val="en-US" w:eastAsia="en-US"/>
        </w:rPr>
        <w:t>consumption, withdrawals</w:t>
      </w:r>
    </w:p>
    <w:p w14:paraId="39FCC130" w14:textId="3CB79F0C"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1:</w:t>
      </w:r>
      <w:r w:rsidRPr="007700B1">
        <w:rPr>
          <w:rFonts w:asciiTheme="minorHAnsi" w:hAnsiTheme="minorHAnsi" w:cstheme="minorHAnsi"/>
          <w:color w:val="333333"/>
          <w:shd w:val="clear" w:color="auto" w:fill="FFFFFF"/>
          <w:lang w:val="en-US" w:eastAsia="en-US"/>
        </w:rPr>
        <w:t> ssp1_rcp26_gfdl_consumption_XXX</w:t>
      </w:r>
      <w:r w:rsidRPr="007700B1">
        <w:rPr>
          <w:rFonts w:asciiTheme="minorHAnsi" w:hAnsiTheme="minorHAnsi" w:cstheme="minorHAnsi"/>
          <w:color w:val="333333"/>
          <w:lang w:val="en-US" w:eastAsia="en-US"/>
        </w:rPr>
        <w:br/>
      </w:r>
      <w:r w:rsidRPr="007700B1">
        <w:rPr>
          <w:rFonts w:asciiTheme="minorHAnsi" w:hAnsiTheme="minorHAnsi" w:cstheme="minorHAnsi"/>
          <w:b/>
          <w:bCs/>
          <w:color w:val="333333"/>
          <w:shd w:val="clear" w:color="auto" w:fill="FFFFFF"/>
          <w:lang w:val="en-US" w:eastAsia="en-US"/>
        </w:rPr>
        <w:t>Example 2:</w:t>
      </w:r>
      <w:r w:rsidRPr="007700B1">
        <w:rPr>
          <w:rFonts w:asciiTheme="minorHAnsi" w:hAnsiTheme="minorHAnsi" w:cstheme="minorHAnsi"/>
          <w:color w:val="333333"/>
          <w:shd w:val="clear" w:color="auto" w:fill="FFFFFF"/>
          <w:lang w:val="en-US" w:eastAsia="en-US"/>
        </w:rPr>
        <w:t> ssp1_rcp26_gfdl_withdrawal_XXX</w:t>
      </w:r>
      <w:r w:rsidRPr="007700B1">
        <w:rPr>
          <w:rFonts w:asciiTheme="minorHAnsi" w:hAnsiTheme="minorHAnsi" w:cstheme="minorHAnsi"/>
          <w:color w:val="333333"/>
          <w:lang w:val="en-US" w:eastAsia="en-US"/>
        </w:rPr>
        <w:br/>
      </w:r>
      <w:r w:rsidRPr="007700B1">
        <w:rPr>
          <w:rFonts w:asciiTheme="minorHAnsi" w:hAnsiTheme="minorHAnsi" w:cstheme="minorHAnsi"/>
          <w:color w:val="333333"/>
          <w:lang w:val="en-US" w:eastAsia="en-US"/>
        </w:rPr>
        <w:br/>
      </w:r>
      <w:r w:rsidR="00C44F10" w:rsidRPr="007700B1">
        <w:rPr>
          <w:rFonts w:asciiTheme="minorHAnsi" w:hAnsiTheme="minorHAnsi" w:cstheme="minorHAnsi"/>
          <w:color w:val="333333"/>
          <w:shd w:val="clear" w:color="auto" w:fill="FFFFFF"/>
          <w:lang w:val="en-US" w:eastAsia="en-US"/>
        </w:rPr>
        <w:t>The</w:t>
      </w:r>
      <w:r w:rsidRPr="007700B1">
        <w:rPr>
          <w:rFonts w:asciiTheme="minorHAnsi" w:hAnsiTheme="minorHAnsi" w:cstheme="minorHAnsi"/>
          <w:color w:val="333333"/>
          <w:shd w:val="clear" w:color="auto" w:fill="FFFFFF"/>
          <w:lang w:val="en-US" w:eastAsia="en-US"/>
        </w:rPr>
        <w:t xml:space="preserve"> datasets</w:t>
      </w:r>
      <w:r w:rsidR="00C44F10" w:rsidRPr="007700B1">
        <w:rPr>
          <w:rFonts w:asciiTheme="minorHAnsi" w:hAnsiTheme="minorHAnsi" w:cstheme="minorHAnsi"/>
          <w:color w:val="333333"/>
          <w:shd w:val="clear" w:color="auto" w:fill="FFFFFF"/>
          <w:lang w:val="en-US" w:eastAsia="en-US"/>
        </w:rPr>
        <w:t xml:space="preserve"> files</w:t>
      </w:r>
      <w:r w:rsidRPr="007700B1">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7700B1">
        <w:rPr>
          <w:rFonts w:asciiTheme="minorHAnsi" w:hAnsiTheme="minorHAnsi" w:cstheme="minorHAnsi"/>
          <w:color w:val="333333"/>
          <w:lang w:val="en-US" w:eastAsia="en-US"/>
        </w:rPr>
        <w:br/>
      </w:r>
    </w:p>
    <w:p w14:paraId="308C195E"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09B5F734"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24D94761"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3E9424A3"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544E573B"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5C75605A" w14:textId="77777777" w:rsidR="00A32B07" w:rsidRPr="007700B1"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1DFE4872" w14:textId="54727291" w:rsidR="00A32B07" w:rsidRPr="007700B1" w:rsidRDefault="00A32B07" w:rsidP="00A32B07">
      <w:pPr>
        <w:jc w:val="left"/>
        <w:rPr>
          <w:rFonts w:asciiTheme="minorHAnsi" w:hAnsiTheme="minorHAnsi" w:cstheme="minorHAnsi"/>
          <w:lang w:val="en-US" w:eastAsia="en-US"/>
        </w:rPr>
      </w:pPr>
      <w:r w:rsidRPr="007700B1">
        <w:rPr>
          <w:rFonts w:asciiTheme="minorHAnsi" w:hAnsiTheme="minorHAnsi" w:cstheme="minorHAnsi"/>
          <w:color w:val="333333"/>
          <w:lang w:val="en-US" w:eastAsia="en-US"/>
        </w:rPr>
        <w:br/>
      </w:r>
      <w:r w:rsidRPr="007700B1">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7700B1">
        <w:rPr>
          <w:rFonts w:asciiTheme="minorHAnsi" w:hAnsiTheme="minorHAnsi" w:cstheme="minorHAnsi"/>
          <w:b/>
          <w:bCs/>
          <w:color w:val="333333"/>
          <w:shd w:val="clear" w:color="auto" w:fill="FFFFFF"/>
          <w:lang w:val="en-US" w:eastAsia="en-US"/>
        </w:rPr>
        <w:t>"cd" stands for "consumption downscaled" and "</w:t>
      </w:r>
      <w:proofErr w:type="spellStart"/>
      <w:r w:rsidRPr="007700B1">
        <w:rPr>
          <w:rFonts w:asciiTheme="minorHAnsi" w:hAnsiTheme="minorHAnsi" w:cstheme="minorHAnsi"/>
          <w:b/>
          <w:bCs/>
          <w:color w:val="333333"/>
          <w:shd w:val="clear" w:color="auto" w:fill="FFFFFF"/>
          <w:lang w:val="en-US" w:eastAsia="en-US"/>
        </w:rPr>
        <w:t>tcd</w:t>
      </w:r>
      <w:proofErr w:type="spellEnd"/>
      <w:r w:rsidRPr="007700B1">
        <w:rPr>
          <w:rFonts w:asciiTheme="minorHAnsi" w:hAnsiTheme="minorHAnsi" w:cstheme="minorHAnsi"/>
          <w:b/>
          <w:bCs/>
          <w:color w:val="333333"/>
          <w:shd w:val="clear" w:color="auto" w:fill="FFFFFF"/>
          <w:lang w:val="en-US" w:eastAsia="en-US"/>
        </w:rPr>
        <w:t>" stands for "temporal consumption downscaled"</w:t>
      </w:r>
      <w:r w:rsidRPr="007700B1">
        <w:rPr>
          <w:rFonts w:asciiTheme="minorHAnsi" w:hAnsiTheme="minorHAnsi" w:cstheme="minorHAnsi"/>
          <w:color w:val="333333"/>
          <w:shd w:val="clear" w:color="auto" w:fill="FFFFFF"/>
          <w:lang w:val="en-US" w:eastAsia="en-US"/>
        </w:rPr>
        <w:t>:</w:t>
      </w:r>
      <w:r w:rsidRPr="007700B1">
        <w:rPr>
          <w:rFonts w:asciiTheme="minorHAnsi" w:hAnsiTheme="minorHAnsi" w:cstheme="minorHAnsi"/>
          <w:color w:val="333333"/>
          <w:lang w:val="en-US" w:eastAsia="en-US"/>
        </w:rPr>
        <w:br/>
      </w:r>
    </w:p>
    <w:p w14:paraId="3F2DF888"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annual.zip</w:t>
      </w:r>
    </w:p>
    <w:p w14:paraId="61A45F4F"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biomass_km3peryr.csv</w:t>
      </w:r>
    </w:p>
    <w:p w14:paraId="79E934B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Corn_km3peryr.csv</w:t>
      </w:r>
    </w:p>
    <w:p w14:paraId="029904B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iberCrop_km3peryr.csv</w:t>
      </w:r>
    </w:p>
    <w:p w14:paraId="435784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Grass_km3peryr.csv</w:t>
      </w:r>
    </w:p>
    <w:p w14:paraId="0F87D04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FodderHerb_km3peryr.csv</w:t>
      </w:r>
    </w:p>
    <w:p w14:paraId="684E490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MiscCrop_km3peryr.csv</w:t>
      </w:r>
    </w:p>
    <w:p w14:paraId="1E554AF8"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ilCrop_km3peryr.csv</w:t>
      </w:r>
    </w:p>
    <w:p w14:paraId="4929DE5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OtherGrain_km3peryr.csv</w:t>
      </w:r>
    </w:p>
    <w:p w14:paraId="664480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PalmFruit_km3peryr.csv</w:t>
      </w:r>
    </w:p>
    <w:p w14:paraId="6D04C19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ice_km3peryr.csv</w:t>
      </w:r>
    </w:p>
    <w:p w14:paraId="6A82CCC9"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Root_Tuber_km3peryr.csv</w:t>
      </w:r>
    </w:p>
    <w:p w14:paraId="36F737A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SugarCrop_km3peryr.csv</w:t>
      </w:r>
    </w:p>
    <w:p w14:paraId="451DD19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cdirr_Wheat_km3peryr.csv</w:t>
      </w:r>
    </w:p>
    <w:p w14:paraId="23FE46E1"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1.zip</w:t>
      </w:r>
    </w:p>
    <w:p w14:paraId="6CF1E1F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biomass_km3peryr.csv</w:t>
      </w:r>
    </w:p>
    <w:p w14:paraId="1677358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lastRenderedPageBreak/>
        <w:t>crops_tcdirr_Corn_km3peryr.csv</w:t>
      </w:r>
    </w:p>
    <w:p w14:paraId="764D195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iberCrop_km3peryr.csv</w:t>
      </w:r>
    </w:p>
    <w:p w14:paraId="06D1F94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Grass_km3peryr.csv</w:t>
      </w:r>
    </w:p>
    <w:p w14:paraId="40549DD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FodderHerb_km3peryr.csv</w:t>
      </w:r>
    </w:p>
    <w:p w14:paraId="093714E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MiscCrop_km3peryr.csv</w:t>
      </w:r>
    </w:p>
    <w:p w14:paraId="212A6BD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ilCrop_km3peryr.csv</w:t>
      </w:r>
    </w:p>
    <w:p w14:paraId="7377E33B"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crops_monthly_2.zip</w:t>
      </w:r>
    </w:p>
    <w:p w14:paraId="59553D40"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OtherGrain_km3peryr.csv</w:t>
      </w:r>
    </w:p>
    <w:p w14:paraId="361BB2F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PalmFruit_km3peryr.csv</w:t>
      </w:r>
    </w:p>
    <w:p w14:paraId="5FAD8B1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ice_km3peryr.csv</w:t>
      </w:r>
    </w:p>
    <w:p w14:paraId="1FBDD7A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Root_Tuber_km3peryr.csv</w:t>
      </w:r>
    </w:p>
    <w:p w14:paraId="5106395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SugarCrop_km3peryr.csv</w:t>
      </w:r>
    </w:p>
    <w:p w14:paraId="76D3AAF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crops_tcdirr_Wheat_km3peryr.csv</w:t>
      </w:r>
    </w:p>
    <w:p w14:paraId="3153453D"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annual.zip</w:t>
      </w:r>
    </w:p>
    <w:p w14:paraId="6293F7EB"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dom_km3peryr.csv(</w:t>
      </w:r>
      <w:proofErr w:type="gramEnd"/>
      <w:r w:rsidRPr="007700B1">
        <w:rPr>
          <w:rFonts w:asciiTheme="minorHAnsi" w:hAnsiTheme="minorHAnsi" w:cstheme="minorHAnsi"/>
          <w:color w:val="333333"/>
          <w:lang w:val="en-US" w:eastAsia="en-US"/>
        </w:rPr>
        <w:t>Domestic)</w:t>
      </w:r>
    </w:p>
    <w:p w14:paraId="619AEC8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elec_km3peryr.csv(</w:t>
      </w:r>
      <w:proofErr w:type="gramEnd"/>
      <w:r w:rsidRPr="007700B1">
        <w:rPr>
          <w:rFonts w:asciiTheme="minorHAnsi" w:hAnsiTheme="minorHAnsi" w:cstheme="minorHAnsi"/>
          <w:color w:val="333333"/>
          <w:lang w:val="en-US" w:eastAsia="en-US"/>
        </w:rPr>
        <w:t>Electricity Generation)</w:t>
      </w:r>
    </w:p>
    <w:p w14:paraId="0F6FED8E"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irr_km3peryr.csv(</w:t>
      </w:r>
      <w:proofErr w:type="gramEnd"/>
      <w:r w:rsidRPr="007700B1">
        <w:rPr>
          <w:rFonts w:asciiTheme="minorHAnsi" w:hAnsiTheme="minorHAnsi" w:cstheme="minorHAnsi"/>
          <w:color w:val="333333"/>
          <w:lang w:val="en-US" w:eastAsia="en-US"/>
        </w:rPr>
        <w:t>Irrigation)</w:t>
      </w:r>
    </w:p>
    <w:p w14:paraId="53F90826"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liv_km3peryr.csv(</w:t>
      </w:r>
      <w:proofErr w:type="gramEnd"/>
      <w:r w:rsidRPr="007700B1">
        <w:rPr>
          <w:rFonts w:asciiTheme="minorHAnsi" w:hAnsiTheme="minorHAnsi" w:cstheme="minorHAnsi"/>
          <w:color w:val="333333"/>
          <w:lang w:val="en-US" w:eastAsia="en-US"/>
        </w:rPr>
        <w:t>Livestock)</w:t>
      </w:r>
    </w:p>
    <w:p w14:paraId="13BA700D"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fg_km3peryr.csv(</w:t>
      </w:r>
      <w:proofErr w:type="gramEnd"/>
      <w:r w:rsidRPr="007700B1">
        <w:rPr>
          <w:rFonts w:asciiTheme="minorHAnsi" w:hAnsiTheme="minorHAnsi" w:cstheme="minorHAnsi"/>
          <w:color w:val="333333"/>
          <w:lang w:val="en-US" w:eastAsia="en-US"/>
        </w:rPr>
        <w:t>Industry &amp; manufacturing)</w:t>
      </w:r>
    </w:p>
    <w:p w14:paraId="726958D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min_km3peryr.csv(</w:t>
      </w:r>
      <w:proofErr w:type="gramEnd"/>
      <w:r w:rsidRPr="007700B1">
        <w:rPr>
          <w:rFonts w:asciiTheme="minorHAnsi" w:hAnsiTheme="minorHAnsi" w:cstheme="minorHAnsi"/>
          <w:color w:val="333333"/>
          <w:lang w:val="en-US" w:eastAsia="en-US"/>
        </w:rPr>
        <w:t>Mining)</w:t>
      </w:r>
    </w:p>
    <w:p w14:paraId="4E814FAC"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nonag_km3peryr.csv(</w:t>
      </w:r>
      <w:proofErr w:type="gramEnd"/>
      <w:r w:rsidRPr="007700B1">
        <w:rPr>
          <w:rFonts w:asciiTheme="minorHAnsi" w:hAnsiTheme="minorHAnsi" w:cstheme="minorHAnsi"/>
          <w:color w:val="333333"/>
          <w:lang w:val="en-US" w:eastAsia="en-US"/>
        </w:rPr>
        <w:t>Aggregated non-agriculture)</w:t>
      </w:r>
    </w:p>
    <w:p w14:paraId="51DA5C2A"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cdtotal_km3peryr.csv(</w:t>
      </w:r>
      <w:proofErr w:type="gramEnd"/>
      <w:r w:rsidRPr="007700B1">
        <w:rPr>
          <w:rFonts w:asciiTheme="minorHAnsi" w:hAnsiTheme="minorHAnsi" w:cstheme="minorHAnsi"/>
          <w:color w:val="333333"/>
          <w:lang w:val="en-US" w:eastAsia="en-US"/>
        </w:rPr>
        <w:t>Total)</w:t>
      </w:r>
    </w:p>
    <w:p w14:paraId="410E9990"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1.zip</w:t>
      </w:r>
    </w:p>
    <w:p w14:paraId="68260F23"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dom_km3peryr.csv(</w:t>
      </w:r>
      <w:proofErr w:type="gramEnd"/>
      <w:r w:rsidRPr="007700B1">
        <w:rPr>
          <w:rFonts w:asciiTheme="minorHAnsi" w:hAnsiTheme="minorHAnsi" w:cstheme="minorHAnsi"/>
          <w:color w:val="333333"/>
          <w:lang w:val="en-US" w:eastAsia="en-US"/>
        </w:rPr>
        <w:t>Domestic)</w:t>
      </w:r>
    </w:p>
    <w:p w14:paraId="171FAC27"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elec_km3peryr.csv(</w:t>
      </w:r>
      <w:proofErr w:type="gramEnd"/>
      <w:r w:rsidRPr="007700B1">
        <w:rPr>
          <w:rFonts w:asciiTheme="minorHAnsi" w:hAnsiTheme="minorHAnsi" w:cstheme="minorHAnsi"/>
          <w:color w:val="333333"/>
          <w:lang w:val="en-US" w:eastAsia="en-US"/>
        </w:rPr>
        <w:t>Electricity Generation)</w:t>
      </w:r>
    </w:p>
    <w:p w14:paraId="351C0001"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irr_km3peryr.csv(</w:t>
      </w:r>
      <w:proofErr w:type="gramEnd"/>
      <w:r w:rsidRPr="007700B1">
        <w:rPr>
          <w:rFonts w:asciiTheme="minorHAnsi" w:hAnsiTheme="minorHAnsi" w:cstheme="minorHAnsi"/>
          <w:color w:val="333333"/>
          <w:lang w:val="en-US" w:eastAsia="en-US"/>
        </w:rPr>
        <w:t>Irrigation)</w:t>
      </w:r>
    </w:p>
    <w:p w14:paraId="0E38E3CF" w14:textId="77777777" w:rsidR="00A32B07" w:rsidRPr="007700B1"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7700B1">
        <w:rPr>
          <w:rFonts w:asciiTheme="minorHAnsi" w:hAnsiTheme="minorHAnsi" w:cstheme="minorHAnsi"/>
          <w:color w:val="333333"/>
          <w:lang w:val="en-US" w:eastAsia="en-US"/>
        </w:rPr>
        <w:t>ssp1_rcp26_gfdl_consumption_sectors_monthly_2.zip</w:t>
      </w:r>
    </w:p>
    <w:p w14:paraId="37882D94" w14:textId="77777777" w:rsidR="00A32B07" w:rsidRPr="007700B1"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7700B1">
        <w:rPr>
          <w:rFonts w:asciiTheme="minorHAnsi" w:hAnsiTheme="minorHAnsi" w:cstheme="minorHAnsi"/>
          <w:color w:val="333333"/>
          <w:lang w:val="en-US" w:eastAsia="en-US"/>
        </w:rPr>
        <w:t>tcdliv_km3peryr.csv(</w:t>
      </w:r>
      <w:proofErr w:type="gramEnd"/>
      <w:r w:rsidRPr="007700B1">
        <w:rPr>
          <w:rFonts w:asciiTheme="minorHAnsi" w:hAnsiTheme="minorHAnsi" w:cstheme="minorHAnsi"/>
          <w:color w:val="333333"/>
          <w:lang w:val="en-US" w:eastAsia="en-US"/>
        </w:rPr>
        <w:t>Livestock)</w:t>
      </w:r>
    </w:p>
    <w:p w14:paraId="7E495523" w14:textId="77777777" w:rsidR="00A32B07" w:rsidRPr="007700B1"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7700B1">
        <w:rPr>
          <w:rFonts w:asciiTheme="minorHAnsi" w:hAnsiTheme="minorHAnsi" w:cstheme="minorHAnsi"/>
          <w:color w:val="333333"/>
          <w:lang w:val="en-US" w:eastAsia="en-US"/>
        </w:rPr>
        <w:t>tcdmfg_km3peryr.csv(</w:t>
      </w:r>
      <w:proofErr w:type="gramEnd"/>
      <w:r w:rsidRPr="007700B1">
        <w:rPr>
          <w:rFonts w:asciiTheme="minorHAnsi" w:hAnsiTheme="minorHAnsi" w:cstheme="minorHAnsi"/>
          <w:color w:val="333333"/>
          <w:lang w:val="en-US" w:eastAsia="en-US"/>
        </w:rPr>
        <w:t>Industry &amp; manufacturing)</w:t>
      </w:r>
    </w:p>
    <w:p w14:paraId="4716830F" w14:textId="5DFA2D8E" w:rsidR="00E87680" w:rsidRPr="00FC4EC9" w:rsidRDefault="00A32B07" w:rsidP="00E87680">
      <w:pPr>
        <w:numPr>
          <w:ilvl w:val="1"/>
          <w:numId w:val="12"/>
        </w:numPr>
        <w:shd w:val="clear" w:color="auto" w:fill="FFFFFF"/>
        <w:jc w:val="left"/>
        <w:rPr>
          <w:rFonts w:asciiTheme="minorHAnsi" w:hAnsiTheme="minorHAnsi" w:cstheme="minorHAnsi"/>
        </w:rPr>
      </w:pPr>
      <w:proofErr w:type="gramStart"/>
      <w:r w:rsidRPr="007700B1">
        <w:rPr>
          <w:rFonts w:asciiTheme="minorHAnsi" w:hAnsiTheme="minorHAnsi" w:cstheme="minorHAnsi"/>
          <w:lang w:val="en-US" w:eastAsia="en-US"/>
        </w:rPr>
        <w:t>tcdmin_km3peryr.csv(</w:t>
      </w:r>
      <w:proofErr w:type="gramEnd"/>
      <w:r w:rsidRPr="007700B1">
        <w:rPr>
          <w:rFonts w:asciiTheme="minorHAnsi" w:hAnsiTheme="minorHAnsi" w:cstheme="minorHAnsi"/>
          <w:lang w:val="en-US" w:eastAsia="en-US"/>
        </w:rPr>
        <w:t>Mining)</w:t>
      </w:r>
    </w:p>
    <w:p w14:paraId="5E2C55CE" w14:textId="77777777" w:rsidR="004E0C09" w:rsidRPr="007700B1" w:rsidRDefault="004E0C09" w:rsidP="004E0C09"/>
    <w:p w14:paraId="135854A6" w14:textId="1FCD5F52" w:rsidR="00423C4C" w:rsidRPr="007700B1" w:rsidRDefault="00C658AC" w:rsidP="00566B03">
      <w:pPr>
        <w:pStyle w:val="Heading3"/>
        <w:spacing w:before="0" w:after="0"/>
      </w:pPr>
      <w:r w:rsidRPr="007700B1">
        <w:t>Technical Validation</w:t>
      </w:r>
    </w:p>
    <w:p w14:paraId="466E28F6" w14:textId="6C7DC3A4" w:rsidR="00C44F10" w:rsidRPr="007700B1" w:rsidRDefault="00B95C45" w:rsidP="00423C4C">
      <w:r w:rsidRPr="007700B1">
        <w:t>GCAM outputs are calibrated at a regional scale to match observed data for base year values as described in Graham et al. 2020</w:t>
      </w:r>
      <w:r w:rsidR="00B77C52">
        <w:fldChar w:fldCharType="begin"/>
      </w:r>
      <w:r w:rsidR="00B77C52">
        <w:instrText xml:space="preserve"> ADDIN ZOTERO_ITEM CSL_CITATION {"citationID":"PmzPWZXF","properties":{"formattedCitation":"\\super 4\\nosupersub{}","plainCitation":"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B77C52">
        <w:fldChar w:fldCharType="separate"/>
      </w:r>
      <w:r w:rsidR="00B77C52" w:rsidRPr="00B77C52">
        <w:rPr>
          <w:rFonts w:cs="Calibri"/>
          <w:szCs w:val="24"/>
          <w:vertAlign w:val="superscript"/>
        </w:rPr>
        <w:t>4</w:t>
      </w:r>
      <w:r w:rsidR="00B77C52">
        <w:fldChar w:fldCharType="end"/>
      </w:r>
      <w:r w:rsidRPr="007700B1">
        <w:t xml:space="preserve">. </w:t>
      </w:r>
      <w:r w:rsidR="00EC1B9E">
        <w:t>Sectoral comparison between GCAM’s future water demand projections</w:t>
      </w:r>
      <w:r w:rsidR="007F2CAB">
        <w:t xml:space="preserve"> and</w:t>
      </w:r>
      <w:r w:rsidR="00EC1B9E">
        <w:t xml:space="preserve"> other studies is carried out in the supporting information of Graham et al. 2018</w:t>
      </w:r>
      <w:r w:rsidR="00792E22">
        <w:fldChar w:fldCharType="begin"/>
      </w:r>
      <w:r w:rsidR="00792E22">
        <w:instrText xml:space="preserve"> ADDIN ZOTERO_ITEM CSL_CITATION {"citationID":"CJUgjQi0","properties":{"formattedCitation":"\\super 30\\nosupersub{}","plainCitation":"30","noteIndex":0},"citationItems":[{"id":1398,"uris":["http://zotero.org/users/2476381/items/TEL6T3D6"],"itemData":{"id":1398,"type":"article-journal","abstract":"The Shared Socioeconomic Pathways (SSPs) were developed without explicit assumptions for the future of the water sector; therefore, projections of future water demands based on the SSPs often lack a treatment of water technology assumptions that is consistent with the SSP storylines. This study has developed a set of qualitative and quantitative assumptions for future water sector technological advancements in the agricultural, electricity, manufacturing, and municipal sectors within the SSPs and then applied the resulting scenarios to an integrated assessment model to permit analysis of future water demand in a water-constrained world. These scenarios are then compared to another set that excludes the adoption of water-efficient technologies. Water demand impacts of individual SSP assumption categories are analyzed to determine scenario-by-scenario changes. By 2100, global annual water demands range from 3,560 to 6,600 km3. The results show that (1) technological change in the water sector can act to reduce water demand in a water limited world by up to 32% in 2100 in the SSP scenarios, (2) the most sustainable scenario produces end-of-century water withdrawals lower than 2010 values, (3) low-income regions will likely be one of the largest drivers of future water demands and exhibit the greatest sensitivity to highly-efficient water technologies, and (4) nonwater sector SSP assumptions have significant and differing impacts on demands across SSP scenarios that act to alter global water demands.","container-title":"Water Resources Research","DOI":"10.1029/2018WR023452","ISSN":"1944-7973","issue":"9","language":"en","note":"_eprint: https://onlinelibrary.wiley.com/doi/pdf/10.1029/2018WR023452","page":"6423-6440","source":"Wiley Online Library","title":"Water Sector Assumptions for the Shared Socioeconomic Pathways in an Integrated Modeling Framework","volume":"54","author":[{"family":"Graham","given":"Neal T."},{"family":"Davies","given":"Evan G. R."},{"family":"Hejazi","given":"Mohamad I."},{"family":"Calvin","given":"Katherine"},{"family":"Kim","given":"Son H."},{"family":"Helinski","given":"Lauren"},{"family":"Miralles-Wilhelm","given":"Fernando R."},{"family":"Clarke","given":"Leon"},{"family":"Kyle","given":"Page"},{"family":"Patel","given":"Pralit"},{"family":"Wise","given":"Marshall A."},{"family":"Vernon","given":"Chris R."}],"issued":{"date-parts":[["2018"]]}}}],"schema":"https://github.com/citation-style-language/schema/raw/master/csl-citation.json"} </w:instrText>
      </w:r>
      <w:r w:rsidR="00792E22">
        <w:fldChar w:fldCharType="separate"/>
      </w:r>
      <w:r w:rsidR="00792E22" w:rsidRPr="00792E22">
        <w:rPr>
          <w:rFonts w:cs="Calibri"/>
          <w:szCs w:val="24"/>
          <w:vertAlign w:val="superscript"/>
        </w:rPr>
        <w:t>30</w:t>
      </w:r>
      <w:r w:rsidR="00792E22">
        <w:fldChar w:fldCharType="end"/>
      </w:r>
      <w:r w:rsidR="00EC1B9E">
        <w:t xml:space="preserve">. </w:t>
      </w:r>
      <w:r w:rsidRPr="007700B1">
        <w:t>In this study</w:t>
      </w:r>
      <w:r w:rsidR="007F2CAB">
        <w:t>,</w:t>
      </w:r>
      <w:r w:rsidRPr="007700B1">
        <w:t xml:space="preserve"> validation is limited to ensuring that the downscaling </w:t>
      </w:r>
      <w:r w:rsidR="00662852" w:rsidRPr="007700B1">
        <w:t>algorithms</w:t>
      </w:r>
      <w:r w:rsidRPr="007700B1">
        <w:t xml:space="preserve"> in Tethys </w:t>
      </w:r>
      <w:r w:rsidR="00662852" w:rsidRPr="007700B1">
        <w:t xml:space="preserve">are free of errors and there is no loss in values </w:t>
      </w:r>
      <w:proofErr w:type="gramStart"/>
      <w:r w:rsidR="00662852" w:rsidRPr="007700B1">
        <w:t>as a result of</w:t>
      </w:r>
      <w:proofErr w:type="gramEnd"/>
      <w:r w:rsidR="00662852" w:rsidRPr="007700B1">
        <w:t xml:space="preserve"> the temporal or spatial downscaling methodology. </w:t>
      </w:r>
      <w:r w:rsidR="002950C9">
        <w:t>The r</w:t>
      </w:r>
      <w:r w:rsidR="00C44F10" w:rsidRPr="007700B1">
        <w:t xml:space="preserve">esults </w:t>
      </w:r>
      <w:r w:rsidR="002950C9">
        <w:t xml:space="preserve">of this study </w:t>
      </w:r>
      <w:r w:rsidR="00C44F10" w:rsidRPr="007700B1">
        <w:t xml:space="preserve">were validated by re-aggregating </w:t>
      </w:r>
      <w:r w:rsidR="003A0CC0" w:rsidRPr="007700B1">
        <w:t xml:space="preserve">spatial and temporal downscaled </w:t>
      </w:r>
      <w:r w:rsidR="00C44F10" w:rsidRPr="007700B1">
        <w:t xml:space="preserve">model outputs and comparing </w:t>
      </w:r>
      <w:r w:rsidR="00D23596" w:rsidRPr="007700B1">
        <w:t xml:space="preserve">them </w:t>
      </w:r>
      <w:r w:rsidR="00C44F10" w:rsidRPr="007700B1">
        <w:t xml:space="preserve">to the original </w:t>
      </w:r>
      <w:r w:rsidR="003A0CC0" w:rsidRPr="007700B1">
        <w:t>aggregated inputs</w:t>
      </w:r>
      <w:r w:rsidR="00C44F10" w:rsidRPr="007700B1">
        <w:t xml:space="preserve">. </w:t>
      </w:r>
      <w:r w:rsidR="00566B03" w:rsidRPr="007700B1">
        <w:fldChar w:fldCharType="begin"/>
      </w:r>
      <w:r w:rsidR="00566B03" w:rsidRPr="007700B1">
        <w:instrText xml:space="preserve"> REF _Ref102751081 \h </w:instrText>
      </w:r>
      <w:r w:rsidR="00E93450" w:rsidRPr="007700B1">
        <w:instrText xml:space="preserve"> \* MERGEFORMAT </w:instrText>
      </w:r>
      <w:r w:rsidR="00566B03" w:rsidRPr="007700B1">
        <w:fldChar w:fldCharType="separate"/>
      </w:r>
      <w:r w:rsidR="009B4143" w:rsidRPr="007700B1">
        <w:t xml:space="preserve">Figure </w:t>
      </w:r>
      <w:r w:rsidR="009B4143" w:rsidRPr="009B4143">
        <w:rPr>
          <w:noProof/>
        </w:rPr>
        <w:t>4</w:t>
      </w:r>
      <w:r w:rsidR="00566B03" w:rsidRPr="007700B1">
        <w:fldChar w:fldCharType="end"/>
      </w:r>
      <w:r w:rsidR="00F65C9A">
        <w:t>a</w:t>
      </w:r>
      <w:r w:rsidR="00566B03" w:rsidRPr="007700B1">
        <w:t xml:space="preserve"> shows how the disaggregated water withdrawal values in km</w:t>
      </w:r>
      <w:r w:rsidR="00566B03" w:rsidRPr="007700B1">
        <w:rPr>
          <w:vertAlign w:val="superscript"/>
        </w:rPr>
        <w:t>3</w:t>
      </w:r>
      <w:r w:rsidR="00566B03" w:rsidRPr="007700B1">
        <w:t xml:space="preserve"> equal</w:t>
      </w:r>
      <w:r w:rsidR="00662852" w:rsidRPr="007700B1">
        <w:t xml:space="preserve"> </w:t>
      </w:r>
      <w:r w:rsidR="00566B03" w:rsidRPr="007700B1">
        <w:t xml:space="preserve">the original values both spatially for GCAM regions and temporally for annual values across sectors and crops. </w:t>
      </w:r>
      <w:r w:rsidR="00F65C9A" w:rsidRPr="007700B1">
        <w:fldChar w:fldCharType="begin"/>
      </w:r>
      <w:r w:rsidR="00F65C9A" w:rsidRPr="007700B1">
        <w:instrText xml:space="preserve"> REF _Ref102751081 \h  \* MERGEFORMAT </w:instrText>
      </w:r>
      <w:r w:rsidR="00F65C9A" w:rsidRPr="007700B1">
        <w:fldChar w:fldCharType="separate"/>
      </w:r>
      <w:r w:rsidR="009B4143" w:rsidRPr="007700B1">
        <w:t xml:space="preserve">Figure </w:t>
      </w:r>
      <w:r w:rsidR="009B4143" w:rsidRPr="009B4143">
        <w:rPr>
          <w:noProof/>
        </w:rPr>
        <w:t>4</w:t>
      </w:r>
      <w:r w:rsidR="00F65C9A" w:rsidRPr="007700B1">
        <w:fldChar w:fldCharType="end"/>
      </w:r>
      <w:r w:rsidR="00F65C9A">
        <w:t>b</w:t>
      </w:r>
      <w:r w:rsidR="00566B03" w:rsidRPr="007700B1">
        <w:t xml:space="preserve"> shows the same validation for how the disaggregated water consumption values in km</w:t>
      </w:r>
      <w:r w:rsidR="00566B03" w:rsidRPr="007700B1">
        <w:rPr>
          <w:vertAlign w:val="superscript"/>
        </w:rPr>
        <w:t>3</w:t>
      </w:r>
      <w:r w:rsidR="00566B03" w:rsidRPr="007700B1">
        <w:t xml:space="preserve"> equal the original values both spatially for GCAM regions and temporally for annual values across sectors and crops.</w:t>
      </w:r>
    </w:p>
    <w:p w14:paraId="454A0C5A" w14:textId="7F1B0432" w:rsidR="003A0CC0" w:rsidRPr="007700B1" w:rsidRDefault="006A195E" w:rsidP="001514D8">
      <w:pPr>
        <w:keepNext/>
        <w:jc w:val="center"/>
      </w:pPr>
      <w:r>
        <w:rPr>
          <w:noProof/>
        </w:rPr>
        <w:lastRenderedPageBreak/>
        <w:drawing>
          <wp:inline distT="0" distB="0" distL="0" distR="0" wp14:anchorId="6E6AA769" wp14:editId="04BF8239">
            <wp:extent cx="5058565" cy="844187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2501" cy="8465129"/>
                    </a:xfrm>
                    <a:prstGeom prst="rect">
                      <a:avLst/>
                    </a:prstGeom>
                    <a:noFill/>
                    <a:ln>
                      <a:noFill/>
                    </a:ln>
                  </pic:spPr>
                </pic:pic>
              </a:graphicData>
            </a:graphic>
          </wp:inline>
        </w:drawing>
      </w:r>
    </w:p>
    <w:p w14:paraId="1240A45B" w14:textId="77777777" w:rsidR="00636B96" w:rsidRPr="007700B1" w:rsidRDefault="00636B96" w:rsidP="003A0CC0">
      <w:pPr>
        <w:keepNext/>
      </w:pPr>
    </w:p>
    <w:p w14:paraId="3334511F" w14:textId="2936D1ED" w:rsidR="003A0CC0" w:rsidRPr="007700B1" w:rsidRDefault="003A0CC0" w:rsidP="00086E02">
      <w:pPr>
        <w:pStyle w:val="Caption"/>
        <w:jc w:val="center"/>
        <w:rPr>
          <w:i w:val="0"/>
          <w:iCs w:val="0"/>
        </w:rPr>
      </w:pPr>
      <w:bookmarkStart w:id="14" w:name="_Ref10275108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4</w:t>
      </w:r>
      <w:r w:rsidR="00B059B3" w:rsidRPr="007700B1">
        <w:rPr>
          <w:i w:val="0"/>
          <w:iCs w:val="0"/>
          <w:noProof/>
        </w:rPr>
        <w:fldChar w:fldCharType="end"/>
      </w:r>
      <w:bookmarkEnd w:id="14"/>
      <w:r w:rsidRPr="007700B1">
        <w:rPr>
          <w:i w:val="0"/>
          <w:iCs w:val="0"/>
        </w:rPr>
        <w:t xml:space="preserve"> Validation of downscaled spatial and temporal Tethys water </w:t>
      </w:r>
      <w:r w:rsidR="00706685" w:rsidRPr="007700B1">
        <w:rPr>
          <w:i w:val="0"/>
          <w:iCs w:val="0"/>
        </w:rPr>
        <w:t xml:space="preserve">use. a) </w:t>
      </w:r>
      <w:r w:rsidR="001E4F32" w:rsidRPr="007700B1">
        <w:rPr>
          <w:i w:val="0"/>
          <w:iCs w:val="0"/>
        </w:rPr>
        <w:t xml:space="preserve">Water </w:t>
      </w:r>
      <w:r w:rsidR="00706685" w:rsidRPr="007700B1">
        <w:rPr>
          <w:i w:val="0"/>
          <w:iCs w:val="0"/>
        </w:rPr>
        <w:t>Withdrawals</w:t>
      </w:r>
      <w:r w:rsidRPr="007700B1">
        <w:rPr>
          <w:i w:val="0"/>
          <w:iCs w:val="0"/>
        </w:rPr>
        <w:t xml:space="preserve"> (km</w:t>
      </w:r>
      <w:r w:rsidRPr="007700B1">
        <w:rPr>
          <w:i w:val="0"/>
          <w:iCs w:val="0"/>
          <w:vertAlign w:val="superscript"/>
        </w:rPr>
        <w:t>3</w:t>
      </w:r>
      <w:r w:rsidRPr="007700B1">
        <w:rPr>
          <w:i w:val="0"/>
          <w:iCs w:val="0"/>
        </w:rPr>
        <w:t>)</w:t>
      </w:r>
      <w:r w:rsidR="00706685" w:rsidRPr="007700B1">
        <w:rPr>
          <w:i w:val="0"/>
          <w:iCs w:val="0"/>
        </w:rPr>
        <w:t xml:space="preserve"> and b) </w:t>
      </w:r>
      <w:r w:rsidR="001E4F32" w:rsidRPr="007700B1">
        <w:rPr>
          <w:i w:val="0"/>
          <w:iCs w:val="0"/>
        </w:rPr>
        <w:t xml:space="preserve">Water </w:t>
      </w:r>
      <w:r w:rsidR="00706685" w:rsidRPr="007700B1">
        <w:rPr>
          <w:i w:val="0"/>
          <w:iCs w:val="0"/>
        </w:rPr>
        <w:t>Consumption (</w:t>
      </w:r>
      <w:r w:rsidRPr="007700B1">
        <w:rPr>
          <w:i w:val="0"/>
          <w:iCs w:val="0"/>
        </w:rPr>
        <w:t>km</w:t>
      </w:r>
      <w:r w:rsidRPr="007700B1">
        <w:rPr>
          <w:i w:val="0"/>
          <w:iCs w:val="0"/>
          <w:vertAlign w:val="superscript"/>
        </w:rPr>
        <w:t>3</w:t>
      </w:r>
      <w:r w:rsidRPr="007700B1">
        <w:rPr>
          <w:i w:val="0"/>
          <w:iCs w:val="0"/>
        </w:rPr>
        <w:t>)</w:t>
      </w:r>
    </w:p>
    <w:p w14:paraId="4A93FCCC" w14:textId="42FE73C7" w:rsidR="00870C81" w:rsidRPr="007700B1" w:rsidRDefault="00870C81" w:rsidP="00870C81">
      <w:r w:rsidRPr="007700B1">
        <w:lastRenderedPageBreak/>
        <w:t xml:space="preserve">Additionally, Tethys outputs were also compared to results from </w:t>
      </w:r>
      <w:r w:rsidR="00636B96" w:rsidRPr="007700B1">
        <w:t xml:space="preserve">two other </w:t>
      </w:r>
      <w:r w:rsidRPr="007700B1">
        <w:t>studies</w:t>
      </w:r>
      <w:r w:rsidR="0041709C" w:rsidRPr="007700B1">
        <w:t>:</w:t>
      </w:r>
      <w:r w:rsidRPr="007700B1">
        <w:t xml:space="preserve"> </w:t>
      </w:r>
      <w:r w:rsidR="00636B96" w:rsidRPr="007700B1">
        <w:t xml:space="preserve">Huang et al. </w:t>
      </w:r>
      <w:r w:rsidR="007B51BE" w:rsidRPr="007700B1">
        <w:t>2018</w:t>
      </w:r>
      <w:r w:rsidR="007B51BE" w:rsidRPr="007700B1">
        <w:fldChar w:fldCharType="begin"/>
      </w:r>
      <w:r w:rsidR="00684AB8">
        <w:instrText xml:space="preserve"> ADDIN ZOTERO_ITEM CSL_CITATION {"citationID":"961cB6zp","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700B1">
        <w:fldChar w:fldCharType="separate"/>
      </w:r>
      <w:r w:rsidR="00684AB8" w:rsidRPr="00684AB8">
        <w:rPr>
          <w:rFonts w:cs="Calibri"/>
          <w:szCs w:val="24"/>
          <w:vertAlign w:val="superscript"/>
        </w:rPr>
        <w:t>13</w:t>
      </w:r>
      <w:r w:rsidR="007B51BE" w:rsidRPr="007700B1">
        <w:fldChar w:fldCharType="end"/>
      </w:r>
      <w:r w:rsidR="00636B96" w:rsidRPr="007700B1">
        <w:t xml:space="preserve"> </w:t>
      </w:r>
      <w:r w:rsidRPr="007700B1">
        <w:t xml:space="preserve">and </w:t>
      </w:r>
      <w:proofErr w:type="spellStart"/>
      <w:r w:rsidR="00E87680" w:rsidRPr="007700B1">
        <w:t>Mekonnen</w:t>
      </w:r>
      <w:proofErr w:type="spellEnd"/>
      <w:r w:rsidR="00E87680" w:rsidRPr="007700B1">
        <w:t>, M.M. and Hoekstra, A.Y. 2011</w:t>
      </w:r>
      <w:r w:rsidR="007B51BE" w:rsidRPr="007700B1">
        <w:fldChar w:fldCharType="begin"/>
      </w:r>
      <w:r w:rsidR="00684AB8">
        <w:instrText xml:space="preserve"> ADDIN ZOTERO_ITEM CSL_CITATION {"citationID":"EZQNGZbf","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0E7100" w:rsidRPr="007700B1">
        <w:t xml:space="preserve"> as shown in </w:t>
      </w:r>
      <w:r w:rsidR="000E7100" w:rsidRPr="007700B1">
        <w:fldChar w:fldCharType="begin"/>
      </w:r>
      <w:r w:rsidR="000E7100" w:rsidRPr="007700B1">
        <w:instrText xml:space="preserve"> REF _Ref102742397 \h </w:instrText>
      </w:r>
      <w:r w:rsidR="00634D62" w:rsidRPr="007700B1">
        <w:instrText xml:space="preserve"> \* MERGEFORMAT </w:instrText>
      </w:r>
      <w:r w:rsidR="000E7100" w:rsidRPr="007700B1">
        <w:fldChar w:fldCharType="separate"/>
      </w:r>
      <w:r w:rsidR="009B4143" w:rsidRPr="007700B1">
        <w:t xml:space="preserve">Figure </w:t>
      </w:r>
      <w:r w:rsidR="009B4143" w:rsidRPr="009B4143">
        <w:rPr>
          <w:noProof/>
        </w:rPr>
        <w:t>5</w:t>
      </w:r>
      <w:r w:rsidR="000E7100" w:rsidRPr="007700B1">
        <w:fldChar w:fldCharType="end"/>
      </w:r>
      <w:r w:rsidR="00E87680" w:rsidRPr="007700B1">
        <w:t>.</w:t>
      </w:r>
      <w:r w:rsidRPr="007700B1">
        <w:t xml:space="preserve"> Given the larger number of variables and assumptions for future scenarios </w:t>
      </w:r>
      <w:r w:rsidR="0041709C" w:rsidRPr="007700B1">
        <w:t xml:space="preserve">considered here, </w:t>
      </w:r>
      <w:r w:rsidRPr="007700B1">
        <w:t xml:space="preserve">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700B1">
        <w:t>compare</w:t>
      </w:r>
      <w:proofErr w:type="gramEnd"/>
      <w:r w:rsidRPr="007700B1">
        <w:t xml:space="preserve"> to those of </w:t>
      </w:r>
      <w:r w:rsidR="00636B96" w:rsidRPr="007700B1">
        <w:t>the chosen datasets</w:t>
      </w:r>
      <w:r w:rsidRPr="007700B1">
        <w:t>.</w:t>
      </w:r>
    </w:p>
    <w:p w14:paraId="2A55FD92" w14:textId="77777777" w:rsidR="00870C81" w:rsidRPr="007700B1" w:rsidRDefault="00870C81" w:rsidP="00870C81"/>
    <w:p w14:paraId="6B6F2132" w14:textId="2FB42325" w:rsidR="00870C81" w:rsidRPr="007700B1" w:rsidRDefault="007B51BE" w:rsidP="00870C81">
      <w:r w:rsidRPr="007700B1">
        <w:t>Huang et al. 2018</w:t>
      </w:r>
      <w:r w:rsidRPr="007700B1">
        <w:fldChar w:fldCharType="begin"/>
      </w:r>
      <w:r w:rsidR="00684AB8">
        <w:instrText xml:space="preserve"> ADDIN ZOTERO_ITEM CSL_CITATION {"citationID":"HMAEBIpy","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 xml:space="preserve">, </w:t>
      </w:r>
      <w:r w:rsidR="00636B96" w:rsidRPr="007700B1">
        <w:t>uses</w:t>
      </w:r>
      <w:r w:rsidR="00870C81" w:rsidRPr="007700B1">
        <w:t xml:space="preserve"> an earlier version of Tethys on historical data from 1971-2010. The underlying data have more regions and different totals, but many of the downscaling methods are identical, leading to similar results.</w:t>
      </w:r>
      <w:r w:rsidR="00636B96" w:rsidRPr="007700B1">
        <w:t xml:space="preserve"> </w:t>
      </w:r>
      <w:r w:rsidR="00870C81" w:rsidRPr="007700B1">
        <w:t xml:space="preserve">For the non-agricultural sectors (domestic, electricity, manufacturing, and mining), the same </w:t>
      </w:r>
      <w:r w:rsidR="00636B96" w:rsidRPr="007700B1">
        <w:t xml:space="preserve">underlying </w:t>
      </w:r>
      <w:r w:rsidR="00870C81" w:rsidRPr="007700B1">
        <w:t>population map is used</w:t>
      </w:r>
      <w:r w:rsidR="00636B96" w:rsidRPr="007700B1">
        <w:t xml:space="preserve"> to downscale water use</w:t>
      </w:r>
      <w:r w:rsidR="00870C81" w:rsidRPr="007700B1">
        <w:t xml:space="preserve">. </w:t>
      </w:r>
      <w:r w:rsidR="00636B96" w:rsidRPr="007700B1">
        <w:t>For irrigation</w:t>
      </w:r>
      <w:r w:rsidR="000B3CA7" w:rsidRPr="007700B1">
        <w:t>,</w:t>
      </w:r>
      <w:r w:rsidR="00870C81" w:rsidRPr="007700B1">
        <w:t xml:space="preserve"> </w:t>
      </w:r>
      <w:r w:rsidRPr="007700B1">
        <w:t>Huang et al. 2018</w:t>
      </w:r>
      <w:r w:rsidRPr="007700B1">
        <w:fldChar w:fldCharType="begin"/>
      </w:r>
      <w:r w:rsidR="00684AB8">
        <w:instrText xml:space="preserve"> ADDIN ZOTERO_ITEM CSL_CITATION {"citationID":"828hPAgd","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Pr="007700B1">
        <w:t xml:space="preserve"> </w:t>
      </w:r>
      <w:r w:rsidR="00870C81" w:rsidRPr="007700B1">
        <w:t>use USGS and FAO</w:t>
      </w:r>
      <w:r w:rsidRPr="007700B1">
        <w:t xml:space="preserve"> </w:t>
      </w:r>
      <w:r w:rsidR="00870C81" w:rsidRPr="007700B1">
        <w:t>AQUASTAT irrigation data, whereas the current version of Tethys uses crop landcover maps from Demeter.</w:t>
      </w:r>
      <w:r w:rsidR="00636B96" w:rsidRPr="007700B1">
        <w:t xml:space="preserve"> </w:t>
      </w:r>
      <w:r w:rsidR="00870C81" w:rsidRPr="007700B1">
        <w:t>Consumption and withdrawals generally show</w:t>
      </w:r>
      <w:r w:rsidR="00636B96" w:rsidRPr="007700B1">
        <w:t>ed</w:t>
      </w:r>
      <w:r w:rsidR="00870C81" w:rsidRPr="007700B1">
        <w:t xml:space="preserve"> similar spatial patterns, with differences in assumptions regarding each region's and sector's consumption</w:t>
      </w:r>
      <w:r w:rsidR="000B3CA7" w:rsidRPr="007700B1">
        <w:t>-</w:t>
      </w:r>
      <w:r w:rsidR="00870C81" w:rsidRPr="007700B1">
        <w:t>to</w:t>
      </w:r>
      <w:r w:rsidR="000B3CA7" w:rsidRPr="007700B1">
        <w:t>-</w:t>
      </w:r>
      <w:r w:rsidR="00870C81" w:rsidRPr="007700B1">
        <w:t xml:space="preserve">withdrawal ratios accounting for some differences. There </w:t>
      </w:r>
      <w:r w:rsidR="00636B96" w:rsidRPr="007700B1">
        <w:t xml:space="preserve">are also some </w:t>
      </w:r>
      <w:r w:rsidR="00870C81" w:rsidRPr="007700B1">
        <w:t xml:space="preserve">differences in accounting. For example, </w:t>
      </w:r>
      <w:r w:rsidR="00636B96" w:rsidRPr="007700B1">
        <w:t xml:space="preserve">in this study </w:t>
      </w:r>
      <w:r w:rsidR="00870C81" w:rsidRPr="007700B1">
        <w:t xml:space="preserve">hydropower </w:t>
      </w:r>
      <w:r w:rsidR="00636B96" w:rsidRPr="007700B1">
        <w:t xml:space="preserve">is included </w:t>
      </w:r>
      <w:r w:rsidR="00870C81" w:rsidRPr="007700B1">
        <w:t xml:space="preserve">in the consumption for electricity generation category, which by itself is several times greater than </w:t>
      </w:r>
      <w:r w:rsidR="00636B96" w:rsidRPr="007700B1">
        <w:t xml:space="preserve">the </w:t>
      </w:r>
      <w:r w:rsidR="00870C81" w:rsidRPr="007700B1">
        <w:t xml:space="preserve">entire water consumption for electricity generation </w:t>
      </w:r>
      <w:r w:rsidR="00636B96" w:rsidRPr="007700B1">
        <w:t xml:space="preserve">in </w:t>
      </w:r>
      <w:r w:rsidRPr="007700B1">
        <w:t>Huang et al. 2018</w:t>
      </w:r>
      <w:r w:rsidRPr="007700B1">
        <w:fldChar w:fldCharType="begin"/>
      </w:r>
      <w:r w:rsidR="00684AB8">
        <w:instrText xml:space="preserve"> ADDIN ZOTERO_ITEM CSL_CITATION {"citationID":"mNrtym3k","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rPr>
        <w:instrText>∘</w:instrText>
      </w:r>
      <w:r w:rsidR="00684AB8">
        <w:instrText>&lt;/sup&gt;&lt;/span&gt;) sectoral water withdrawal dataset for the period 1971</w:instrText>
      </w:r>
      <w:r w:rsidR="00684AB8">
        <w:rPr>
          <w:rFonts w:cs="Calibri"/>
        </w:rPr>
        <w:instrText>–</w:instrText>
      </w:r>
      <w:r w:rsidR="00684AB8">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fldChar w:fldCharType="separate"/>
      </w:r>
      <w:r w:rsidR="00684AB8" w:rsidRPr="00684AB8">
        <w:rPr>
          <w:rFonts w:cs="Calibri"/>
          <w:szCs w:val="24"/>
          <w:vertAlign w:val="superscript"/>
        </w:rPr>
        <w:t>13</w:t>
      </w:r>
      <w:r w:rsidRPr="007700B1">
        <w:fldChar w:fldCharType="end"/>
      </w:r>
      <w:r w:rsidR="00870C81" w:rsidRPr="007700B1">
        <w:t>.</w:t>
      </w:r>
    </w:p>
    <w:p w14:paraId="2F5FEF23" w14:textId="77777777" w:rsidR="00CA2780" w:rsidRDefault="00CA2780" w:rsidP="00423C4C"/>
    <w:p w14:paraId="42826472" w14:textId="4B9DF840" w:rsidR="00E87680" w:rsidRPr="007700B1" w:rsidRDefault="00870C81" w:rsidP="00423C4C">
      <w:r w:rsidRPr="007700B1">
        <w:t xml:space="preserve">The second data set we compared with is from </w:t>
      </w:r>
      <w:proofErr w:type="spellStart"/>
      <w:r w:rsidR="007B51BE" w:rsidRPr="007700B1">
        <w:t>Mekonnen</w:t>
      </w:r>
      <w:proofErr w:type="spellEnd"/>
      <w:r w:rsidR="007B51BE" w:rsidRPr="007700B1">
        <w:t>, M.M. and Hoekstra, A.Y. 2011</w:t>
      </w:r>
      <w:r w:rsidR="007B51BE" w:rsidRPr="007700B1">
        <w:fldChar w:fldCharType="begin"/>
      </w:r>
      <w:r w:rsidR="00684AB8">
        <w:instrText xml:space="preserve"> ADDIN ZOTERO_ITEM CSL_CITATION {"citationID":"2idE72KU","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700B1">
        <w:fldChar w:fldCharType="separate"/>
      </w:r>
      <w:r w:rsidR="00684AB8" w:rsidRPr="00684AB8">
        <w:rPr>
          <w:rFonts w:cs="Calibri"/>
          <w:szCs w:val="24"/>
          <w:vertAlign w:val="superscript"/>
        </w:rPr>
        <w:t>15</w:t>
      </w:r>
      <w:r w:rsidR="007B51BE" w:rsidRPr="007700B1">
        <w:fldChar w:fldCharType="end"/>
      </w:r>
      <w:r w:rsidR="007B51BE" w:rsidRPr="007700B1">
        <w:t xml:space="preserve">. </w:t>
      </w:r>
      <w:r w:rsidRPr="007700B1">
        <w:t>It contains monthly total blue water consumption values representing an average of years 1996-2005</w:t>
      </w:r>
      <w:r w:rsidR="00142ED6" w:rsidRPr="007700B1">
        <w:t>,</w:t>
      </w:r>
      <w:r w:rsidR="00636B96" w:rsidRPr="007700B1">
        <w:t xml:space="preserve"> which we compare to the base year values from 2010 from this study</w:t>
      </w:r>
      <w:r w:rsidRPr="007700B1">
        <w:t>. The sectoral breakdown is different</w:t>
      </w:r>
      <w:r w:rsidR="00636B96" w:rsidRPr="007700B1">
        <w:t xml:space="preserve"> between the two datasets</w:t>
      </w:r>
      <w:r w:rsidR="00040758" w:rsidRPr="007700B1">
        <w:t>,</w:t>
      </w:r>
      <w:r w:rsidR="00E87680" w:rsidRPr="007700B1">
        <w:t xml:space="preserve"> </w:t>
      </w:r>
      <w:r w:rsidRPr="007700B1">
        <w:t xml:space="preserve">but </w:t>
      </w:r>
      <w:r w:rsidR="006825F7" w:rsidRPr="007700B1">
        <w:t xml:space="preserve">the datasets are </w:t>
      </w:r>
      <w:r w:rsidR="00E87680" w:rsidRPr="007700B1">
        <w:t xml:space="preserve">at the same </w:t>
      </w:r>
      <w:r w:rsidRPr="007700B1">
        <w:t>spatial</w:t>
      </w:r>
      <w:r w:rsidR="002950C9">
        <w:t>-temporal</w:t>
      </w:r>
      <w:r w:rsidRPr="007700B1">
        <w:t xml:space="preserve"> resolution, so we compare monthly totals for each grid cell.</w:t>
      </w:r>
      <w:r w:rsidR="00CD1550">
        <w:t xml:space="preserve"> Comparing datasets cell by cell is highly sensitive to local differences, and since our spatial downscaling is based on proxy </w:t>
      </w:r>
      <w:proofErr w:type="gramStart"/>
      <w:r w:rsidR="00CD1550">
        <w:t>quantities</w:t>
      </w:r>
      <w:proofErr w:type="gramEnd"/>
      <w:r w:rsidR="00CD1550">
        <w:t xml:space="preserve"> we do not expect every detail to be recreated exactly.</w:t>
      </w:r>
    </w:p>
    <w:p w14:paraId="7B11750E" w14:textId="77777777" w:rsidR="00E87680" w:rsidRPr="007700B1" w:rsidRDefault="00E87680" w:rsidP="00423C4C"/>
    <w:p w14:paraId="17A749C4" w14:textId="6C3FF231" w:rsidR="00E87680" w:rsidRPr="007700B1" w:rsidRDefault="002145E6" w:rsidP="00423C4C">
      <w:r>
        <w:t>Nonetheless, there is</w:t>
      </w:r>
      <w:r w:rsidR="00E87680" w:rsidRPr="007700B1">
        <w:t xml:space="preserve"> general agreement in the </w:t>
      </w:r>
      <w:r w:rsidR="00BC396E" w:rsidRPr="007700B1">
        <w:t xml:space="preserve">sub-regional patterns </w:t>
      </w:r>
      <w:r w:rsidR="00E87680" w:rsidRPr="007700B1">
        <w:t xml:space="preserve">across the </w:t>
      </w:r>
      <w:r w:rsidR="00BC396E" w:rsidRPr="007700B1">
        <w:t>data sets</w:t>
      </w:r>
      <w:r>
        <w:t xml:space="preserve"> as seen in Figure 5</w:t>
      </w:r>
      <w:r w:rsidR="00BC396E" w:rsidRPr="007700B1">
        <w:t>.</w:t>
      </w:r>
      <w:r w:rsidR="0091313B" w:rsidRPr="007700B1">
        <w:t xml:space="preserve"> </w:t>
      </w:r>
      <w:r w:rsidR="0091313B" w:rsidRPr="007700B1">
        <w:fldChar w:fldCharType="begin"/>
      </w:r>
      <w:r w:rsidR="0091313B" w:rsidRPr="007700B1">
        <w:instrText xml:space="preserve"> REF _Ref102742407 \h </w:instrText>
      </w:r>
      <w:r w:rsidR="00E93450" w:rsidRPr="007700B1">
        <w:instrText xml:space="preserve"> \* MERGEFORMAT </w:instrText>
      </w:r>
      <w:r w:rsidR="0091313B" w:rsidRPr="007700B1">
        <w:fldChar w:fldCharType="separate"/>
      </w:r>
      <w:r w:rsidR="009B4143" w:rsidRPr="007700B1">
        <w:t xml:space="preserve">Figure </w:t>
      </w:r>
      <w:r w:rsidR="009B4143" w:rsidRPr="009B4143">
        <w:rPr>
          <w:noProof/>
        </w:rPr>
        <w:t>6</w:t>
      </w:r>
      <w:r w:rsidR="0091313B" w:rsidRPr="007700B1">
        <w:fldChar w:fldCharType="end"/>
      </w:r>
      <w:r w:rsidR="00BC396E" w:rsidRPr="007700B1">
        <w:t xml:space="preserve"> </w:t>
      </w:r>
      <w:r w:rsidR="00E87680" w:rsidRPr="007700B1">
        <w:t>also shows similar sub-annual patterns across the dataset with some differences in total values being attributed to underlying data and year of the study.</w:t>
      </w:r>
    </w:p>
    <w:p w14:paraId="66DC643C" w14:textId="7A18D052" w:rsidR="00E87680" w:rsidRPr="007700B1" w:rsidRDefault="00E87680" w:rsidP="00423C4C"/>
    <w:p w14:paraId="35241CB3" w14:textId="58DFE61C" w:rsidR="007B51BE" w:rsidRPr="007700B1" w:rsidRDefault="000D4160" w:rsidP="007B51BE">
      <w:pPr>
        <w:keepNext/>
        <w:ind w:left="-360"/>
      </w:pPr>
      <w:r>
        <w:rPr>
          <w:noProof/>
        </w:rPr>
        <w:lastRenderedPageBreak/>
        <w:drawing>
          <wp:inline distT="0" distB="0" distL="0" distR="0" wp14:anchorId="50C3E4D3" wp14:editId="5B9D7854">
            <wp:extent cx="6429375" cy="494656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4573" cy="4950563"/>
                    </a:xfrm>
                    <a:prstGeom prst="rect">
                      <a:avLst/>
                    </a:prstGeom>
                    <a:noFill/>
                    <a:ln>
                      <a:noFill/>
                    </a:ln>
                  </pic:spPr>
                </pic:pic>
              </a:graphicData>
            </a:graphic>
          </wp:inline>
        </w:drawing>
      </w:r>
    </w:p>
    <w:p w14:paraId="24FCD101" w14:textId="68BF3459" w:rsidR="00E87680" w:rsidRPr="007700B1" w:rsidRDefault="007B51BE" w:rsidP="007B51BE">
      <w:pPr>
        <w:pStyle w:val="Caption"/>
        <w:rPr>
          <w:i w:val="0"/>
          <w:iCs w:val="0"/>
        </w:rPr>
      </w:pPr>
      <w:bookmarkStart w:id="15" w:name="_Ref102742397"/>
      <w:bookmarkStart w:id="16" w:name="_Hlk102742150"/>
      <w:r w:rsidRPr="007700B1">
        <w:rPr>
          <w:i w:val="0"/>
          <w:iCs w:val="0"/>
        </w:rPr>
        <w:t xml:space="preserve">Figure </w:t>
      </w:r>
      <w:r w:rsidR="00F84DD0" w:rsidRPr="007700B1">
        <w:rPr>
          <w:i w:val="0"/>
          <w:iCs w:val="0"/>
        </w:rPr>
        <w:fldChar w:fldCharType="begin"/>
      </w:r>
      <w:r w:rsidR="00F84DD0" w:rsidRPr="007700B1">
        <w:rPr>
          <w:i w:val="0"/>
          <w:iCs w:val="0"/>
        </w:rPr>
        <w:instrText xml:space="preserve"> SEQ Figure \* ARABIC </w:instrText>
      </w:r>
      <w:r w:rsidR="00F84DD0" w:rsidRPr="007700B1">
        <w:rPr>
          <w:i w:val="0"/>
          <w:iCs w:val="0"/>
        </w:rPr>
        <w:fldChar w:fldCharType="separate"/>
      </w:r>
      <w:r w:rsidR="009B4143">
        <w:rPr>
          <w:i w:val="0"/>
          <w:iCs w:val="0"/>
          <w:noProof/>
        </w:rPr>
        <w:t>5</w:t>
      </w:r>
      <w:r w:rsidR="00F84DD0" w:rsidRPr="007700B1">
        <w:rPr>
          <w:i w:val="0"/>
          <w:iCs w:val="0"/>
          <w:noProof/>
        </w:rPr>
        <w:fldChar w:fldCharType="end"/>
      </w:r>
      <w:bookmarkEnd w:id="15"/>
      <w:r w:rsidRPr="007700B1">
        <w:rPr>
          <w:i w:val="0"/>
          <w:iCs w:val="0"/>
        </w:rPr>
        <w:t xml:space="preserve"> Spatial distribution of water withdrawals and consumption across this study</w:t>
      </w:r>
      <w:r w:rsidR="001D22BD">
        <w:rPr>
          <w:i w:val="0"/>
          <w:iCs w:val="0"/>
        </w:rPr>
        <w:t xml:space="preserve"> (year 2010)</w:t>
      </w:r>
      <w:r w:rsidRPr="007700B1">
        <w:rPr>
          <w:i w:val="0"/>
          <w:iCs w:val="0"/>
        </w:rPr>
        <w:t>, Huang et al. 2018</w:t>
      </w:r>
      <w:r w:rsidR="0091313B" w:rsidRPr="007700B1">
        <w:rPr>
          <w:i w:val="0"/>
          <w:iCs w:val="0"/>
        </w:rPr>
        <w:fldChar w:fldCharType="begin"/>
      </w:r>
      <w:r w:rsidR="00684AB8">
        <w:rPr>
          <w:i w:val="0"/>
          <w:iCs w:val="0"/>
        </w:rPr>
        <w:instrText xml:space="preserve"> ADDIN ZOTERO_ITEM CSL_CITATION {"citationID":"XMQvQqrn","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3</w:t>
      </w:r>
      <w:r w:rsidR="0091313B"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0091313B" w:rsidRPr="007700B1">
        <w:rPr>
          <w:i w:val="0"/>
          <w:iCs w:val="0"/>
        </w:rPr>
        <w:fldChar w:fldCharType="begin"/>
      </w:r>
      <w:r w:rsidR="00684AB8">
        <w:rPr>
          <w:i w:val="0"/>
          <w:iCs w:val="0"/>
        </w:rPr>
        <w:instrText xml:space="preserve"> ADDIN ZOTERO_ITEM CSL_CITATION {"citationID":"ofsFZhnl","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rsidRPr="007700B1">
        <w:rPr>
          <w:i w:val="0"/>
          <w:iCs w:val="0"/>
        </w:rPr>
        <w:fldChar w:fldCharType="separate"/>
      </w:r>
      <w:r w:rsidR="00684AB8" w:rsidRPr="00684AB8">
        <w:rPr>
          <w:rFonts w:cs="Calibri"/>
          <w:szCs w:val="24"/>
          <w:vertAlign w:val="superscript"/>
        </w:rPr>
        <w:t>15</w:t>
      </w:r>
      <w:r w:rsidR="0091313B" w:rsidRPr="007700B1">
        <w:rPr>
          <w:i w:val="0"/>
          <w:iCs w:val="0"/>
        </w:rPr>
        <w:fldChar w:fldCharType="end"/>
      </w:r>
      <w:r w:rsidR="001D22BD">
        <w:rPr>
          <w:i w:val="0"/>
          <w:iCs w:val="0"/>
        </w:rPr>
        <w:t xml:space="preserve"> (average of years 1996-2005)</w:t>
      </w:r>
    </w:p>
    <w:bookmarkEnd w:id="16"/>
    <w:p w14:paraId="7C3F5505" w14:textId="6B8BBCAE" w:rsidR="00E87680" w:rsidRPr="007700B1" w:rsidRDefault="00E87680" w:rsidP="00423C4C"/>
    <w:p w14:paraId="1E00A742" w14:textId="1A76E9E9" w:rsidR="00BC396E" w:rsidRPr="007700B1" w:rsidRDefault="00877353" w:rsidP="00423C4C">
      <w:r>
        <w:rPr>
          <w:noProof/>
        </w:rPr>
        <w:lastRenderedPageBreak/>
        <w:drawing>
          <wp:inline distT="0" distB="0" distL="0" distR="0" wp14:anchorId="50C9AFF9" wp14:editId="30F1E498">
            <wp:extent cx="5909734" cy="394313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2651" cy="3945078"/>
                    </a:xfrm>
                    <a:prstGeom prst="rect">
                      <a:avLst/>
                    </a:prstGeom>
                    <a:noFill/>
                    <a:ln>
                      <a:noFill/>
                    </a:ln>
                  </pic:spPr>
                </pic:pic>
              </a:graphicData>
            </a:graphic>
          </wp:inline>
        </w:drawing>
      </w:r>
    </w:p>
    <w:p w14:paraId="04C25429" w14:textId="2BD839A4" w:rsidR="0091313B" w:rsidRPr="007700B1" w:rsidRDefault="0091313B" w:rsidP="0091313B">
      <w:pPr>
        <w:pStyle w:val="Caption"/>
        <w:rPr>
          <w:i w:val="0"/>
          <w:iCs w:val="0"/>
        </w:rPr>
      </w:pPr>
      <w:bookmarkStart w:id="17" w:name="_Ref102742407"/>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6</w:t>
      </w:r>
      <w:r w:rsidR="00B059B3" w:rsidRPr="007700B1">
        <w:rPr>
          <w:i w:val="0"/>
          <w:iCs w:val="0"/>
          <w:noProof/>
        </w:rPr>
        <w:fldChar w:fldCharType="end"/>
      </w:r>
      <w:bookmarkEnd w:id="17"/>
      <w:r w:rsidRPr="007700B1">
        <w:rPr>
          <w:i w:val="0"/>
          <w:iCs w:val="0"/>
        </w:rPr>
        <w:t xml:space="preserve"> Temporal distribution of </w:t>
      </w:r>
      <w:r w:rsidR="001872C9">
        <w:rPr>
          <w:i w:val="0"/>
          <w:iCs w:val="0"/>
        </w:rPr>
        <w:t xml:space="preserve">global </w:t>
      </w:r>
      <w:r w:rsidRPr="007700B1">
        <w:rPr>
          <w:i w:val="0"/>
          <w:iCs w:val="0"/>
        </w:rPr>
        <w:t>water withdrawals and consumption</w:t>
      </w:r>
      <w:r w:rsidR="001D22BD">
        <w:rPr>
          <w:i w:val="0"/>
          <w:iCs w:val="0"/>
        </w:rPr>
        <w:t xml:space="preserve"> </w:t>
      </w:r>
      <w:r w:rsidRPr="007700B1">
        <w:rPr>
          <w:i w:val="0"/>
          <w:iCs w:val="0"/>
        </w:rPr>
        <w:t>across this study</w:t>
      </w:r>
      <w:r w:rsidR="001D22BD">
        <w:rPr>
          <w:i w:val="0"/>
          <w:iCs w:val="0"/>
        </w:rPr>
        <w:t xml:space="preserve"> (year 2010)</w:t>
      </w:r>
      <w:r w:rsidRPr="007700B1">
        <w:rPr>
          <w:i w:val="0"/>
          <w:iCs w:val="0"/>
        </w:rPr>
        <w:t>, Huang et al. 2018</w:t>
      </w:r>
      <w:r w:rsidRPr="007700B1">
        <w:rPr>
          <w:i w:val="0"/>
          <w:iCs w:val="0"/>
        </w:rPr>
        <w:fldChar w:fldCharType="begin"/>
      </w:r>
      <w:r w:rsidR="00684AB8">
        <w:rPr>
          <w:i w:val="0"/>
          <w:iCs w:val="0"/>
        </w:rPr>
        <w:instrText xml:space="preserve"> ADDIN ZOTERO_ITEM CSL_CITATION {"citationID":"iDOSCR1C","properties":{"formattedCitation":"\\super 13\\nosupersub{}","plainCitation":"13","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84AB8">
        <w:rPr>
          <w:rFonts w:ascii="Cambria Math" w:hAnsi="Cambria Math" w:cs="Cambria Math"/>
          <w:i w:val="0"/>
          <w:iCs w:val="0"/>
        </w:rPr>
        <w:instrText>∘</w:instrText>
      </w:r>
      <w:r w:rsidR="00684AB8">
        <w:rPr>
          <w:i w:val="0"/>
          <w:iCs w:val="0"/>
        </w:rPr>
        <w:instrText>&lt;/sup&gt;&lt;/span&gt;) sectoral water withdrawal dataset for the period 1971</w:instrText>
      </w:r>
      <w:r w:rsidR="00684AB8">
        <w:rPr>
          <w:rFonts w:cs="Calibri"/>
          <w:i w:val="0"/>
          <w:iCs w:val="0"/>
        </w:rPr>
        <w:instrText>–</w:instrText>
      </w:r>
      <w:r w:rsidR="00684AB8">
        <w:rPr>
          <w:i w:val="0"/>
          <w:iCs w:val="0"/>
        </w:rP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700B1">
        <w:rPr>
          <w:i w:val="0"/>
          <w:iCs w:val="0"/>
        </w:rPr>
        <w:fldChar w:fldCharType="separate"/>
      </w:r>
      <w:r w:rsidR="00684AB8" w:rsidRPr="00684AB8">
        <w:rPr>
          <w:rFonts w:cs="Calibri"/>
          <w:szCs w:val="24"/>
          <w:vertAlign w:val="superscript"/>
        </w:rPr>
        <w:t>13</w:t>
      </w:r>
      <w:r w:rsidRPr="007700B1">
        <w:rPr>
          <w:i w:val="0"/>
          <w:iCs w:val="0"/>
        </w:rPr>
        <w:fldChar w:fldCharType="end"/>
      </w:r>
      <w:r w:rsidRPr="007700B1">
        <w:rPr>
          <w:i w:val="0"/>
          <w:iCs w:val="0"/>
        </w:rPr>
        <w:t xml:space="preserve"> </w:t>
      </w:r>
      <w:r w:rsidR="001D22BD">
        <w:rPr>
          <w:i w:val="0"/>
          <w:iCs w:val="0"/>
        </w:rPr>
        <w:t xml:space="preserve">(year 2010) </w:t>
      </w:r>
      <w:r w:rsidRPr="007700B1">
        <w:rPr>
          <w:i w:val="0"/>
          <w:iCs w:val="0"/>
        </w:rPr>
        <w:t xml:space="preserve">and </w:t>
      </w:r>
      <w:proofErr w:type="spellStart"/>
      <w:r w:rsidRPr="007700B1">
        <w:rPr>
          <w:i w:val="0"/>
          <w:iCs w:val="0"/>
        </w:rPr>
        <w:t>Mekonnen</w:t>
      </w:r>
      <w:proofErr w:type="spellEnd"/>
      <w:r w:rsidRPr="007700B1">
        <w:rPr>
          <w:i w:val="0"/>
          <w:iCs w:val="0"/>
        </w:rPr>
        <w:t>, M.M. and Hoekstra, A.Y. 2011</w:t>
      </w:r>
      <w:r w:rsidRPr="007700B1">
        <w:rPr>
          <w:i w:val="0"/>
          <w:iCs w:val="0"/>
        </w:rPr>
        <w:fldChar w:fldCharType="begin"/>
      </w:r>
      <w:r w:rsidR="00684AB8">
        <w:rPr>
          <w:i w:val="0"/>
          <w:iCs w:val="0"/>
        </w:rPr>
        <w:instrText xml:space="preserve"> ADDIN ZOTERO_ITEM CSL_CITATION {"citationID":"SAAYa4Oe","properties":{"formattedCitation":"\\super 15\\nosupersub{}","plainCitation":"15","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Pr="007700B1">
        <w:rPr>
          <w:i w:val="0"/>
          <w:iCs w:val="0"/>
        </w:rPr>
        <w:fldChar w:fldCharType="separate"/>
      </w:r>
      <w:r w:rsidR="00684AB8" w:rsidRPr="00684AB8">
        <w:rPr>
          <w:rFonts w:cs="Calibri"/>
          <w:szCs w:val="24"/>
          <w:vertAlign w:val="superscript"/>
        </w:rPr>
        <w:t>15</w:t>
      </w:r>
      <w:r w:rsidRPr="007700B1">
        <w:rPr>
          <w:i w:val="0"/>
          <w:iCs w:val="0"/>
        </w:rPr>
        <w:fldChar w:fldCharType="end"/>
      </w:r>
      <w:r w:rsidR="001D22BD">
        <w:rPr>
          <w:i w:val="0"/>
          <w:iCs w:val="0"/>
        </w:rPr>
        <w:t xml:space="preserve"> (average of years 1996-2005)</w:t>
      </w:r>
    </w:p>
    <w:p w14:paraId="725FF263" w14:textId="77777777" w:rsidR="006A42F1" w:rsidRPr="007700B1" w:rsidRDefault="006A42F1" w:rsidP="006A42F1">
      <w:pPr>
        <w:rPr>
          <w:b/>
        </w:rPr>
      </w:pPr>
    </w:p>
    <w:p w14:paraId="7343BCC3" w14:textId="7FDE1DA4" w:rsidR="008B508E" w:rsidRPr="007700B1" w:rsidRDefault="004E0C09" w:rsidP="00566B03">
      <w:pPr>
        <w:pStyle w:val="Heading3"/>
        <w:spacing w:before="0" w:after="0"/>
      </w:pPr>
      <w:r w:rsidRPr="007700B1">
        <w:t>Usage Notes</w:t>
      </w:r>
    </w:p>
    <w:p w14:paraId="4B7CF63C" w14:textId="7184F0B2" w:rsidR="00212771" w:rsidRPr="007700B1" w:rsidRDefault="00212771" w:rsidP="00212771">
      <w:pPr>
        <w:shd w:val="clear" w:color="auto" w:fill="FFFFFF"/>
        <w:jc w:val="left"/>
        <w:rPr>
          <w:rFonts w:asciiTheme="minorHAnsi" w:hAnsiTheme="minorHAnsi" w:cstheme="minorHAnsi"/>
          <w:lang w:val="en-US" w:eastAsia="en-US"/>
        </w:rPr>
      </w:pPr>
      <w:r w:rsidRPr="007700B1">
        <w:t xml:space="preserve">Users are encouraged to explore the accompanying meta-repository </w:t>
      </w:r>
      <w:r w:rsidRPr="007700B1">
        <w:rPr>
          <w:rFonts w:asciiTheme="minorHAnsi" w:hAnsiTheme="minorHAnsi" w:cstheme="minorHAnsi"/>
          <w:lang w:val="en-US" w:eastAsia="en-US"/>
        </w:rPr>
        <w:t>(</w:t>
      </w:r>
      <w:hyperlink r:id="rId18" w:history="1">
        <w:r w:rsidRPr="007700B1">
          <w:rPr>
            <w:rStyle w:val="Hyperlink"/>
          </w:rPr>
          <w:t>https://jgcri.github.io/khan-etal_2022_tethysSSPRCP/index.html</w:t>
        </w:r>
      </w:hyperlink>
      <w:r w:rsidRPr="007700B1">
        <w:rPr>
          <w:rFonts w:asciiTheme="minorHAnsi" w:hAnsiTheme="minorHAnsi" w:cstheme="minorHAnsi"/>
          <w:lang w:val="en-US" w:eastAsia="en-US"/>
        </w:rPr>
        <w:t>)</w:t>
      </w:r>
      <w:r w:rsidR="00AF434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hich provides detailed visualization across the various scenarios, sectors and time periods. Users can then download specific datasets for water withdrawal or consumption for relevant sectors, crops and desired SSP, RCP or GCM from the accompany</w:t>
      </w:r>
      <w:r w:rsidR="008B508E" w:rsidRPr="007700B1">
        <w:rPr>
          <w:rFonts w:asciiTheme="minorHAnsi" w:hAnsiTheme="minorHAnsi" w:cstheme="minorHAnsi"/>
          <w:lang w:val="en-US" w:eastAsia="en-US"/>
        </w:rPr>
        <w:t>ing</w:t>
      </w:r>
      <w:r w:rsidRPr="007700B1">
        <w:rPr>
          <w:rFonts w:asciiTheme="minorHAnsi" w:hAnsiTheme="minorHAnsi" w:cstheme="minorHAnsi"/>
          <w:lang w:val="en-US" w:eastAsia="en-US"/>
        </w:rPr>
        <w:t xml:space="preserve"> dataset repository</w:t>
      </w:r>
      <w:r w:rsidR="00EF5259">
        <w:rPr>
          <w:rFonts w:asciiTheme="minorHAnsi" w:hAnsiTheme="minorHAnsi" w:cstheme="minorHAnsi"/>
          <w:lang w:val="en-US" w:eastAsia="en-US"/>
        </w:rPr>
        <w:fldChar w:fldCharType="begin"/>
      </w:r>
      <w:r w:rsidR="002378B0">
        <w:rPr>
          <w:rFonts w:asciiTheme="minorHAnsi" w:hAnsiTheme="minorHAnsi" w:cstheme="minorHAnsi"/>
          <w:lang w:val="en-US" w:eastAsia="en-US"/>
        </w:rPr>
        <w:instrText xml:space="preserve"> ADDIN ZOTERO_ITEM CSL_CITATION {"citationID":"0CeeisAN","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EF5259">
        <w:rPr>
          <w:rFonts w:asciiTheme="minorHAnsi" w:hAnsiTheme="minorHAnsi" w:cstheme="minorHAnsi"/>
          <w:lang w:val="en-US" w:eastAsia="en-US"/>
        </w:rPr>
        <w:fldChar w:fldCharType="separate"/>
      </w:r>
      <w:r w:rsidR="00A119CB" w:rsidRPr="00A119CB">
        <w:rPr>
          <w:rFonts w:cs="Calibri"/>
          <w:szCs w:val="24"/>
          <w:vertAlign w:val="superscript"/>
        </w:rPr>
        <w:t>20</w:t>
      </w:r>
      <w:r w:rsidR="00EF5259">
        <w:rPr>
          <w:rFonts w:asciiTheme="minorHAnsi" w:hAnsiTheme="minorHAnsi" w:cstheme="minorHAnsi"/>
          <w:lang w:val="en-US" w:eastAsia="en-US"/>
        </w:rPr>
        <w:fldChar w:fldCharType="end"/>
      </w:r>
      <w:r w:rsidR="008B508E" w:rsidRPr="007700B1">
        <w:rPr>
          <w:rFonts w:asciiTheme="minorHAnsi" w:hAnsiTheme="minorHAnsi" w:cstheme="minorHAnsi"/>
          <w:lang w:val="en-US" w:eastAsia="en-US"/>
        </w:rPr>
        <w:t xml:space="preserve"> (</w:t>
      </w:r>
      <w:hyperlink r:id="rId19" w:history="1">
        <w:r w:rsidR="008B508E" w:rsidRPr="007700B1">
          <w:rPr>
            <w:rStyle w:val="Hyperlink"/>
          </w:rPr>
          <w:t>https://doi.org/10.7910/DVN/VIQEAB</w:t>
        </w:r>
      </w:hyperlink>
      <w:r w:rsidR="008B508E"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to analyze the raw data. Some example figures from the meta-repository are presented </w:t>
      </w:r>
      <w:r w:rsidR="008B508E" w:rsidRPr="007700B1">
        <w:rPr>
          <w:rFonts w:asciiTheme="minorHAnsi" w:hAnsiTheme="minorHAnsi" w:cstheme="minorHAnsi"/>
          <w:lang w:val="en-US" w:eastAsia="en-US"/>
        </w:rPr>
        <w:t>in this section</w:t>
      </w:r>
      <w:r w:rsidRPr="007700B1">
        <w:rPr>
          <w:rFonts w:asciiTheme="minorHAnsi" w:hAnsiTheme="minorHAnsi" w:cstheme="minorHAnsi"/>
          <w:lang w:val="en-US" w:eastAsia="en-US"/>
        </w:rPr>
        <w:t>.</w:t>
      </w:r>
    </w:p>
    <w:p w14:paraId="40932573" w14:textId="7EA95778" w:rsidR="00212771" w:rsidRPr="007700B1" w:rsidRDefault="00212771" w:rsidP="00212771">
      <w:pPr>
        <w:shd w:val="clear" w:color="auto" w:fill="FFFFFF"/>
        <w:jc w:val="left"/>
        <w:rPr>
          <w:rFonts w:asciiTheme="minorHAnsi" w:hAnsiTheme="minorHAnsi" w:cstheme="minorHAnsi"/>
          <w:lang w:val="en-US" w:eastAsia="en-US"/>
        </w:rPr>
      </w:pPr>
    </w:p>
    <w:p w14:paraId="05A54071" w14:textId="06865BC2" w:rsidR="00212771" w:rsidRPr="007700B1" w:rsidRDefault="000C04ED"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highlight w:val="yellow"/>
          <w:lang w:val="en-US" w:eastAsia="en-US"/>
        </w:rPr>
        <w:fldChar w:fldCharType="begin"/>
      </w:r>
      <w:r w:rsidRPr="007700B1">
        <w:rPr>
          <w:rFonts w:asciiTheme="minorHAnsi" w:hAnsiTheme="minorHAnsi" w:cstheme="minorHAnsi"/>
          <w:lang w:val="en-US" w:eastAsia="en-US"/>
        </w:rPr>
        <w:instrText xml:space="preserve"> REF _Ref102750618 \h </w:instrText>
      </w:r>
      <w:r w:rsidR="00E93450" w:rsidRPr="007700B1">
        <w:rPr>
          <w:rFonts w:asciiTheme="minorHAnsi" w:hAnsiTheme="minorHAnsi" w:cstheme="minorHAnsi"/>
          <w:highlight w:val="yellow"/>
          <w:lang w:val="en-US" w:eastAsia="en-US"/>
        </w:rPr>
        <w:instrText xml:space="preserve"> \* MERGEFORMAT </w:instrText>
      </w:r>
      <w:r w:rsidRPr="007700B1">
        <w:rPr>
          <w:rFonts w:asciiTheme="minorHAnsi" w:hAnsiTheme="minorHAnsi" w:cstheme="minorHAnsi"/>
          <w:highlight w:val="yellow"/>
          <w:lang w:val="en-US" w:eastAsia="en-US"/>
        </w:rPr>
      </w:r>
      <w:r w:rsidRPr="007700B1">
        <w:rPr>
          <w:rFonts w:asciiTheme="minorHAnsi" w:hAnsiTheme="minorHAnsi" w:cstheme="minorHAnsi"/>
          <w:highlight w:val="yellow"/>
          <w:lang w:val="en-US" w:eastAsia="en-US"/>
        </w:rPr>
        <w:fldChar w:fldCharType="separate"/>
      </w:r>
      <w:r w:rsidR="009B4143" w:rsidRPr="007700B1">
        <w:t xml:space="preserve">Figure </w:t>
      </w:r>
      <w:r w:rsidR="009B4143" w:rsidRPr="009B4143">
        <w:rPr>
          <w:noProof/>
        </w:rPr>
        <w:t>7</w:t>
      </w:r>
      <w:r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a</w:t>
      </w:r>
      <w:r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 xml:space="preserve">shows the total </w:t>
      </w:r>
      <w:r w:rsidR="00317BDA" w:rsidRPr="007700B1">
        <w:rPr>
          <w:rFonts w:asciiTheme="minorHAnsi" w:hAnsiTheme="minorHAnsi" w:cstheme="minorHAnsi"/>
          <w:lang w:val="en-US" w:eastAsia="en-US"/>
        </w:rPr>
        <w:t xml:space="preserve">annual </w:t>
      </w:r>
      <w:r w:rsidR="00212771" w:rsidRPr="007700B1">
        <w:rPr>
          <w:rFonts w:asciiTheme="minorHAnsi" w:hAnsiTheme="minorHAnsi" w:cstheme="minorHAnsi"/>
          <w:lang w:val="en-US" w:eastAsia="en-US"/>
        </w:rPr>
        <w:t>water</w:t>
      </w:r>
      <w:r w:rsidR="008B508E" w:rsidRPr="007700B1">
        <w:rPr>
          <w:rFonts w:asciiTheme="minorHAnsi" w:hAnsiTheme="minorHAnsi" w:cstheme="minorHAnsi"/>
          <w:lang w:val="en-US" w:eastAsia="en-US"/>
        </w:rPr>
        <w:t xml:space="preserve"> </w:t>
      </w:r>
      <w:r w:rsidR="00212771" w:rsidRPr="007700B1">
        <w:rPr>
          <w:rFonts w:asciiTheme="minorHAnsi" w:hAnsiTheme="minorHAnsi" w:cstheme="minorHAnsi"/>
          <w:lang w:val="en-US" w:eastAsia="en-US"/>
        </w:rPr>
        <w:t>withdrawals by sector for each</w:t>
      </w:r>
      <w:r w:rsidR="00317BDA" w:rsidRPr="007700B1">
        <w:rPr>
          <w:rFonts w:asciiTheme="minorHAnsi" w:hAnsiTheme="minorHAnsi" w:cstheme="minorHAnsi"/>
          <w:lang w:val="en-US" w:eastAsia="en-US"/>
        </w:rPr>
        <w:t xml:space="preserve"> of the 75</w:t>
      </w:r>
      <w:r w:rsidR="00212771" w:rsidRPr="007700B1">
        <w:rPr>
          <w:rFonts w:asciiTheme="minorHAnsi" w:hAnsiTheme="minorHAnsi" w:cstheme="minorHAnsi"/>
          <w:lang w:val="en-US" w:eastAsia="en-US"/>
        </w:rPr>
        <w:t xml:space="preserve"> SSP-RCP-GCM combination</w:t>
      </w:r>
      <w:r w:rsidR="00317BDA" w:rsidRPr="007700B1">
        <w:rPr>
          <w:rFonts w:asciiTheme="minorHAnsi" w:hAnsiTheme="minorHAnsi" w:cstheme="minorHAnsi"/>
          <w:lang w:val="en-US" w:eastAsia="en-US"/>
        </w:rPr>
        <w:t>s from 2010 to 2100</w:t>
      </w:r>
      <w:r w:rsidR="00212771" w:rsidRPr="007700B1">
        <w:rPr>
          <w:rFonts w:asciiTheme="minorHAnsi" w:hAnsiTheme="minorHAnsi" w:cstheme="minorHAnsi"/>
          <w:lang w:val="en-US" w:eastAsia="en-US"/>
        </w:rPr>
        <w:t xml:space="preserve">. Similar figures are available for consumption as well as by crop. </w:t>
      </w:r>
      <w:r w:rsidR="00317BDA" w:rsidRPr="007700B1">
        <w:rPr>
          <w:rFonts w:asciiTheme="minorHAnsi" w:hAnsiTheme="minorHAnsi" w:cstheme="minorHAnsi"/>
          <w:highlight w:val="yellow"/>
          <w:lang w:val="en-US" w:eastAsia="en-US"/>
        </w:rPr>
        <w:fldChar w:fldCharType="begin"/>
      </w:r>
      <w:r w:rsidR="00317BDA" w:rsidRPr="007700B1">
        <w:rPr>
          <w:rFonts w:asciiTheme="minorHAnsi" w:hAnsiTheme="minorHAnsi" w:cstheme="minorHAnsi"/>
          <w:lang w:val="en-US" w:eastAsia="en-US"/>
        </w:rPr>
        <w:instrText xml:space="preserve"> REF _Ref102750618 \h </w:instrText>
      </w:r>
      <w:r w:rsidR="00317BDA" w:rsidRPr="007700B1">
        <w:rPr>
          <w:rFonts w:asciiTheme="minorHAnsi" w:hAnsiTheme="minorHAnsi" w:cstheme="minorHAnsi"/>
          <w:highlight w:val="yellow"/>
          <w:lang w:val="en-US" w:eastAsia="en-US"/>
        </w:rPr>
        <w:instrText xml:space="preserve"> \* MERGEFORMAT </w:instrText>
      </w:r>
      <w:r w:rsidR="00317BDA" w:rsidRPr="007700B1">
        <w:rPr>
          <w:rFonts w:asciiTheme="minorHAnsi" w:hAnsiTheme="minorHAnsi" w:cstheme="minorHAnsi"/>
          <w:highlight w:val="yellow"/>
          <w:lang w:val="en-US" w:eastAsia="en-US"/>
        </w:rPr>
      </w:r>
      <w:r w:rsidR="00317BDA" w:rsidRPr="007700B1">
        <w:rPr>
          <w:rFonts w:asciiTheme="minorHAnsi" w:hAnsiTheme="minorHAnsi" w:cstheme="minorHAnsi"/>
          <w:highlight w:val="yellow"/>
          <w:lang w:val="en-US" w:eastAsia="en-US"/>
        </w:rPr>
        <w:fldChar w:fldCharType="separate"/>
      </w:r>
      <w:r w:rsidR="009B4143" w:rsidRPr="007700B1">
        <w:t xml:space="preserve">Figure </w:t>
      </w:r>
      <w:r w:rsidR="009B4143" w:rsidRPr="009B4143">
        <w:rPr>
          <w:noProof/>
        </w:rPr>
        <w:t>7</w:t>
      </w:r>
      <w:r w:rsidR="00317BDA" w:rsidRPr="007700B1">
        <w:rPr>
          <w:rFonts w:asciiTheme="minorHAnsi" w:hAnsiTheme="minorHAnsi" w:cstheme="minorHAnsi"/>
          <w:highlight w:val="yellow"/>
          <w:lang w:val="en-US" w:eastAsia="en-US"/>
        </w:rPr>
        <w:fldChar w:fldCharType="end"/>
      </w:r>
      <w:r w:rsidR="00317BDA" w:rsidRPr="007700B1">
        <w:rPr>
          <w:rFonts w:asciiTheme="minorHAnsi" w:hAnsiTheme="minorHAnsi" w:cstheme="minorHAnsi"/>
          <w:lang w:val="en-US" w:eastAsia="en-US"/>
        </w:rPr>
        <w:t xml:space="preserve">b </w:t>
      </w:r>
      <w:r w:rsidR="00212771" w:rsidRPr="007700B1">
        <w:rPr>
          <w:rFonts w:asciiTheme="minorHAnsi" w:hAnsiTheme="minorHAnsi" w:cstheme="minorHAnsi"/>
          <w:lang w:val="en-US" w:eastAsia="en-US"/>
        </w:rPr>
        <w:t xml:space="preserve">shows the sub-annual temporal distribution </w:t>
      </w:r>
      <w:r w:rsidR="00B21333" w:rsidRPr="007700B1">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Pr="007700B1" w:rsidRDefault="00B21333" w:rsidP="00212771">
      <w:pPr>
        <w:shd w:val="clear" w:color="auto" w:fill="FFFFFF"/>
        <w:jc w:val="left"/>
        <w:rPr>
          <w:rFonts w:asciiTheme="minorHAnsi" w:hAnsiTheme="minorHAnsi" w:cstheme="minorHAnsi"/>
          <w:lang w:val="en-US" w:eastAsia="en-US"/>
        </w:rPr>
      </w:pPr>
    </w:p>
    <w:p w14:paraId="6B171A7B" w14:textId="2232BCEF" w:rsidR="00B21333" w:rsidRPr="007700B1" w:rsidRDefault="00B21333"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The meta-repository also includes details on three selected basins: the Indus, </w:t>
      </w:r>
      <w:proofErr w:type="gramStart"/>
      <w:r w:rsidRPr="007700B1">
        <w:rPr>
          <w:rFonts w:asciiTheme="minorHAnsi" w:hAnsiTheme="minorHAnsi" w:cstheme="minorHAnsi"/>
          <w:lang w:val="en-US" w:eastAsia="en-US"/>
        </w:rPr>
        <w:t>Nile</w:t>
      </w:r>
      <w:proofErr w:type="gramEnd"/>
      <w:r w:rsidRPr="007700B1">
        <w:rPr>
          <w:rFonts w:asciiTheme="minorHAnsi" w:hAnsiTheme="minorHAnsi" w:cstheme="minorHAnsi"/>
          <w:lang w:val="en-US" w:eastAsia="en-US"/>
        </w:rPr>
        <w:t xml:space="preserve"> and </w:t>
      </w:r>
      <w:r w:rsidR="009366D3" w:rsidRPr="007700B1">
        <w:rPr>
          <w:rFonts w:asciiTheme="minorHAnsi" w:hAnsiTheme="minorHAnsi" w:cstheme="minorHAnsi"/>
          <w:lang w:val="en-US" w:eastAsia="en-US"/>
        </w:rPr>
        <w:t xml:space="preserve">Upper </w:t>
      </w:r>
      <w:r w:rsidRPr="007700B1">
        <w:rPr>
          <w:rFonts w:asciiTheme="minorHAnsi" w:hAnsiTheme="minorHAnsi" w:cstheme="minorHAnsi"/>
          <w:lang w:val="en-US" w:eastAsia="en-US"/>
        </w:rPr>
        <w:t>Colorado</w:t>
      </w:r>
      <w:r w:rsidR="009366D3" w:rsidRPr="007700B1">
        <w:rPr>
          <w:rFonts w:asciiTheme="minorHAnsi" w:hAnsiTheme="minorHAnsi" w:cstheme="minorHAnsi"/>
          <w:lang w:val="en-US" w:eastAsia="en-US"/>
        </w:rPr>
        <w:t xml:space="preserve"> River Basin</w:t>
      </w:r>
      <w:r w:rsidR="00DB6A17" w:rsidRPr="007700B1">
        <w:rPr>
          <w:rFonts w:asciiTheme="minorHAnsi" w:hAnsiTheme="minorHAnsi" w:cstheme="minorHAnsi"/>
          <w:lang w:val="en-US" w:eastAsia="en-US"/>
        </w:rPr>
        <w:t xml:space="preserve"> (U.S.)</w:t>
      </w:r>
      <w:r w:rsidRPr="007700B1">
        <w:rPr>
          <w:rFonts w:asciiTheme="minorHAnsi" w:hAnsiTheme="minorHAnsi" w:cstheme="minorHAnsi"/>
          <w:lang w:val="en-US" w:eastAsia="en-US"/>
        </w:rPr>
        <w:t>. These are used to show how the data can be used to explore trends and patterns at this finer resolution.</w:t>
      </w:r>
      <w:r w:rsidR="00A66884" w:rsidRPr="007700B1">
        <w:rPr>
          <w:rFonts w:asciiTheme="minorHAnsi" w:hAnsiTheme="minorHAnsi" w:cstheme="minorHAnsi"/>
          <w:lang w:val="en-US" w:eastAsia="en-US"/>
        </w:rPr>
        <w:t xml:space="preserve"> </w:t>
      </w:r>
      <w:r w:rsidR="00A66884" w:rsidRPr="007700B1">
        <w:rPr>
          <w:rFonts w:asciiTheme="minorHAnsi" w:hAnsiTheme="minorHAnsi" w:cstheme="minorHAnsi"/>
          <w:lang w:val="en-US" w:eastAsia="en-US"/>
        </w:rPr>
        <w:fldChar w:fldCharType="begin"/>
      </w:r>
      <w:r w:rsidR="00A66884" w:rsidRPr="007700B1">
        <w:rPr>
          <w:rFonts w:asciiTheme="minorHAnsi" w:hAnsiTheme="minorHAnsi" w:cstheme="minorHAnsi"/>
          <w:lang w:val="en-US" w:eastAsia="en-US"/>
        </w:rPr>
        <w:instrText xml:space="preserve"> REF _Ref104577761 \h </w:instrText>
      </w:r>
      <w:r w:rsidR="007700B1" w:rsidRPr="007700B1">
        <w:rPr>
          <w:rFonts w:asciiTheme="minorHAnsi" w:hAnsiTheme="minorHAnsi" w:cstheme="minorHAnsi"/>
          <w:lang w:val="en-US" w:eastAsia="en-US"/>
        </w:rPr>
        <w:instrText xml:space="preserve"> \* MERGEFORMAT </w:instrText>
      </w:r>
      <w:r w:rsidR="00A66884" w:rsidRPr="007700B1">
        <w:rPr>
          <w:rFonts w:asciiTheme="minorHAnsi" w:hAnsiTheme="minorHAnsi" w:cstheme="minorHAnsi"/>
          <w:lang w:val="en-US" w:eastAsia="en-US"/>
        </w:rPr>
      </w:r>
      <w:r w:rsidR="00A66884"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A66884" w:rsidRPr="007700B1">
        <w:rPr>
          <w:rFonts w:asciiTheme="minorHAnsi" w:hAnsiTheme="minorHAnsi" w:cstheme="minorHAnsi"/>
          <w:lang w:val="en-US" w:eastAsia="en-US"/>
        </w:rPr>
        <w:fldChar w:fldCharType="end"/>
      </w:r>
      <w:proofErr w:type="gramStart"/>
      <w:r w:rsidR="00A66884" w:rsidRPr="007700B1">
        <w:rPr>
          <w:rFonts w:asciiTheme="minorHAnsi" w:hAnsiTheme="minorHAnsi" w:cstheme="minorHAnsi"/>
          <w:lang w:val="en-US" w:eastAsia="en-US"/>
        </w:rPr>
        <w:t>a</w:t>
      </w:r>
      <w:r w:rsidR="007700B1">
        <w:rPr>
          <w:rFonts w:asciiTheme="minorHAnsi" w:hAnsiTheme="minorHAnsi" w:cstheme="minorHAnsi"/>
          <w:lang w:val="en-US" w:eastAsia="en-US"/>
        </w:rPr>
        <w:t xml:space="preserve"> and</w:t>
      </w:r>
      <w:proofErr w:type="gramEnd"/>
      <w:r w:rsid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b</w:t>
      </w:r>
      <w:r w:rsidR="00A66884" w:rsidRPr="007700B1">
        <w:rPr>
          <w:rFonts w:asciiTheme="minorHAnsi" w:hAnsiTheme="minorHAnsi" w:cstheme="minorHAnsi"/>
          <w:lang w:val="en-US" w:eastAsia="en-US"/>
        </w:rPr>
        <w:t xml:space="preserve"> </w:t>
      </w:r>
      <w:r w:rsidR="007700B1">
        <w:rPr>
          <w:rFonts w:asciiTheme="minorHAnsi" w:hAnsiTheme="minorHAnsi" w:cstheme="minorHAnsi"/>
          <w:lang w:val="en-US" w:eastAsia="en-US"/>
        </w:rPr>
        <w:t>are</w:t>
      </w:r>
      <w:r w:rsidRPr="007700B1">
        <w:rPr>
          <w:rFonts w:asciiTheme="minorHAnsi" w:hAnsiTheme="minorHAnsi" w:cstheme="minorHAnsi"/>
          <w:lang w:val="en-US" w:eastAsia="en-US"/>
        </w:rPr>
        <w:t xml:space="preserve"> example</w:t>
      </w:r>
      <w:r w:rsidR="007700B1">
        <w:rPr>
          <w:rFonts w:asciiTheme="minorHAnsi" w:hAnsiTheme="minorHAnsi" w:cstheme="minorHAnsi"/>
          <w:lang w:val="en-US" w:eastAsia="en-US"/>
        </w:rPr>
        <w:t>s</w:t>
      </w:r>
      <w:r w:rsidRPr="007700B1">
        <w:rPr>
          <w:rFonts w:asciiTheme="minorHAnsi" w:hAnsiTheme="minorHAnsi" w:cstheme="minorHAnsi"/>
          <w:lang w:val="en-US" w:eastAsia="en-US"/>
        </w:rPr>
        <w:t xml:space="preserve"> showing how land</w:t>
      </w:r>
      <w:r w:rsidR="00350D15" w:rsidRPr="007700B1">
        <w:rPr>
          <w:rFonts w:asciiTheme="minorHAnsi" w:hAnsiTheme="minorHAnsi" w:cstheme="minorHAnsi"/>
          <w:lang w:val="en-US" w:eastAsia="en-US"/>
        </w:rPr>
        <w:t>-</w:t>
      </w:r>
      <w:r w:rsidRPr="007700B1">
        <w:rPr>
          <w:rFonts w:asciiTheme="minorHAnsi" w:hAnsiTheme="minorHAnsi" w:cstheme="minorHAnsi"/>
          <w:lang w:val="en-US" w:eastAsia="en-US"/>
        </w:rPr>
        <w:t>use change impacts which type of crop becomes the dominant water user in the Indus basin over time</w:t>
      </w:r>
      <w:r w:rsidR="00350D15" w:rsidRPr="007700B1">
        <w:rPr>
          <w:rFonts w:asciiTheme="minorHAnsi" w:hAnsiTheme="minorHAnsi" w:cstheme="minorHAnsi"/>
          <w:lang w:val="en-US" w:eastAsia="en-US"/>
        </w:rPr>
        <w:t xml:space="preserve"> for the SSP1-RCP2.6-GFDL scenario</w:t>
      </w:r>
      <w:r w:rsidRPr="007700B1">
        <w:rPr>
          <w:rFonts w:asciiTheme="minorHAnsi" w:hAnsiTheme="minorHAnsi" w:cstheme="minorHAnsi"/>
          <w:lang w:val="en-US" w:eastAsia="en-US"/>
        </w:rPr>
        <w:t xml:space="preserve">.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 xml:space="preserve">c and </w:t>
      </w:r>
      <w:r w:rsidR="007700B1" w:rsidRPr="007700B1">
        <w:rPr>
          <w:rFonts w:asciiTheme="minorHAnsi" w:hAnsiTheme="minorHAnsi" w:cstheme="minorHAnsi"/>
          <w:lang w:val="en-US" w:eastAsia="en-US"/>
        </w:rPr>
        <w:fldChar w:fldCharType="begin"/>
      </w:r>
      <w:r w:rsidR="007700B1" w:rsidRPr="007700B1">
        <w:rPr>
          <w:rFonts w:asciiTheme="minorHAnsi" w:hAnsiTheme="minorHAnsi" w:cstheme="minorHAnsi"/>
          <w:lang w:val="en-US" w:eastAsia="en-US"/>
        </w:rPr>
        <w:instrText xml:space="preserve"> REF _Ref104577761 \h  \* MERGEFORMAT </w:instrText>
      </w:r>
      <w:r w:rsidR="007700B1" w:rsidRPr="007700B1">
        <w:rPr>
          <w:rFonts w:asciiTheme="minorHAnsi" w:hAnsiTheme="minorHAnsi" w:cstheme="minorHAnsi"/>
          <w:lang w:val="en-US" w:eastAsia="en-US"/>
        </w:rPr>
      </w:r>
      <w:r w:rsidR="007700B1" w:rsidRPr="007700B1">
        <w:rPr>
          <w:rFonts w:asciiTheme="minorHAnsi" w:hAnsiTheme="minorHAnsi" w:cstheme="minorHAnsi"/>
          <w:lang w:val="en-US" w:eastAsia="en-US"/>
        </w:rPr>
        <w:fldChar w:fldCharType="separate"/>
      </w:r>
      <w:r w:rsidR="009B4143" w:rsidRPr="007700B1">
        <w:t xml:space="preserve">Figure </w:t>
      </w:r>
      <w:r w:rsidR="009B4143" w:rsidRPr="009B4143">
        <w:rPr>
          <w:noProof/>
        </w:rPr>
        <w:t>8</w:t>
      </w:r>
      <w:r w:rsidR="007700B1" w:rsidRPr="007700B1">
        <w:rPr>
          <w:rFonts w:asciiTheme="minorHAnsi" w:hAnsiTheme="minorHAnsi" w:cstheme="minorHAnsi"/>
          <w:lang w:val="en-US" w:eastAsia="en-US"/>
        </w:rPr>
        <w:fldChar w:fldCharType="end"/>
      </w:r>
      <w:r w:rsidR="007700B1">
        <w:rPr>
          <w:rFonts w:asciiTheme="minorHAnsi" w:hAnsiTheme="minorHAnsi" w:cstheme="minorHAnsi"/>
          <w:lang w:val="en-US" w:eastAsia="en-US"/>
        </w:rPr>
        <w:t>d</w:t>
      </w:r>
      <w:r w:rsidR="000C04ED"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how the accompanying distribution of total water withdrawals both spatially and temporally. Similar figures are provided in the meta-repository for water consumption as well as for other sectors, </w:t>
      </w:r>
      <w:proofErr w:type="gramStart"/>
      <w:r w:rsidR="00350D15" w:rsidRPr="007700B1">
        <w:rPr>
          <w:rFonts w:asciiTheme="minorHAnsi" w:hAnsiTheme="minorHAnsi" w:cstheme="minorHAnsi"/>
          <w:lang w:val="en-US" w:eastAsia="en-US"/>
        </w:rPr>
        <w:t>crops</w:t>
      </w:r>
      <w:proofErr w:type="gramEnd"/>
      <w:r w:rsidR="00350D15" w:rsidRPr="007700B1">
        <w:rPr>
          <w:rFonts w:asciiTheme="minorHAnsi" w:hAnsiTheme="minorHAnsi" w:cstheme="minorHAnsi"/>
          <w:lang w:val="en-US" w:eastAsia="en-US"/>
        </w:rPr>
        <w:t xml:space="preserve"> and scenarios.</w:t>
      </w:r>
    </w:p>
    <w:p w14:paraId="73A0D565" w14:textId="134302D1" w:rsidR="00014671" w:rsidRPr="007700B1" w:rsidRDefault="00014671" w:rsidP="00212771">
      <w:pPr>
        <w:shd w:val="clear" w:color="auto" w:fill="FFFFFF"/>
        <w:jc w:val="left"/>
        <w:rPr>
          <w:rFonts w:asciiTheme="minorHAnsi" w:hAnsiTheme="minorHAnsi" w:cstheme="minorHAnsi"/>
          <w:lang w:val="en-US" w:eastAsia="en-US"/>
        </w:rPr>
      </w:pPr>
    </w:p>
    <w:p w14:paraId="0CCFC27A" w14:textId="646F3992" w:rsidR="00014671" w:rsidRPr="007700B1" w:rsidRDefault="005D0F84"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noProof/>
          <w:lang w:val="en-US" w:eastAsia="en-US"/>
        </w:rPr>
        <w:lastRenderedPageBreak/>
        <w:drawing>
          <wp:inline distT="0" distB="0" distL="0" distR="0" wp14:anchorId="09679DAE" wp14:editId="065ACCCB">
            <wp:extent cx="5288280" cy="81381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8138160"/>
                    </a:xfrm>
                    <a:prstGeom prst="rect">
                      <a:avLst/>
                    </a:prstGeom>
                    <a:noFill/>
                    <a:ln>
                      <a:noFill/>
                    </a:ln>
                  </pic:spPr>
                </pic:pic>
              </a:graphicData>
            </a:graphic>
          </wp:inline>
        </w:drawing>
      </w:r>
    </w:p>
    <w:p w14:paraId="0513A315" w14:textId="781D3585" w:rsidR="00A05D58" w:rsidRPr="007700B1" w:rsidRDefault="00CB37B3" w:rsidP="00A05D58">
      <w:pPr>
        <w:pStyle w:val="Caption"/>
        <w:rPr>
          <w:i w:val="0"/>
          <w:iCs w:val="0"/>
        </w:rPr>
      </w:pPr>
      <w:bookmarkStart w:id="18" w:name="_Ref102750618"/>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7</w:t>
      </w:r>
      <w:r w:rsidR="00B059B3" w:rsidRPr="007700B1">
        <w:rPr>
          <w:i w:val="0"/>
          <w:iCs w:val="0"/>
          <w:noProof/>
        </w:rPr>
        <w:fldChar w:fldCharType="end"/>
      </w:r>
      <w:bookmarkEnd w:id="18"/>
      <w:r w:rsidRPr="007700B1">
        <w:rPr>
          <w:i w:val="0"/>
          <w:iCs w:val="0"/>
        </w:rPr>
        <w:t xml:space="preserve"> </w:t>
      </w:r>
      <w:r w:rsidR="00A05D58" w:rsidRPr="007700B1">
        <w:rPr>
          <w:i w:val="0"/>
          <w:iCs w:val="0"/>
        </w:rPr>
        <w:t xml:space="preserve">Global water withdrawals for </w:t>
      </w:r>
      <w:r w:rsidR="00747A75" w:rsidRPr="007700B1">
        <w:rPr>
          <w:i w:val="0"/>
          <w:iCs w:val="0"/>
        </w:rPr>
        <w:t xml:space="preserve">the 75 </w:t>
      </w:r>
      <w:r w:rsidR="00A05D58" w:rsidRPr="007700B1">
        <w:rPr>
          <w:i w:val="0"/>
          <w:iCs w:val="0"/>
        </w:rPr>
        <w:t>SSP-RCP-GCM combinations by sector</w:t>
      </w:r>
      <w:r w:rsidR="005D0F84" w:rsidRPr="007700B1">
        <w:rPr>
          <w:i w:val="0"/>
          <w:iCs w:val="0"/>
        </w:rPr>
        <w:t>. a) Annual water withdrawals by sector from 2010 to 2100. b) Monthly</w:t>
      </w:r>
      <w:r w:rsidR="00A05D58" w:rsidRPr="007700B1">
        <w:rPr>
          <w:i w:val="0"/>
          <w:iCs w:val="0"/>
        </w:rPr>
        <w:t xml:space="preserve"> water withdrawals for 2010 and 2100</w:t>
      </w:r>
      <w:r w:rsidR="001872C9">
        <w:rPr>
          <w:i w:val="0"/>
          <w:iCs w:val="0"/>
        </w:rPr>
        <w:t xml:space="preserve">. Lines of the same </w:t>
      </w:r>
      <w:proofErr w:type="spellStart"/>
      <w:r w:rsidR="001872C9">
        <w:rPr>
          <w:i w:val="0"/>
          <w:iCs w:val="0"/>
        </w:rPr>
        <w:t>color</w:t>
      </w:r>
      <w:proofErr w:type="spellEnd"/>
      <w:r w:rsidR="001872C9">
        <w:rPr>
          <w:i w:val="0"/>
          <w:iCs w:val="0"/>
        </w:rPr>
        <w:t xml:space="preserve"> within each plot represent the 5 different GCMs considered.</w:t>
      </w:r>
    </w:p>
    <w:p w14:paraId="3AFFE27A" w14:textId="28F381D4" w:rsidR="00014671" w:rsidRPr="007700B1" w:rsidRDefault="00014671" w:rsidP="00212771">
      <w:pPr>
        <w:shd w:val="clear" w:color="auto" w:fill="FFFFFF"/>
        <w:jc w:val="left"/>
        <w:rPr>
          <w:rFonts w:asciiTheme="minorHAnsi" w:hAnsiTheme="minorHAnsi" w:cstheme="minorHAnsi"/>
          <w:lang w:eastAsia="en-US"/>
        </w:rPr>
      </w:pPr>
    </w:p>
    <w:p w14:paraId="756EC63F" w14:textId="7945075E" w:rsidR="00014671" w:rsidRPr="007700B1" w:rsidRDefault="00014671" w:rsidP="00155849">
      <w:pPr>
        <w:shd w:val="clear" w:color="auto" w:fill="FFFFFF"/>
        <w:ind w:left="-360"/>
        <w:jc w:val="left"/>
        <w:rPr>
          <w:rFonts w:asciiTheme="minorHAnsi" w:hAnsiTheme="minorHAnsi" w:cstheme="minorHAnsi"/>
          <w:lang w:val="en-US" w:eastAsia="en-US"/>
        </w:rPr>
      </w:pPr>
    </w:p>
    <w:p w14:paraId="50204863" w14:textId="6211992C" w:rsidR="00A66884" w:rsidRPr="007700B1" w:rsidRDefault="000337F3" w:rsidP="0089452B">
      <w:pPr>
        <w:pStyle w:val="Caption"/>
        <w:rPr>
          <w:i w:val="0"/>
          <w:iCs w:val="0"/>
        </w:rPr>
      </w:pPr>
      <w:bookmarkStart w:id="19" w:name="_Ref102750638"/>
      <w:r>
        <w:rPr>
          <w:i w:val="0"/>
          <w:iCs w:val="0"/>
          <w:noProof/>
        </w:rPr>
        <w:drawing>
          <wp:inline distT="0" distB="0" distL="0" distR="0" wp14:anchorId="5457EE78" wp14:editId="2D20E583">
            <wp:extent cx="5292090" cy="63398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2090" cy="6339840"/>
                    </a:xfrm>
                    <a:prstGeom prst="rect">
                      <a:avLst/>
                    </a:prstGeom>
                    <a:noFill/>
                    <a:ln>
                      <a:noFill/>
                    </a:ln>
                  </pic:spPr>
                </pic:pic>
              </a:graphicData>
            </a:graphic>
          </wp:inline>
        </w:drawing>
      </w:r>
    </w:p>
    <w:p w14:paraId="0CC10242" w14:textId="517ECB35" w:rsidR="00CB37B3" w:rsidRPr="007700B1" w:rsidRDefault="00CB37B3" w:rsidP="0089452B">
      <w:pPr>
        <w:pStyle w:val="Caption"/>
        <w:rPr>
          <w:i w:val="0"/>
          <w:iCs w:val="0"/>
        </w:rPr>
      </w:pPr>
      <w:bookmarkStart w:id="20" w:name="_Ref104577761"/>
      <w:r w:rsidRPr="007700B1">
        <w:rPr>
          <w:i w:val="0"/>
          <w:iCs w:val="0"/>
        </w:rPr>
        <w:t xml:space="preserve">Figure </w:t>
      </w:r>
      <w:r w:rsidR="00B059B3" w:rsidRPr="007700B1">
        <w:rPr>
          <w:i w:val="0"/>
          <w:iCs w:val="0"/>
        </w:rPr>
        <w:fldChar w:fldCharType="begin"/>
      </w:r>
      <w:r w:rsidR="00B059B3" w:rsidRPr="007700B1">
        <w:rPr>
          <w:i w:val="0"/>
          <w:iCs w:val="0"/>
        </w:rPr>
        <w:instrText xml:space="preserve"> SEQ Figure \* ARABIC </w:instrText>
      </w:r>
      <w:r w:rsidR="00B059B3" w:rsidRPr="007700B1">
        <w:rPr>
          <w:i w:val="0"/>
          <w:iCs w:val="0"/>
        </w:rPr>
        <w:fldChar w:fldCharType="separate"/>
      </w:r>
      <w:r w:rsidR="009B4143">
        <w:rPr>
          <w:i w:val="0"/>
          <w:iCs w:val="0"/>
          <w:noProof/>
        </w:rPr>
        <w:t>8</w:t>
      </w:r>
      <w:r w:rsidR="00B059B3" w:rsidRPr="007700B1">
        <w:rPr>
          <w:i w:val="0"/>
          <w:iCs w:val="0"/>
          <w:noProof/>
        </w:rPr>
        <w:fldChar w:fldCharType="end"/>
      </w:r>
      <w:bookmarkEnd w:id="19"/>
      <w:bookmarkEnd w:id="20"/>
      <w:r w:rsidRPr="007700B1">
        <w:rPr>
          <w:i w:val="0"/>
          <w:iCs w:val="0"/>
        </w:rPr>
        <w:t xml:space="preserve"> </w:t>
      </w:r>
      <w:r w:rsidR="00A05D58" w:rsidRPr="007700B1">
        <w:rPr>
          <w:i w:val="0"/>
          <w:iCs w:val="0"/>
        </w:rPr>
        <w:t xml:space="preserve">Indus </w:t>
      </w:r>
      <w:r w:rsidR="006C5AD7" w:rsidRPr="007700B1">
        <w:rPr>
          <w:i w:val="0"/>
          <w:iCs w:val="0"/>
        </w:rPr>
        <w:t>B</w:t>
      </w:r>
      <w:r w:rsidR="00A05D58" w:rsidRPr="007700B1">
        <w:rPr>
          <w:i w:val="0"/>
          <w:iCs w:val="0"/>
        </w:rPr>
        <w:t>asin water withdrawals (km</w:t>
      </w:r>
      <w:r w:rsidR="00A05D58" w:rsidRPr="007700B1">
        <w:rPr>
          <w:i w:val="0"/>
          <w:iCs w:val="0"/>
          <w:vertAlign w:val="superscript"/>
        </w:rPr>
        <w:t>3</w:t>
      </w:r>
      <w:r w:rsidR="00A05D58" w:rsidRPr="007700B1">
        <w:rPr>
          <w:i w:val="0"/>
          <w:iCs w:val="0"/>
        </w:rPr>
        <w:t>) by crop for scenario SSP 1, RCP 2.6, GCM GFDL. a) Showing which crop has the maximum water withdrawals (km</w:t>
      </w:r>
      <w:r w:rsidR="00A05D58" w:rsidRPr="007700B1">
        <w:rPr>
          <w:i w:val="0"/>
          <w:iCs w:val="0"/>
          <w:vertAlign w:val="superscript"/>
        </w:rPr>
        <w:t>3</w:t>
      </w:r>
      <w:r w:rsidR="00A05D58" w:rsidRPr="007700B1">
        <w:rPr>
          <w:i w:val="0"/>
          <w:iCs w:val="0"/>
        </w:rPr>
        <w:t>) in each grid cell</w:t>
      </w:r>
      <w:r w:rsidR="006C5AD7" w:rsidRPr="007700B1">
        <w:rPr>
          <w:i w:val="0"/>
          <w:iCs w:val="0"/>
        </w:rPr>
        <w:t xml:space="preserve"> for years 2025, 2050, 2075 and 2100</w:t>
      </w:r>
      <w:r w:rsidR="00A05D58" w:rsidRPr="007700B1">
        <w:rPr>
          <w:i w:val="0"/>
          <w:iCs w:val="0"/>
        </w:rPr>
        <w:t>. b</w:t>
      </w:r>
      <w:r w:rsidR="006C5AD7" w:rsidRPr="007700B1">
        <w:rPr>
          <w:i w:val="0"/>
          <w:iCs w:val="0"/>
        </w:rPr>
        <w:t>) Aggregated water withdrawals (km</w:t>
      </w:r>
      <w:r w:rsidR="006C5AD7" w:rsidRPr="007700B1">
        <w:rPr>
          <w:i w:val="0"/>
          <w:iCs w:val="0"/>
          <w:vertAlign w:val="superscript"/>
        </w:rPr>
        <w:t>3</w:t>
      </w:r>
      <w:r w:rsidR="006C5AD7" w:rsidRPr="007700B1">
        <w:rPr>
          <w:i w:val="0"/>
          <w:iCs w:val="0"/>
        </w:rPr>
        <w:t xml:space="preserve">) by crop in the Indus Basin </w:t>
      </w:r>
      <w:r w:rsidRPr="007700B1">
        <w:rPr>
          <w:i w:val="0"/>
          <w:iCs w:val="0"/>
        </w:rPr>
        <w:t xml:space="preserve">from </w:t>
      </w:r>
      <w:r w:rsidR="006C5AD7" w:rsidRPr="007700B1">
        <w:rPr>
          <w:i w:val="0"/>
          <w:iCs w:val="0"/>
        </w:rPr>
        <w:t>2015 to 2100.</w:t>
      </w:r>
      <w:r w:rsidR="0089452B" w:rsidRPr="007700B1">
        <w:rPr>
          <w:i w:val="0"/>
          <w:iCs w:val="0"/>
        </w:rPr>
        <w:t xml:space="preserve"> c</w:t>
      </w:r>
      <w:r w:rsidRPr="007700B1">
        <w:rPr>
          <w:i w:val="0"/>
          <w:iCs w:val="0"/>
        </w:rPr>
        <w:t>) Showing total water withdrawals (km</w:t>
      </w:r>
      <w:r w:rsidRPr="007700B1">
        <w:rPr>
          <w:i w:val="0"/>
          <w:iCs w:val="0"/>
          <w:vertAlign w:val="superscript"/>
        </w:rPr>
        <w:t>3</w:t>
      </w:r>
      <w:r w:rsidRPr="007700B1">
        <w:rPr>
          <w:i w:val="0"/>
          <w:iCs w:val="0"/>
        </w:rPr>
        <w:t xml:space="preserve">) in each grid cell for years 2025, 2050, 2075 and 2100. </w:t>
      </w:r>
      <w:r w:rsidR="0089452B" w:rsidRPr="007700B1">
        <w:rPr>
          <w:i w:val="0"/>
          <w:iCs w:val="0"/>
        </w:rPr>
        <w:t>d</w:t>
      </w:r>
      <w:r w:rsidRPr="007700B1">
        <w:rPr>
          <w:i w:val="0"/>
          <w:iCs w:val="0"/>
        </w:rPr>
        <w:t>) Aggregated total water withdrawals (km</w:t>
      </w:r>
      <w:r w:rsidRPr="007700B1">
        <w:rPr>
          <w:i w:val="0"/>
          <w:iCs w:val="0"/>
          <w:vertAlign w:val="superscript"/>
        </w:rPr>
        <w:t>3</w:t>
      </w:r>
      <w:r w:rsidRPr="007700B1">
        <w:rPr>
          <w:i w:val="0"/>
          <w:iCs w:val="0"/>
        </w:rPr>
        <w:t xml:space="preserve">) in the Indus Basin from 2015 to 2100. </w:t>
      </w:r>
    </w:p>
    <w:p w14:paraId="05D34E8A" w14:textId="730D6BF9" w:rsidR="00350D15" w:rsidRPr="007700B1" w:rsidRDefault="00350D15" w:rsidP="00212771">
      <w:p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We highlight that </w:t>
      </w:r>
      <w:r w:rsidR="008B508E" w:rsidRPr="007700B1">
        <w:rPr>
          <w:rFonts w:asciiTheme="minorHAnsi" w:hAnsiTheme="minorHAnsi" w:cstheme="minorHAnsi"/>
          <w:lang w:val="en-US" w:eastAsia="en-US"/>
        </w:rPr>
        <w:t xml:space="preserve">several developments have been planned in the next release of Tethys to improve </w:t>
      </w:r>
      <w:r w:rsidRPr="007700B1">
        <w:rPr>
          <w:rFonts w:asciiTheme="minorHAnsi" w:hAnsiTheme="minorHAnsi" w:cstheme="minorHAnsi"/>
          <w:lang w:val="en-US" w:eastAsia="en-US"/>
        </w:rPr>
        <w:t xml:space="preserve">the </w:t>
      </w:r>
      <w:r w:rsidR="008B508E" w:rsidRPr="007700B1">
        <w:rPr>
          <w:rFonts w:asciiTheme="minorHAnsi" w:hAnsiTheme="minorHAnsi" w:cstheme="minorHAnsi"/>
          <w:lang w:val="en-US" w:eastAsia="en-US"/>
        </w:rPr>
        <w:t>methodolog</w:t>
      </w:r>
      <w:r w:rsidR="00D148C5" w:rsidRPr="007700B1">
        <w:rPr>
          <w:rFonts w:asciiTheme="minorHAnsi" w:hAnsiTheme="minorHAnsi" w:cstheme="minorHAnsi"/>
          <w:lang w:val="en-US" w:eastAsia="en-US"/>
        </w:rPr>
        <w:t>ies</w:t>
      </w:r>
      <w:r w:rsidR="008B508E" w:rsidRPr="007700B1">
        <w:rPr>
          <w:rFonts w:asciiTheme="minorHAnsi" w:hAnsiTheme="minorHAnsi" w:cstheme="minorHAnsi"/>
          <w:lang w:val="en-US" w:eastAsia="en-US"/>
        </w:rPr>
        <w:t xml:space="preserve"> used to </w:t>
      </w:r>
      <w:r w:rsidRPr="007700B1">
        <w:rPr>
          <w:rFonts w:asciiTheme="minorHAnsi" w:hAnsiTheme="minorHAnsi" w:cstheme="minorHAnsi"/>
          <w:lang w:val="en-US" w:eastAsia="en-US"/>
        </w:rPr>
        <w:t>downscal</w:t>
      </w:r>
      <w:r w:rsidR="008B508E" w:rsidRPr="007700B1">
        <w:rPr>
          <w:rFonts w:asciiTheme="minorHAnsi" w:hAnsiTheme="minorHAnsi" w:cstheme="minorHAnsi"/>
          <w:lang w:val="en-US" w:eastAsia="en-US"/>
        </w:rPr>
        <w:t xml:space="preserve">e </w:t>
      </w:r>
      <w:r w:rsidRPr="007700B1">
        <w:rPr>
          <w:rFonts w:asciiTheme="minorHAnsi" w:hAnsiTheme="minorHAnsi" w:cstheme="minorHAnsi"/>
          <w:lang w:val="en-US" w:eastAsia="en-US"/>
        </w:rPr>
        <w:t>water use</w:t>
      </w:r>
      <w:r w:rsidR="008B508E" w:rsidRPr="007700B1">
        <w:rPr>
          <w:rFonts w:asciiTheme="minorHAnsi" w:hAnsiTheme="minorHAnsi" w:cstheme="minorHAnsi"/>
          <w:lang w:val="en-US" w:eastAsia="en-US"/>
        </w:rPr>
        <w:t xml:space="preserve"> for the dataset in this paper. </w:t>
      </w:r>
      <w:r w:rsidRPr="007700B1">
        <w:rPr>
          <w:rFonts w:asciiTheme="minorHAnsi" w:hAnsiTheme="minorHAnsi" w:cstheme="minorHAnsi"/>
          <w:lang w:val="en-US" w:eastAsia="en-US"/>
        </w:rPr>
        <w:t>Some of the</w:t>
      </w:r>
      <w:r w:rsidR="00B00BFC" w:rsidRPr="007700B1">
        <w:rPr>
          <w:rFonts w:asciiTheme="minorHAnsi" w:hAnsiTheme="minorHAnsi" w:cstheme="minorHAnsi"/>
          <w:lang w:val="en-US" w:eastAsia="en-US"/>
        </w:rPr>
        <w:t xml:space="preserve"> key planned developments</w:t>
      </w:r>
      <w:r w:rsidRPr="007700B1">
        <w:rPr>
          <w:rFonts w:asciiTheme="minorHAnsi" w:hAnsiTheme="minorHAnsi" w:cstheme="minorHAnsi"/>
          <w:lang w:val="en-US" w:eastAsia="en-US"/>
        </w:rPr>
        <w:t xml:space="preserve"> include:</w:t>
      </w:r>
    </w:p>
    <w:p w14:paraId="3DD33684" w14:textId="77777777"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Improving the spatial distribution of powerplant water use based on actual and projected powerplant location instead of based on population. </w:t>
      </w:r>
    </w:p>
    <w:p w14:paraId="5075F7B8" w14:textId="140B6066" w:rsidR="008B508E"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 xml:space="preserve">Updating </w:t>
      </w:r>
      <w:r w:rsidR="005E3CE0" w:rsidRPr="007700B1">
        <w:rPr>
          <w:rFonts w:asciiTheme="minorHAnsi" w:hAnsiTheme="minorHAnsi" w:cstheme="minorHAnsi"/>
          <w:lang w:val="en-US" w:eastAsia="en-US"/>
        </w:rPr>
        <w:t xml:space="preserve">the output </w:t>
      </w:r>
      <w:r w:rsidRPr="007700B1">
        <w:rPr>
          <w:rFonts w:asciiTheme="minorHAnsi" w:hAnsiTheme="minorHAnsi" w:cstheme="minorHAnsi"/>
          <w:lang w:val="en-US" w:eastAsia="en-US"/>
        </w:rPr>
        <w:t>resolution</w:t>
      </w:r>
      <w:r w:rsidR="00B00BFC" w:rsidRPr="007700B1">
        <w:rPr>
          <w:rFonts w:asciiTheme="minorHAnsi" w:hAnsiTheme="minorHAnsi" w:cstheme="minorHAnsi"/>
          <w:lang w:val="en-US" w:eastAsia="en-US"/>
        </w:rPr>
        <w:t xml:space="preserve"> </w:t>
      </w:r>
      <w:r w:rsidR="005E3CE0" w:rsidRPr="007700B1">
        <w:rPr>
          <w:rFonts w:asciiTheme="minorHAnsi" w:hAnsiTheme="minorHAnsi" w:cstheme="minorHAnsi"/>
          <w:lang w:val="en-US" w:eastAsia="en-US"/>
        </w:rPr>
        <w:t>to 1/8</w:t>
      </w:r>
      <w:r w:rsidR="005E3CE0" w:rsidRPr="007700B1">
        <w:rPr>
          <w:rFonts w:asciiTheme="minorHAnsi" w:hAnsiTheme="minorHAnsi" w:cstheme="minorHAnsi"/>
          <w:vertAlign w:val="superscript"/>
          <w:lang w:val="en-US" w:eastAsia="en-US"/>
        </w:rPr>
        <w:t>th</w:t>
      </w:r>
      <w:r w:rsidR="005E3CE0" w:rsidRPr="007700B1">
        <w:rPr>
          <w:rFonts w:asciiTheme="minorHAnsi" w:hAnsiTheme="minorHAnsi" w:cstheme="minorHAnsi"/>
          <w:lang w:val="en-US" w:eastAsia="en-US"/>
        </w:rPr>
        <w:t xml:space="preserve"> degrees from the existing ½ degree resolution.</w:t>
      </w:r>
    </w:p>
    <w:p w14:paraId="657BF3DF" w14:textId="5E8152B1" w:rsidR="00350D15" w:rsidRPr="007700B1"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lastRenderedPageBreak/>
        <w:t xml:space="preserve">Including </w:t>
      </w:r>
      <w:r w:rsidR="00B00BFC" w:rsidRPr="007700B1">
        <w:rPr>
          <w:rFonts w:asciiTheme="minorHAnsi" w:hAnsiTheme="minorHAnsi" w:cstheme="minorHAnsi"/>
          <w:lang w:val="en-US" w:eastAsia="en-US"/>
        </w:rPr>
        <w:t xml:space="preserve">future </w:t>
      </w:r>
      <w:r w:rsidR="00350D15" w:rsidRPr="007700B1">
        <w:rPr>
          <w:rFonts w:asciiTheme="minorHAnsi" w:hAnsiTheme="minorHAnsi" w:cstheme="minorHAnsi"/>
          <w:lang w:val="en-US" w:eastAsia="en-US"/>
        </w:rPr>
        <w:t xml:space="preserve">population projections </w:t>
      </w:r>
      <w:r w:rsidRPr="007700B1">
        <w:rPr>
          <w:rFonts w:asciiTheme="minorHAnsi" w:hAnsiTheme="minorHAnsi" w:cstheme="minorHAnsi"/>
          <w:lang w:val="en-US" w:eastAsia="en-US"/>
        </w:rPr>
        <w:t>to improve on the current methodology which uses a</w:t>
      </w:r>
      <w:r w:rsidR="00B00BFC" w:rsidRPr="007700B1">
        <w:rPr>
          <w:rFonts w:asciiTheme="minorHAnsi" w:hAnsiTheme="minorHAnsi" w:cstheme="minorHAnsi"/>
          <w:lang w:val="en-US" w:eastAsia="en-US"/>
        </w:rPr>
        <w:t xml:space="preserve"> </w:t>
      </w:r>
      <w:r w:rsidR="00350D15" w:rsidRPr="007700B1">
        <w:rPr>
          <w:rFonts w:asciiTheme="minorHAnsi" w:hAnsiTheme="minorHAnsi" w:cstheme="minorHAnsi"/>
          <w:lang w:val="en-US" w:eastAsia="en-US"/>
        </w:rPr>
        <w:t xml:space="preserve">static base year </w:t>
      </w:r>
      <w:r w:rsidR="00B00BFC" w:rsidRPr="007700B1">
        <w:rPr>
          <w:rFonts w:asciiTheme="minorHAnsi" w:hAnsiTheme="minorHAnsi" w:cstheme="minorHAnsi"/>
          <w:lang w:val="en-US" w:eastAsia="en-US"/>
        </w:rPr>
        <w:t xml:space="preserve">population </w:t>
      </w:r>
      <w:r w:rsidR="00350D15" w:rsidRPr="007700B1">
        <w:rPr>
          <w:rFonts w:asciiTheme="minorHAnsi" w:hAnsiTheme="minorHAnsi" w:cstheme="minorHAnsi"/>
          <w:lang w:val="en-US" w:eastAsia="en-US"/>
        </w:rPr>
        <w:t>map</w:t>
      </w:r>
      <w:r w:rsidR="00B00BFC" w:rsidRPr="007700B1">
        <w:rPr>
          <w:rFonts w:asciiTheme="minorHAnsi" w:hAnsiTheme="minorHAnsi" w:cstheme="minorHAnsi"/>
          <w:lang w:val="en-US" w:eastAsia="en-US"/>
        </w:rPr>
        <w:t xml:space="preserve"> </w:t>
      </w:r>
      <w:r w:rsidRPr="007700B1">
        <w:rPr>
          <w:rFonts w:asciiTheme="minorHAnsi" w:hAnsiTheme="minorHAnsi" w:cstheme="minorHAnsi"/>
          <w:lang w:val="en-US" w:eastAsia="en-US"/>
        </w:rPr>
        <w:t>even for future years.</w:t>
      </w:r>
    </w:p>
    <w:p w14:paraId="69986BD9" w14:textId="4951442B" w:rsidR="00350D15" w:rsidRPr="007700B1"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7700B1">
        <w:rPr>
          <w:rFonts w:asciiTheme="minorHAnsi" w:hAnsiTheme="minorHAnsi" w:cstheme="minorHAnsi"/>
          <w:lang w:val="en-US" w:eastAsia="en-US"/>
        </w:rPr>
        <w:t>Improving the downscaling of biomass water use which is currently distributed equally with</w:t>
      </w:r>
      <w:r w:rsidR="00B00BFC" w:rsidRPr="007700B1">
        <w:rPr>
          <w:rFonts w:asciiTheme="minorHAnsi" w:hAnsiTheme="minorHAnsi" w:cstheme="minorHAnsi"/>
          <w:lang w:val="en-US" w:eastAsia="en-US"/>
        </w:rPr>
        <w:t>in</w:t>
      </w:r>
      <w:r w:rsidRPr="007700B1">
        <w:rPr>
          <w:rFonts w:asciiTheme="minorHAnsi" w:hAnsiTheme="minorHAnsi" w:cstheme="minorHAnsi"/>
          <w:lang w:val="en-US" w:eastAsia="en-US"/>
        </w:rPr>
        <w:t xml:space="preserve"> each region. </w:t>
      </w:r>
    </w:p>
    <w:p w14:paraId="44CCECD8" w14:textId="530B1AF2" w:rsidR="003165B5" w:rsidRPr="00B075CD" w:rsidRDefault="00B00BFC" w:rsidP="0030286C">
      <w:pPr>
        <w:pStyle w:val="ListParagraph"/>
        <w:numPr>
          <w:ilvl w:val="1"/>
          <w:numId w:val="11"/>
        </w:numPr>
        <w:shd w:val="clear" w:color="auto" w:fill="FFFFFF"/>
        <w:spacing w:before="120"/>
        <w:jc w:val="left"/>
      </w:pPr>
      <w:r w:rsidRPr="007700B1">
        <w:rPr>
          <w:rFonts w:asciiTheme="minorHAnsi" w:hAnsiTheme="minorHAnsi" w:cstheme="minorHAnsi"/>
          <w:lang w:val="en-US" w:eastAsia="en-US"/>
        </w:rPr>
        <w:t>Making Tethys compatible with GCAM-USA</w:t>
      </w:r>
      <w:r w:rsidR="004C1E00" w:rsidRPr="007700B1">
        <w:rPr>
          <w:rFonts w:asciiTheme="minorHAnsi" w:hAnsiTheme="minorHAnsi" w:cstheme="minorHAnsi"/>
          <w:lang w:val="en-US" w:eastAsia="en-US"/>
        </w:rPr>
        <w:fldChar w:fldCharType="begin"/>
      </w:r>
      <w:r w:rsidR="00BE7D26">
        <w:rPr>
          <w:rFonts w:asciiTheme="minorHAnsi" w:hAnsiTheme="minorHAnsi" w:cstheme="minorHAnsi"/>
          <w:lang w:val="en-US" w:eastAsia="en-US"/>
        </w:rPr>
        <w:instrText xml:space="preserve"> ADDIN ZOTERO_ITEM CSL_CITATION {"citationID":"S8LKNJXM","properties":{"formattedCitation":"\\super 41\\nosupersub{}","plainCitation":"41","noteIndex":0},"citationItems":[{"id":1489,"uris":["http://zotero.org/users/2476381/items/3Z6NXG82"],"itemData":{"id":1489,"type":"article-journal","abstract":"&lt;p&gt;&lt;strong class=\"journal-contentHeaderColor\"&gt;Abstract.&lt;/strong&gt; This paper describes GCAM-USA v5.3_water_dispatch, an open-source model that represents key interactions across economic, energy, water, and land systems in a consistent global framework with subnational detail in the United States. GCAM-USA divides the world into 31 geopolitical regions outside the United States (US) and represents the US economy and energy systems in 51 state-level regions (50 states plus the District of Columbia). The model also includes 235 water basins and 384 land use regions, and 23 of each fall at least partially within the United States. GCAM-USA offers a level of process and temporal resolution rare for models of its class and scope, including detailed subnational representation of US water demands and supplies and sub-annual operations (day and night for each month) in the US electric power sector. GCAM-USA can be used to explore how changes in socioeconomic drivers, technological progress, or policy impact demands for (and production of) energy, water, and crops at a subnational level in the United States while maintaining consistency with broader national and international conditions. This paper describes GCAM-USA's structure, inputs, and outputs, with emphasis on new model features. Four illustrative scenarios encompassing varying socioeconomic and energy system futures are used to explore subnational changes in energy, water, and land use outcomes. We conclude with information about how public users can access the model.&lt;/p&gt;","container-title":"Geoscientific Model Development","DOI":"10.5194/gmd-15-2533-2022","ISSN":"1991-959X","issue":"6","language":"English","note":"publisher: Copernicus GmbH","page":"2533-2559","source":"gmd.copernicus.org","title":"GCAM-USA v5.3_water_dispatch: Integrated modeling of subnational US energy, water, and land systems within a global framework","title-short":"GCAM-USA v5.3_water_dispatch","volume":"15","author":[{"family":"Binsted","given":"Matthew"},{"family":"Iyer","given":"Gokul"},{"family":"Patel","given":"Pralit"},{"family":"Graham","given":"Neal T."},{"family":"Ou","given":"Yang"},{"family":"Khan","given":"Zarrar"},{"family":"Kholod","given":"Nazar"},{"family":"Narayan","given":"Kanishka"},{"family":"Hejazi","given":"Mohamad"},{"family":"Kim","given":"Son"},{"family":"Calvin","given":"Katherine"},{"family":"Wise","given":"Marshall"}],"issued":{"date-parts":[["2022",3,25]]}}}],"schema":"https://github.com/citation-style-language/schema/raw/master/csl-citation.json"} </w:instrText>
      </w:r>
      <w:r w:rsidR="004C1E00" w:rsidRPr="007700B1">
        <w:rPr>
          <w:rFonts w:asciiTheme="minorHAnsi" w:hAnsiTheme="minorHAnsi" w:cstheme="minorHAnsi"/>
          <w:lang w:val="en-US" w:eastAsia="en-US"/>
        </w:rPr>
        <w:fldChar w:fldCharType="separate"/>
      </w:r>
      <w:r w:rsidR="00BE7D26" w:rsidRPr="00BE7D26">
        <w:rPr>
          <w:rFonts w:cs="Calibri"/>
          <w:szCs w:val="24"/>
          <w:vertAlign w:val="superscript"/>
        </w:rPr>
        <w:t>41</w:t>
      </w:r>
      <w:r w:rsidR="004C1E00" w:rsidRPr="007700B1">
        <w:rPr>
          <w:rFonts w:asciiTheme="minorHAnsi" w:hAnsiTheme="minorHAnsi" w:cstheme="minorHAnsi"/>
          <w:lang w:val="en-US" w:eastAsia="en-US"/>
        </w:rPr>
        <w:fldChar w:fldCharType="end"/>
      </w:r>
      <w:r w:rsidR="006E25E8" w:rsidRPr="007700B1">
        <w:rPr>
          <w:rFonts w:asciiTheme="minorHAnsi" w:hAnsiTheme="minorHAnsi" w:cstheme="minorHAnsi"/>
          <w:lang w:val="en-US" w:eastAsia="en-US"/>
        </w:rPr>
        <w:t>,</w:t>
      </w:r>
      <w:r w:rsidRPr="007700B1">
        <w:rPr>
          <w:rFonts w:asciiTheme="minorHAnsi" w:hAnsiTheme="minorHAnsi" w:cstheme="minorHAnsi"/>
          <w:lang w:val="en-US" w:eastAsia="en-US"/>
        </w:rPr>
        <w:t xml:space="preserve"> </w:t>
      </w:r>
      <w:r w:rsidR="008B508E" w:rsidRPr="007700B1">
        <w:rPr>
          <w:rFonts w:asciiTheme="minorHAnsi" w:hAnsiTheme="minorHAnsi" w:cstheme="minorHAnsi"/>
          <w:lang w:val="en-US" w:eastAsia="en-US"/>
        </w:rPr>
        <w:t>which allow use of more accurate state-level water use data instead of using national data as inputs to Tethys.</w:t>
      </w:r>
    </w:p>
    <w:p w14:paraId="6C1599F1" w14:textId="7C9AFA12" w:rsidR="007977DE" w:rsidRPr="007700B1" w:rsidRDefault="007977DE" w:rsidP="0030286C">
      <w:pPr>
        <w:pStyle w:val="ListParagraph"/>
        <w:numPr>
          <w:ilvl w:val="1"/>
          <w:numId w:val="11"/>
        </w:numPr>
        <w:shd w:val="clear" w:color="auto" w:fill="FFFFFF"/>
        <w:spacing w:before="120"/>
        <w:jc w:val="left"/>
      </w:pPr>
      <w:bookmarkStart w:id="21" w:name="_Hlk127367977"/>
      <w:r>
        <w:rPr>
          <w:rFonts w:asciiTheme="minorHAnsi" w:hAnsiTheme="minorHAnsi" w:cstheme="minorHAnsi"/>
          <w:lang w:val="en-US" w:eastAsia="en-US"/>
        </w:rPr>
        <w:t>Comparing gridded outputs against observational data for individual sectors and regions where data is available.</w:t>
      </w:r>
    </w:p>
    <w:bookmarkEnd w:id="21"/>
    <w:p w14:paraId="5A4148AF" w14:textId="77777777" w:rsidR="00566B03" w:rsidRPr="007700B1" w:rsidRDefault="00566B03" w:rsidP="00566B03">
      <w:pPr>
        <w:shd w:val="clear" w:color="auto" w:fill="FFFFFF"/>
        <w:spacing w:before="120"/>
        <w:jc w:val="left"/>
      </w:pPr>
    </w:p>
    <w:p w14:paraId="1FFBEEE3" w14:textId="683831A5" w:rsidR="00DD2C29" w:rsidRPr="007700B1" w:rsidRDefault="00994267" w:rsidP="00566B03">
      <w:pPr>
        <w:pStyle w:val="Heading3"/>
        <w:spacing w:before="0" w:after="0"/>
      </w:pPr>
      <w:r w:rsidRPr="007700B1">
        <w:t>Code A</w:t>
      </w:r>
      <w:r w:rsidR="00DD2C29" w:rsidRPr="007700B1">
        <w:t>vailability</w:t>
      </w:r>
    </w:p>
    <w:p w14:paraId="4C4EF702" w14:textId="1CC7BA37" w:rsidR="0094698D" w:rsidRDefault="0094698D" w:rsidP="00566B03">
      <w:r w:rsidRPr="007700B1">
        <w:t xml:space="preserve">The following table provides links to all models, </w:t>
      </w:r>
      <w:r w:rsidR="00E3730D" w:rsidRPr="007700B1">
        <w:t xml:space="preserve">data, </w:t>
      </w:r>
      <w:r w:rsidRPr="007700B1">
        <w:t xml:space="preserve">versions and </w:t>
      </w:r>
      <w:r w:rsidR="00D3109E">
        <w:t>DOI</w:t>
      </w:r>
      <w:r w:rsidRPr="007700B1">
        <w:t>’s used to generate this dataset.</w:t>
      </w:r>
      <w:r w:rsidR="007166DB" w:rsidRPr="007700B1">
        <w:t xml:space="preserve"> </w:t>
      </w:r>
    </w:p>
    <w:p w14:paraId="353FA194" w14:textId="54B9071D" w:rsidR="00EE4F54" w:rsidRDefault="00EE4F54" w:rsidP="00566B03"/>
    <w:p w14:paraId="0B35DD9F" w14:textId="151717D4" w:rsidR="00EE4F54" w:rsidRPr="007700B1" w:rsidRDefault="00EE4F54" w:rsidP="00EE4F54">
      <w:pPr>
        <w:pStyle w:val="Caption"/>
        <w:keepNext/>
        <w:jc w:val="center"/>
        <w:rPr>
          <w:i w:val="0"/>
          <w:iCs w:val="0"/>
        </w:rPr>
      </w:pPr>
      <w:r w:rsidRPr="007700B1">
        <w:rPr>
          <w:i w:val="0"/>
          <w:iCs w:val="0"/>
        </w:rPr>
        <w:t xml:space="preserve">Table </w:t>
      </w:r>
      <w:r w:rsidRPr="007700B1">
        <w:rPr>
          <w:i w:val="0"/>
          <w:iCs w:val="0"/>
        </w:rPr>
        <w:fldChar w:fldCharType="begin"/>
      </w:r>
      <w:r w:rsidRPr="007700B1">
        <w:rPr>
          <w:i w:val="0"/>
          <w:iCs w:val="0"/>
        </w:rPr>
        <w:instrText xml:space="preserve"> SEQ Table \* ARABIC </w:instrText>
      </w:r>
      <w:r w:rsidRPr="007700B1">
        <w:rPr>
          <w:i w:val="0"/>
          <w:iCs w:val="0"/>
        </w:rPr>
        <w:fldChar w:fldCharType="separate"/>
      </w:r>
      <w:r w:rsidR="009B4143">
        <w:rPr>
          <w:i w:val="0"/>
          <w:iCs w:val="0"/>
          <w:noProof/>
        </w:rPr>
        <w:t>3</w:t>
      </w:r>
      <w:r w:rsidRPr="007700B1">
        <w:rPr>
          <w:i w:val="0"/>
          <w:iCs w:val="0"/>
          <w:noProof/>
        </w:rPr>
        <w:fldChar w:fldCharType="end"/>
      </w:r>
      <w:r w:rsidRPr="007700B1">
        <w:rPr>
          <w:i w:val="0"/>
          <w:iCs w:val="0"/>
        </w:rPr>
        <w:t xml:space="preserve"> </w:t>
      </w:r>
      <w:r>
        <w:rPr>
          <w:i w:val="0"/>
          <w:iCs w:val="0"/>
        </w:rPr>
        <w:t>Model and data code availability</w:t>
      </w:r>
    </w:p>
    <w:tbl>
      <w:tblPr>
        <w:tblStyle w:val="TableGrid"/>
        <w:tblW w:w="5360" w:type="pct"/>
        <w:tblLayout w:type="fixed"/>
        <w:tblLook w:val="04A0" w:firstRow="1" w:lastRow="0" w:firstColumn="1" w:lastColumn="0" w:noHBand="0" w:noVBand="1"/>
      </w:tblPr>
      <w:tblGrid>
        <w:gridCol w:w="1149"/>
        <w:gridCol w:w="1390"/>
        <w:gridCol w:w="1041"/>
        <w:gridCol w:w="2829"/>
        <w:gridCol w:w="2757"/>
      </w:tblGrid>
      <w:tr w:rsidR="00260D9F" w:rsidRPr="007700B1" w14:paraId="311E930C" w14:textId="77777777" w:rsidTr="00B075CD">
        <w:trPr>
          <w:trHeight w:val="751"/>
        </w:trPr>
        <w:tc>
          <w:tcPr>
            <w:tcW w:w="626" w:type="pct"/>
            <w:shd w:val="clear" w:color="auto" w:fill="F2F2F2" w:themeFill="background1" w:themeFillShade="F2"/>
            <w:vAlign w:val="center"/>
          </w:tcPr>
          <w:p w14:paraId="4F0C2413" w14:textId="661D2CD0" w:rsidR="00E3730D" w:rsidRPr="007700B1" w:rsidRDefault="00E3730D" w:rsidP="00E3730D">
            <w:pPr>
              <w:pStyle w:val="NormalWeb"/>
              <w:spacing w:before="0" w:beforeAutospacing="0" w:after="0" w:afterAutospacing="0"/>
              <w:jc w:val="center"/>
              <w:rPr>
                <w:b/>
                <w:bCs/>
              </w:rPr>
            </w:pPr>
            <w:r w:rsidRPr="007700B1">
              <w:rPr>
                <w:b/>
                <w:bCs/>
              </w:rPr>
              <w:t>Type</w:t>
            </w:r>
          </w:p>
        </w:tc>
        <w:tc>
          <w:tcPr>
            <w:tcW w:w="758" w:type="pct"/>
            <w:shd w:val="clear" w:color="auto" w:fill="F2F2F2" w:themeFill="background1" w:themeFillShade="F2"/>
            <w:vAlign w:val="center"/>
          </w:tcPr>
          <w:p w14:paraId="5842FA9A" w14:textId="2A265650" w:rsidR="00E3730D" w:rsidRPr="007700B1" w:rsidRDefault="00E3730D" w:rsidP="00E3730D">
            <w:pPr>
              <w:pStyle w:val="NormalWeb"/>
              <w:spacing w:before="0" w:beforeAutospacing="0" w:after="0" w:afterAutospacing="0"/>
              <w:jc w:val="center"/>
              <w:rPr>
                <w:b/>
                <w:bCs/>
              </w:rPr>
            </w:pPr>
            <w:r w:rsidRPr="007700B1">
              <w:rPr>
                <w:b/>
                <w:bCs/>
              </w:rPr>
              <w:t>Details</w:t>
            </w:r>
          </w:p>
        </w:tc>
        <w:tc>
          <w:tcPr>
            <w:tcW w:w="568" w:type="pct"/>
            <w:shd w:val="clear" w:color="auto" w:fill="F2F2F2" w:themeFill="background1" w:themeFillShade="F2"/>
            <w:vAlign w:val="center"/>
          </w:tcPr>
          <w:p w14:paraId="1A05EFC4" w14:textId="7FE0CA2D" w:rsidR="00E3730D" w:rsidRPr="007700B1" w:rsidRDefault="00E3730D" w:rsidP="00E3730D">
            <w:pPr>
              <w:pStyle w:val="NormalWeb"/>
              <w:spacing w:before="0" w:beforeAutospacing="0" w:after="0" w:afterAutospacing="0"/>
              <w:jc w:val="center"/>
              <w:rPr>
                <w:b/>
                <w:bCs/>
              </w:rPr>
            </w:pPr>
            <w:r w:rsidRPr="007700B1">
              <w:rPr>
                <w:b/>
                <w:bCs/>
              </w:rPr>
              <w:t>Model Version</w:t>
            </w:r>
          </w:p>
        </w:tc>
        <w:tc>
          <w:tcPr>
            <w:tcW w:w="1543" w:type="pct"/>
            <w:shd w:val="clear" w:color="auto" w:fill="F2F2F2" w:themeFill="background1" w:themeFillShade="F2"/>
            <w:vAlign w:val="center"/>
          </w:tcPr>
          <w:p w14:paraId="1FD0DA9A" w14:textId="3C801DD9" w:rsidR="00E3730D" w:rsidRPr="007700B1" w:rsidRDefault="00E3730D" w:rsidP="00E3730D">
            <w:pPr>
              <w:pStyle w:val="NormalWeb"/>
              <w:spacing w:before="0" w:beforeAutospacing="0" w:after="0" w:afterAutospacing="0"/>
              <w:jc w:val="center"/>
              <w:rPr>
                <w:b/>
                <w:bCs/>
              </w:rPr>
            </w:pPr>
            <w:r w:rsidRPr="007700B1">
              <w:rPr>
                <w:b/>
                <w:bCs/>
              </w:rPr>
              <w:t>Data DOI</w:t>
            </w:r>
          </w:p>
        </w:tc>
        <w:tc>
          <w:tcPr>
            <w:tcW w:w="1504" w:type="pct"/>
            <w:shd w:val="clear" w:color="auto" w:fill="F2F2F2" w:themeFill="background1" w:themeFillShade="F2"/>
            <w:vAlign w:val="center"/>
          </w:tcPr>
          <w:p w14:paraId="2A5EF66D" w14:textId="77777777" w:rsidR="00E3730D" w:rsidRPr="007700B1" w:rsidRDefault="00E3730D" w:rsidP="00E3730D">
            <w:pPr>
              <w:pStyle w:val="NormalWeb"/>
              <w:spacing w:before="0" w:beforeAutospacing="0" w:after="0" w:afterAutospacing="0"/>
              <w:jc w:val="center"/>
              <w:rPr>
                <w:b/>
                <w:bCs/>
              </w:rPr>
            </w:pPr>
            <w:r w:rsidRPr="007700B1">
              <w:rPr>
                <w:b/>
                <w:bCs/>
              </w:rPr>
              <w:t>Model DOI</w:t>
            </w:r>
          </w:p>
        </w:tc>
      </w:tr>
      <w:tr w:rsidR="00260D9F" w:rsidRPr="007700B1" w14:paraId="58865C61" w14:textId="77777777" w:rsidTr="00B075CD">
        <w:trPr>
          <w:trHeight w:val="379"/>
        </w:trPr>
        <w:tc>
          <w:tcPr>
            <w:tcW w:w="626" w:type="pct"/>
            <w:shd w:val="clear" w:color="auto" w:fill="auto"/>
            <w:vAlign w:val="center"/>
          </w:tcPr>
          <w:p w14:paraId="7CFBF298" w14:textId="523A811D" w:rsidR="00E3730D" w:rsidRPr="007700B1" w:rsidRDefault="00E3730D" w:rsidP="00E3730D">
            <w:pPr>
              <w:pStyle w:val="NormalWeb"/>
              <w:spacing w:before="0" w:beforeAutospacing="0" w:after="0" w:afterAutospacing="0"/>
              <w:jc w:val="center"/>
              <w:rPr>
                <w:b/>
                <w:bCs/>
              </w:rPr>
            </w:pPr>
            <w:r w:rsidRPr="007700B1">
              <w:rPr>
                <w:b/>
                <w:bCs/>
              </w:rPr>
              <w:t>Tethys</w:t>
            </w:r>
          </w:p>
        </w:tc>
        <w:tc>
          <w:tcPr>
            <w:tcW w:w="758" w:type="pct"/>
            <w:vAlign w:val="center"/>
          </w:tcPr>
          <w:p w14:paraId="13D5D971" w14:textId="5B824773" w:rsidR="00E3730D" w:rsidRPr="007700B1" w:rsidRDefault="00E3730D" w:rsidP="00E3730D">
            <w:pPr>
              <w:pStyle w:val="NormalWeb"/>
              <w:spacing w:before="0" w:beforeAutospacing="0" w:after="0" w:afterAutospacing="0"/>
              <w:jc w:val="center"/>
              <w:rPr>
                <w:sz w:val="18"/>
                <w:szCs w:val="18"/>
              </w:rPr>
            </w:pPr>
            <w:r w:rsidRPr="007700B1">
              <w:rPr>
                <w:sz w:val="18"/>
                <w:szCs w:val="18"/>
              </w:rPr>
              <w:t>Used to generate the data presented in this paper</w:t>
            </w:r>
          </w:p>
        </w:tc>
        <w:tc>
          <w:tcPr>
            <w:tcW w:w="568" w:type="pct"/>
            <w:vAlign w:val="center"/>
          </w:tcPr>
          <w:p w14:paraId="5B8A1B1C" w14:textId="7B2C7F27" w:rsidR="00E3730D" w:rsidRPr="007700B1" w:rsidRDefault="006E7727" w:rsidP="00E3730D">
            <w:pPr>
              <w:pStyle w:val="NormalWeb"/>
              <w:spacing w:before="0" w:beforeAutospacing="0" w:after="0" w:afterAutospacing="0"/>
              <w:jc w:val="center"/>
              <w:rPr>
                <w:sz w:val="18"/>
                <w:szCs w:val="18"/>
              </w:rPr>
            </w:pPr>
            <w:r w:rsidRPr="007700B1">
              <w:rPr>
                <w:sz w:val="18"/>
                <w:szCs w:val="18"/>
              </w:rPr>
              <w:t>v1.3.</w:t>
            </w:r>
            <w:r w:rsidR="00315019">
              <w:rPr>
                <w:sz w:val="18"/>
                <w:szCs w:val="18"/>
              </w:rPr>
              <w:t>1</w:t>
            </w:r>
          </w:p>
        </w:tc>
        <w:tc>
          <w:tcPr>
            <w:tcW w:w="1543" w:type="pct"/>
            <w:vAlign w:val="center"/>
          </w:tcPr>
          <w:p w14:paraId="6896BD1C" w14:textId="018F34BB" w:rsidR="00E3730D" w:rsidRPr="007700B1" w:rsidRDefault="00000000" w:rsidP="00E3730D">
            <w:pPr>
              <w:pStyle w:val="NormalWeb"/>
              <w:spacing w:before="0" w:beforeAutospacing="0" w:after="0" w:afterAutospacing="0"/>
              <w:jc w:val="center"/>
              <w:rPr>
                <w:sz w:val="18"/>
                <w:szCs w:val="18"/>
              </w:rPr>
            </w:pPr>
            <w:hyperlink r:id="rId22" w:history="1">
              <w:r w:rsidR="00D73991" w:rsidRPr="007700B1">
                <w:rPr>
                  <w:rStyle w:val="Hyperlink"/>
                  <w:sz w:val="18"/>
                  <w:szCs w:val="18"/>
                </w:rPr>
                <w:t>https://doi.org/10.7910/DVN/VIQEAB</w:t>
              </w:r>
            </w:hyperlink>
            <w:r w:rsidR="00684AB8">
              <w:rPr>
                <w:rStyle w:val="Hyperlink"/>
                <w:sz w:val="18"/>
                <w:szCs w:val="18"/>
              </w:rPr>
              <w:fldChar w:fldCharType="begin"/>
            </w:r>
            <w:r w:rsidR="002378B0">
              <w:rPr>
                <w:rStyle w:val="Hyperlink"/>
                <w:sz w:val="18"/>
                <w:szCs w:val="18"/>
              </w:rPr>
              <w:instrText xml:space="preserve"> ADDIN ZOTERO_ITEM CSL_CITATION {"citationID":"RjPhcQvD","properties":{"formattedCitation":"\\super 20\\nosupersub{}","plainCitation":"20","noteIndex":0},"citationItems":[{"id":1520,"uris":["http://zotero.org/users/2476381/items/BXNA4FVZ"],"itemData":{"id":1520,"type":"webpage","container-title":"Harvard Dataverse","title":"Output Data: tethys_v1.3.1_main_ssp_rcp version 1.2","URL":"https://doi.org/10.7910/DVN/VIQEAB","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A119CB" w:rsidRPr="00A119CB">
              <w:rPr>
                <w:rFonts w:cs="Calibri"/>
                <w:sz w:val="18"/>
                <w:szCs w:val="24"/>
                <w:vertAlign w:val="superscript"/>
              </w:rPr>
              <w:t>20</w:t>
            </w:r>
            <w:r w:rsidR="00684AB8">
              <w:rPr>
                <w:rStyle w:val="Hyperlink"/>
                <w:sz w:val="18"/>
                <w:szCs w:val="18"/>
              </w:rPr>
              <w:fldChar w:fldCharType="end"/>
            </w:r>
            <w:r w:rsidR="00D73991" w:rsidRPr="007700B1">
              <w:rPr>
                <w:sz w:val="18"/>
                <w:szCs w:val="18"/>
              </w:rPr>
              <w:t xml:space="preserve"> </w:t>
            </w:r>
          </w:p>
        </w:tc>
        <w:tc>
          <w:tcPr>
            <w:tcW w:w="1504" w:type="pct"/>
            <w:vAlign w:val="center"/>
          </w:tcPr>
          <w:p w14:paraId="79E1B9CE" w14:textId="2914B789" w:rsidR="00E3730D" w:rsidRPr="007700B1" w:rsidRDefault="00000000" w:rsidP="00E3730D">
            <w:pPr>
              <w:pStyle w:val="NormalWeb"/>
              <w:spacing w:before="0" w:beforeAutospacing="0" w:after="0" w:afterAutospacing="0"/>
              <w:jc w:val="center"/>
              <w:rPr>
                <w:sz w:val="18"/>
                <w:szCs w:val="18"/>
              </w:rPr>
            </w:pPr>
            <w:hyperlink r:id="rId23" w:history="1">
              <w:r w:rsidR="00D73991" w:rsidRPr="007700B1">
                <w:rPr>
                  <w:rStyle w:val="Hyperlink"/>
                  <w:sz w:val="18"/>
                  <w:szCs w:val="18"/>
                </w:rPr>
                <w:t>https://doi.org/10.5281/zenodo.6399488</w:t>
              </w:r>
            </w:hyperlink>
            <w:r w:rsidR="00684AB8">
              <w:rPr>
                <w:rStyle w:val="Hyperlink"/>
                <w:sz w:val="18"/>
                <w:szCs w:val="18"/>
              </w:rPr>
              <w:fldChar w:fldCharType="begin"/>
            </w:r>
            <w:r w:rsidR="00BE7D26">
              <w:rPr>
                <w:rStyle w:val="Hyperlink"/>
                <w:sz w:val="18"/>
                <w:szCs w:val="18"/>
              </w:rPr>
              <w:instrText xml:space="preserve"> ADDIN ZOTERO_ITEM CSL_CITATION {"citationID":"Ns97tjD0","properties":{"formattedCitation":"\\super 34\\nosupersub{}","plainCitation":"34","noteIndex":0},"citationItems":[{"id":1451,"uris":["http://zotero.org/users/2476381/items/PJE9KGWY"],"itemData":{"id":1451,"type":"webpage","container-title":"Zenodo","title":"Tethys v1.3.1","URL":"https://doi.org/10.5281/zenodo.6399488","author":[{"family":"Khan","given":"Zarrar"},{"family":"Thompson","given":"Isaac"},{"family":"Vernon","given":"Chris R."},{"family":"Graham","given":"Neal T."},{"family":"Wild","given":"Thomas B."},{"family":"Chen","given":"Min"}],"issued":{"date-parts":[["2022"]]}}}],"schema":"https://github.com/citation-style-language/schema/raw/master/csl-citation.json"} </w:instrText>
            </w:r>
            <w:r w:rsidR="00684AB8">
              <w:rPr>
                <w:rStyle w:val="Hyperlink"/>
                <w:sz w:val="18"/>
                <w:szCs w:val="18"/>
              </w:rPr>
              <w:fldChar w:fldCharType="separate"/>
            </w:r>
            <w:r w:rsidR="00BE7D26" w:rsidRPr="00BE7D26">
              <w:rPr>
                <w:rFonts w:cs="Calibri"/>
                <w:sz w:val="18"/>
                <w:szCs w:val="24"/>
                <w:vertAlign w:val="superscript"/>
              </w:rPr>
              <w:t>34</w:t>
            </w:r>
            <w:r w:rsidR="00684AB8">
              <w:rPr>
                <w:rStyle w:val="Hyperlink"/>
                <w:sz w:val="18"/>
                <w:szCs w:val="18"/>
              </w:rPr>
              <w:fldChar w:fldCharType="end"/>
            </w:r>
            <w:r w:rsidR="00D73991" w:rsidRPr="007700B1">
              <w:rPr>
                <w:sz w:val="18"/>
                <w:szCs w:val="18"/>
              </w:rPr>
              <w:t xml:space="preserve"> </w:t>
            </w:r>
          </w:p>
        </w:tc>
      </w:tr>
      <w:tr w:rsidR="00260D9F" w:rsidRPr="007700B1" w14:paraId="166D7DDD" w14:textId="77777777" w:rsidTr="00B075CD">
        <w:trPr>
          <w:trHeight w:val="379"/>
        </w:trPr>
        <w:tc>
          <w:tcPr>
            <w:tcW w:w="626" w:type="pct"/>
            <w:shd w:val="clear" w:color="auto" w:fill="auto"/>
            <w:vAlign w:val="center"/>
          </w:tcPr>
          <w:p w14:paraId="01863A4A" w14:textId="43510917" w:rsidR="00E3730D" w:rsidRPr="007700B1" w:rsidRDefault="00E3730D" w:rsidP="00E3730D">
            <w:pPr>
              <w:pStyle w:val="NormalWeb"/>
              <w:spacing w:before="0" w:beforeAutospacing="0" w:after="0" w:afterAutospacing="0"/>
              <w:jc w:val="center"/>
              <w:rPr>
                <w:b/>
                <w:bCs/>
              </w:rPr>
            </w:pPr>
            <w:r w:rsidRPr="007700B1">
              <w:rPr>
                <w:b/>
                <w:bCs/>
              </w:rPr>
              <w:t>GCAM</w:t>
            </w:r>
            <w:r w:rsidR="001020F8">
              <w:rPr>
                <w:b/>
                <w:bCs/>
              </w:rPr>
              <w:t>*</w:t>
            </w:r>
          </w:p>
        </w:tc>
        <w:tc>
          <w:tcPr>
            <w:tcW w:w="758" w:type="pct"/>
            <w:vAlign w:val="center"/>
          </w:tcPr>
          <w:p w14:paraId="37189BB0" w14:textId="318A913D" w:rsidR="00E3730D" w:rsidRPr="007700B1" w:rsidRDefault="00E3730D" w:rsidP="00E3730D">
            <w:pPr>
              <w:pStyle w:val="NormalWeb"/>
              <w:spacing w:before="0" w:beforeAutospacing="0" w:after="0" w:afterAutospacing="0"/>
              <w:jc w:val="center"/>
              <w:rPr>
                <w:sz w:val="18"/>
                <w:szCs w:val="18"/>
              </w:rPr>
            </w:pPr>
            <w:r w:rsidRPr="007700B1">
              <w:rPr>
                <w:sz w:val="18"/>
                <w:szCs w:val="18"/>
              </w:rPr>
              <w:t>Water use data used as inputs for Tethys</w:t>
            </w:r>
          </w:p>
        </w:tc>
        <w:tc>
          <w:tcPr>
            <w:tcW w:w="568" w:type="pct"/>
            <w:vAlign w:val="center"/>
          </w:tcPr>
          <w:p w14:paraId="76BA61D7" w14:textId="6722F7E7" w:rsidR="00E3730D" w:rsidRPr="007700B1" w:rsidRDefault="00D73991" w:rsidP="00E3730D">
            <w:pPr>
              <w:pStyle w:val="NormalWeb"/>
              <w:spacing w:before="0" w:beforeAutospacing="0" w:after="0" w:afterAutospacing="0"/>
              <w:jc w:val="center"/>
              <w:rPr>
                <w:sz w:val="18"/>
                <w:szCs w:val="18"/>
              </w:rPr>
            </w:pPr>
            <w:r w:rsidRPr="007700B1">
              <w:rPr>
                <w:sz w:val="18"/>
                <w:szCs w:val="18"/>
              </w:rPr>
              <w:t>v4.</w:t>
            </w:r>
            <w:proofErr w:type="gramStart"/>
            <w:r w:rsidRPr="007700B1">
              <w:rPr>
                <w:sz w:val="18"/>
                <w:szCs w:val="18"/>
              </w:rPr>
              <w:t>3.chen</w:t>
            </w:r>
            <w:proofErr w:type="gramEnd"/>
          </w:p>
        </w:tc>
        <w:tc>
          <w:tcPr>
            <w:tcW w:w="1543" w:type="pct"/>
            <w:vAlign w:val="center"/>
          </w:tcPr>
          <w:p w14:paraId="1576DF6F" w14:textId="0B43F396" w:rsidR="00E3730D" w:rsidRPr="007700B1" w:rsidRDefault="00000000" w:rsidP="00E3730D">
            <w:pPr>
              <w:pStyle w:val="NormalWeb"/>
              <w:spacing w:before="0" w:beforeAutospacing="0" w:after="0" w:afterAutospacing="0"/>
              <w:jc w:val="center"/>
              <w:rPr>
                <w:sz w:val="18"/>
                <w:szCs w:val="18"/>
              </w:rPr>
            </w:pPr>
            <w:hyperlink r:id="rId24" w:history="1">
              <w:r w:rsidR="00260D9F" w:rsidRPr="000F0496">
                <w:rPr>
                  <w:rStyle w:val="Hyperlink"/>
                  <w:sz w:val="18"/>
                  <w:szCs w:val="18"/>
                </w:rPr>
                <w:t>https://doi.org/10.7910/DVN/DYV29J</w:t>
              </w:r>
            </w:hyperlink>
            <w:r w:rsidR="00466CC7">
              <w:rPr>
                <w:rStyle w:val="Hyperlink"/>
                <w:sz w:val="18"/>
                <w:szCs w:val="18"/>
              </w:rPr>
              <w:fldChar w:fldCharType="begin"/>
            </w:r>
            <w:r w:rsidR="00672A2A">
              <w:rPr>
                <w:rStyle w:val="Hyperlink"/>
                <w:sz w:val="18"/>
                <w:szCs w:val="18"/>
              </w:rPr>
              <w:instrText xml:space="preserve"> ADDIN ZOTERO_ITEM CSL_CITATION {"citationID":"eyWAdWq8","properties":{"formattedCitation":"\\super 42\\nosupersub{}","plainCitation":"42","noteIndex":0},"citationItems":[{"id":1524,"uris":["http://zotero.org/users/2476381/items/F6WNG8ND"],"itemData":{"id":1524,"type":"webpage","container-title":"Harvard Dataverse","title":"GCAM v4.3 SSP-RCP-GCM Output Databases","URL":"https://doi.org/10.7910/DVN/DYV29J","author":[{"family":"Graham","given":"Neal T."},{"family":"Hejazi","given":"Mohamad Issa"},{"family":"Chen","given":"Min"},{"family":"Davies","given":"Evan"},{"family":"Edmonds","given":"J. A."},{"family":"Kim","given":"Son H."},{"family":"Turner","given":"Sean W. D."}],"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2</w:t>
            </w:r>
            <w:r w:rsidR="00466CC7">
              <w:rPr>
                <w:rStyle w:val="Hyperlink"/>
                <w:sz w:val="18"/>
                <w:szCs w:val="18"/>
              </w:rPr>
              <w:fldChar w:fldCharType="end"/>
            </w:r>
            <w:r w:rsidR="00D73991" w:rsidRPr="007700B1">
              <w:rPr>
                <w:sz w:val="18"/>
                <w:szCs w:val="18"/>
              </w:rPr>
              <w:t xml:space="preserve"> </w:t>
            </w:r>
          </w:p>
        </w:tc>
        <w:tc>
          <w:tcPr>
            <w:tcW w:w="1504" w:type="pct"/>
            <w:vAlign w:val="center"/>
          </w:tcPr>
          <w:p w14:paraId="0C6661CC" w14:textId="7E31B38D" w:rsidR="00E3730D" w:rsidRPr="007700B1" w:rsidRDefault="00000000" w:rsidP="00E3730D">
            <w:pPr>
              <w:pStyle w:val="NormalWeb"/>
              <w:spacing w:before="0" w:beforeAutospacing="0" w:after="0" w:afterAutospacing="0"/>
              <w:jc w:val="center"/>
              <w:rPr>
                <w:sz w:val="18"/>
                <w:szCs w:val="18"/>
              </w:rPr>
            </w:pPr>
            <w:hyperlink r:id="rId25" w:history="1">
              <w:r w:rsidR="00D73991" w:rsidRPr="007700B1">
                <w:rPr>
                  <w:rStyle w:val="Hyperlink"/>
                  <w:sz w:val="18"/>
                  <w:szCs w:val="18"/>
                </w:rPr>
                <w:t>http://doi.org/10.5281/zenodo.3713432</w:t>
              </w:r>
            </w:hyperlink>
            <w:r w:rsidR="00466CC7">
              <w:rPr>
                <w:rStyle w:val="Hyperlink"/>
                <w:sz w:val="18"/>
                <w:szCs w:val="18"/>
              </w:rPr>
              <w:fldChar w:fldCharType="begin"/>
            </w:r>
            <w:r w:rsidR="00BE7D26">
              <w:rPr>
                <w:rStyle w:val="Hyperlink"/>
                <w:sz w:val="18"/>
                <w:szCs w:val="18"/>
              </w:rPr>
              <w:instrText xml:space="preserve"> ADDIN ZOTERO_ITEM CSL_CITATION {"citationID":"eAfZxtVR","properties":{"formattedCitation":"\\super 43\\nosupersub{}","plainCitation":"43","noteIndex":0},"citationItems":[{"id":1522,"uris":["http://zotero.org/users/2476381/items/Q7TESY3X"],"itemData":{"id":1522,"type":"webpage","container-title":"Zenodo","title":"GCAM-v4.3.chen","URL":"https://doi.org/10.5281/zenodo.3713432","author":[{"family":"Chen","given":"Min"},{"family":"Calvin","given":"Katherine V."},{"family":"Patel","given":"Pralit"},{"family":"Vernon","given":"Chris R."},{"family":"Hejazi","given":"Mohamad I."},{"family":"Clarke","given":"Leon"},{"family":"Link","given":"Robert P."}],"issued":{"date-parts":[["2020"]]}},"locator":"4"}],"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3</w:t>
            </w:r>
            <w:r w:rsidR="00466CC7">
              <w:rPr>
                <w:rStyle w:val="Hyperlink"/>
                <w:sz w:val="18"/>
                <w:szCs w:val="18"/>
              </w:rPr>
              <w:fldChar w:fldCharType="end"/>
            </w:r>
            <w:r w:rsidR="00D73991" w:rsidRPr="007700B1">
              <w:rPr>
                <w:sz w:val="18"/>
                <w:szCs w:val="18"/>
              </w:rPr>
              <w:t xml:space="preserve"> </w:t>
            </w:r>
          </w:p>
        </w:tc>
      </w:tr>
      <w:tr w:rsidR="00260D9F" w:rsidRPr="007700B1" w14:paraId="5187B48B" w14:textId="77777777" w:rsidTr="00B075CD">
        <w:trPr>
          <w:trHeight w:val="379"/>
        </w:trPr>
        <w:tc>
          <w:tcPr>
            <w:tcW w:w="626" w:type="pct"/>
            <w:shd w:val="clear" w:color="auto" w:fill="auto"/>
            <w:vAlign w:val="center"/>
          </w:tcPr>
          <w:p w14:paraId="3592E961" w14:textId="79906394" w:rsidR="00E3730D" w:rsidRPr="007700B1" w:rsidRDefault="00E3730D" w:rsidP="00E3730D">
            <w:pPr>
              <w:pStyle w:val="NormalWeb"/>
              <w:spacing w:before="0" w:beforeAutospacing="0" w:after="0" w:afterAutospacing="0"/>
              <w:jc w:val="center"/>
              <w:rPr>
                <w:b/>
                <w:bCs/>
              </w:rPr>
            </w:pPr>
            <w:r w:rsidRPr="007700B1">
              <w:rPr>
                <w:b/>
                <w:bCs/>
              </w:rPr>
              <w:t>Demeter</w:t>
            </w:r>
          </w:p>
        </w:tc>
        <w:tc>
          <w:tcPr>
            <w:tcW w:w="758" w:type="pct"/>
            <w:vAlign w:val="center"/>
          </w:tcPr>
          <w:p w14:paraId="5C9E2C18" w14:textId="2C11BE10" w:rsidR="00E3730D" w:rsidRPr="007700B1" w:rsidRDefault="00E3730D" w:rsidP="00E3730D">
            <w:pPr>
              <w:pStyle w:val="NormalWeb"/>
              <w:spacing w:before="0" w:beforeAutospacing="0" w:after="0" w:afterAutospacing="0"/>
              <w:jc w:val="center"/>
              <w:rPr>
                <w:sz w:val="18"/>
                <w:szCs w:val="18"/>
              </w:rPr>
            </w:pPr>
            <w:r w:rsidRPr="007700B1">
              <w:rPr>
                <w:sz w:val="18"/>
                <w:szCs w:val="18"/>
              </w:rPr>
              <w:t>Landuse change data used as input for Tethys</w:t>
            </w:r>
          </w:p>
        </w:tc>
        <w:tc>
          <w:tcPr>
            <w:tcW w:w="568" w:type="pct"/>
            <w:vAlign w:val="center"/>
          </w:tcPr>
          <w:p w14:paraId="5F0BC900" w14:textId="17208A98" w:rsidR="00E3730D" w:rsidRPr="007700B1" w:rsidRDefault="00D73991" w:rsidP="00E3730D">
            <w:pPr>
              <w:pStyle w:val="NormalWeb"/>
              <w:spacing w:before="0" w:beforeAutospacing="0" w:after="0" w:afterAutospacing="0"/>
              <w:jc w:val="center"/>
              <w:rPr>
                <w:sz w:val="18"/>
                <w:szCs w:val="18"/>
              </w:rPr>
            </w:pPr>
            <w:r w:rsidRPr="007700B1">
              <w:rPr>
                <w:sz w:val="18"/>
                <w:szCs w:val="18"/>
              </w:rPr>
              <w:t>v</w:t>
            </w:r>
            <w:proofErr w:type="gramStart"/>
            <w:r w:rsidRPr="007700B1">
              <w:rPr>
                <w:sz w:val="18"/>
                <w:szCs w:val="18"/>
              </w:rPr>
              <w:t>1.chen</w:t>
            </w:r>
            <w:proofErr w:type="gramEnd"/>
          </w:p>
        </w:tc>
        <w:tc>
          <w:tcPr>
            <w:tcW w:w="1543" w:type="pct"/>
            <w:vAlign w:val="center"/>
          </w:tcPr>
          <w:p w14:paraId="600FF68B" w14:textId="53C2194A" w:rsidR="00E3730D" w:rsidRPr="007700B1" w:rsidRDefault="00000000" w:rsidP="00E3730D">
            <w:pPr>
              <w:pStyle w:val="NormalWeb"/>
              <w:spacing w:before="0" w:beforeAutospacing="0" w:after="0" w:afterAutospacing="0"/>
              <w:jc w:val="center"/>
              <w:rPr>
                <w:sz w:val="18"/>
                <w:szCs w:val="18"/>
              </w:rPr>
            </w:pPr>
            <w:hyperlink r:id="rId26" w:history="1">
              <w:r w:rsidR="00D73991" w:rsidRPr="007700B1">
                <w:rPr>
                  <w:rStyle w:val="Hyperlink"/>
                  <w:sz w:val="18"/>
                  <w:szCs w:val="18"/>
                </w:rPr>
                <w:t>https://data.pnnl.gov/dataset/13192</w:t>
              </w:r>
            </w:hyperlink>
            <w:r w:rsidR="00EF5259">
              <w:rPr>
                <w:rStyle w:val="Hyperlink"/>
                <w:sz w:val="18"/>
                <w:szCs w:val="18"/>
              </w:rPr>
              <w:fldChar w:fldCharType="begin"/>
            </w:r>
            <w:r w:rsidR="00BE7D26">
              <w:rPr>
                <w:rStyle w:val="Hyperlink"/>
                <w:sz w:val="18"/>
                <w:szCs w:val="18"/>
              </w:rPr>
              <w:instrText xml:space="preserve"> ADDIN ZOTERO_ITEM CSL_CITATION {"citationID":"D31fJhmJ","properties":{"formattedCitation":"\\super 44\\nosupersub{}","plainCitation":"44","noteIndex":0},"citationItems":[{"id":1525,"uris":["http://zotero.org/users/2476381/items/IZLNYSBX"],"itemData":{"id":1525,"type":"webpage","container-title":"PNNL Datahub","title":"GCAM-Demeter land use dataset at 0.05-degree resolution","URL":"https://data.pnnl.gov/group/nodes/dataset/13192","author":[{"family":"Chen","given":"Min"},{"family":"Vernon","given":"Chris R."}],"issued":{"date-parts":[["2020"]]}}}],"schema":"https://github.com/citation-style-language/schema/raw/master/csl-citation.json"} </w:instrText>
            </w:r>
            <w:r w:rsidR="00EF5259">
              <w:rPr>
                <w:rStyle w:val="Hyperlink"/>
                <w:sz w:val="18"/>
                <w:szCs w:val="18"/>
              </w:rPr>
              <w:fldChar w:fldCharType="separate"/>
            </w:r>
            <w:r w:rsidR="00BE7D26" w:rsidRPr="00BE7D26">
              <w:rPr>
                <w:rFonts w:cs="Calibri"/>
                <w:sz w:val="18"/>
                <w:szCs w:val="24"/>
                <w:vertAlign w:val="superscript"/>
              </w:rPr>
              <w:t>44</w:t>
            </w:r>
            <w:r w:rsidR="00EF5259">
              <w:rPr>
                <w:rStyle w:val="Hyperlink"/>
                <w:sz w:val="18"/>
                <w:szCs w:val="18"/>
              </w:rPr>
              <w:fldChar w:fldCharType="end"/>
            </w:r>
            <w:r w:rsidR="00D73991" w:rsidRPr="007700B1">
              <w:rPr>
                <w:sz w:val="18"/>
                <w:szCs w:val="18"/>
              </w:rPr>
              <w:t xml:space="preserve"> </w:t>
            </w:r>
          </w:p>
        </w:tc>
        <w:tc>
          <w:tcPr>
            <w:tcW w:w="1504" w:type="pct"/>
            <w:vAlign w:val="center"/>
          </w:tcPr>
          <w:p w14:paraId="5F721733" w14:textId="58510978" w:rsidR="00E3730D" w:rsidRPr="007700B1" w:rsidRDefault="00000000" w:rsidP="00E3730D">
            <w:pPr>
              <w:pStyle w:val="NormalWeb"/>
              <w:spacing w:before="0" w:beforeAutospacing="0" w:after="0" w:afterAutospacing="0"/>
              <w:jc w:val="center"/>
              <w:rPr>
                <w:sz w:val="18"/>
                <w:szCs w:val="18"/>
              </w:rPr>
            </w:pPr>
            <w:hyperlink r:id="rId27" w:history="1">
              <w:r w:rsidR="00D73991" w:rsidRPr="007700B1">
                <w:rPr>
                  <w:rStyle w:val="Hyperlink"/>
                  <w:sz w:val="18"/>
                  <w:szCs w:val="18"/>
                </w:rPr>
                <w:t>http://doi.org/10.5281/zenodo.3713378</w:t>
              </w:r>
            </w:hyperlink>
            <w:r w:rsidR="00466CC7">
              <w:rPr>
                <w:rStyle w:val="Hyperlink"/>
                <w:sz w:val="18"/>
                <w:szCs w:val="18"/>
              </w:rPr>
              <w:fldChar w:fldCharType="begin"/>
            </w:r>
            <w:r w:rsidR="00BE7D26">
              <w:rPr>
                <w:rStyle w:val="Hyperlink"/>
                <w:sz w:val="18"/>
                <w:szCs w:val="18"/>
              </w:rPr>
              <w:instrText xml:space="preserve"> ADDIN ZOTERO_ITEM CSL_CITATION {"citationID":"RuSdv1uf","properties":{"formattedCitation":"\\super 45\\nosupersub{}","plainCitation":"45","noteIndex":0},"citationItems":[{"id":1523,"uris":["http://zotero.org/users/2476381/items/2SDJPUHR"],"itemData":{"id":1523,"type":"webpage","container-title":"Zenodo","title":"Demeter: v1.chen","URL":"https://doi.org/10.5281/zenodo.3713378","author":[{"family":"Vernon","given":"Chris R."},{"family":"Chen","given":"Min"}],"issued":{"date-parts":[["2020"]]}}}],"schema":"https://github.com/citation-style-language/schema/raw/master/csl-citation.json"} </w:instrText>
            </w:r>
            <w:r w:rsidR="00466CC7">
              <w:rPr>
                <w:rStyle w:val="Hyperlink"/>
                <w:sz w:val="18"/>
                <w:szCs w:val="18"/>
              </w:rPr>
              <w:fldChar w:fldCharType="separate"/>
            </w:r>
            <w:r w:rsidR="00BE7D26" w:rsidRPr="00BE7D26">
              <w:rPr>
                <w:rFonts w:cs="Calibri"/>
                <w:sz w:val="18"/>
                <w:szCs w:val="24"/>
                <w:vertAlign w:val="superscript"/>
              </w:rPr>
              <w:t>45</w:t>
            </w:r>
            <w:r w:rsidR="00466CC7">
              <w:rPr>
                <w:rStyle w:val="Hyperlink"/>
                <w:sz w:val="18"/>
                <w:szCs w:val="18"/>
              </w:rPr>
              <w:fldChar w:fldCharType="end"/>
            </w:r>
            <w:r w:rsidR="00D73991" w:rsidRPr="007700B1">
              <w:rPr>
                <w:sz w:val="18"/>
                <w:szCs w:val="18"/>
              </w:rPr>
              <w:t xml:space="preserve"> </w:t>
            </w:r>
          </w:p>
        </w:tc>
      </w:tr>
    </w:tbl>
    <w:p w14:paraId="31893AED" w14:textId="3B530458" w:rsidR="004866DC" w:rsidRDefault="004866DC" w:rsidP="00F62D97">
      <w:pPr>
        <w:rPr>
          <w:color w:val="FF0000"/>
        </w:rPr>
      </w:pPr>
    </w:p>
    <w:p w14:paraId="05549A82" w14:textId="77777777" w:rsidR="000935ED" w:rsidRDefault="001020F8" w:rsidP="00F62D97">
      <w:pPr>
        <w:rPr>
          <w:color w:val="FF0000"/>
          <w:vertAlign w:val="superscript"/>
        </w:rPr>
      </w:pPr>
      <w:r w:rsidRPr="00B075CD">
        <w:rPr>
          <w:color w:val="FF0000"/>
          <w:vertAlign w:val="superscript"/>
        </w:rPr>
        <w:t xml:space="preserve">* Note: </w:t>
      </w:r>
      <w:r>
        <w:rPr>
          <w:color w:val="FF0000"/>
          <w:vertAlign w:val="superscript"/>
        </w:rPr>
        <w:t>For</w:t>
      </w:r>
      <w:r w:rsidRPr="00B075CD">
        <w:rPr>
          <w:color w:val="FF0000"/>
          <w:vertAlign w:val="superscript"/>
        </w:rPr>
        <w:t xml:space="preserve"> users wanting to explore the </w:t>
      </w:r>
      <w:r>
        <w:rPr>
          <w:color w:val="FF0000"/>
          <w:vertAlign w:val="superscript"/>
        </w:rPr>
        <w:t xml:space="preserve">water consumption and withdrawal </w:t>
      </w:r>
      <w:r w:rsidRPr="00B075CD">
        <w:rPr>
          <w:color w:val="FF0000"/>
          <w:vertAlign w:val="superscript"/>
        </w:rPr>
        <w:t>data directly</w:t>
      </w:r>
      <w:r>
        <w:rPr>
          <w:color w:val="FF0000"/>
          <w:vertAlign w:val="superscript"/>
        </w:rPr>
        <w:t xml:space="preserve"> from the original GCAM databases</w:t>
      </w:r>
      <w:r w:rsidRPr="00B075CD">
        <w:rPr>
          <w:color w:val="FF0000"/>
          <w:vertAlign w:val="superscript"/>
        </w:rPr>
        <w:t xml:space="preserve"> we provide a short</w:t>
      </w:r>
      <w:r>
        <w:rPr>
          <w:color w:val="FF0000"/>
          <w:vertAlign w:val="superscript"/>
        </w:rPr>
        <w:t xml:space="preserve"> R </w:t>
      </w:r>
      <w:r w:rsidRPr="00B075CD">
        <w:rPr>
          <w:color w:val="FF0000"/>
          <w:vertAlign w:val="superscript"/>
        </w:rPr>
        <w:t xml:space="preserve">script at: </w:t>
      </w:r>
      <w:hyperlink r:id="rId28" w:history="1">
        <w:r w:rsidR="000935ED" w:rsidRPr="000F0496">
          <w:rPr>
            <w:rStyle w:val="Hyperlink"/>
            <w:vertAlign w:val="superscript"/>
          </w:rPr>
          <w:t>https://github.com/JGCRI/khan-etal_2022_tethysSSPRCP/blob/v1-pre-publish/scripts/extract_water_data.R</w:t>
        </w:r>
      </w:hyperlink>
    </w:p>
    <w:p w14:paraId="7ADA8226" w14:textId="020F65C9" w:rsidR="001020F8" w:rsidRPr="00B075CD" w:rsidRDefault="000935ED" w:rsidP="00F62D97">
      <w:pPr>
        <w:rPr>
          <w:color w:val="FF0000"/>
          <w:vertAlign w:val="superscript"/>
        </w:rPr>
      </w:pPr>
      <w:r>
        <w:rPr>
          <w:color w:val="FF0000"/>
          <w:vertAlign w:val="superscript"/>
        </w:rPr>
        <w:t xml:space="preserve"> (</w:t>
      </w:r>
      <w:hyperlink r:id="rId29" w:history="1">
        <w:r w:rsidRPr="000F0496">
          <w:rPr>
            <w:rStyle w:val="Hyperlink"/>
            <w:vertAlign w:val="superscript"/>
          </w:rPr>
          <w:t>https://doi.org/10.5281/zenodo.7636762</w:t>
        </w:r>
      </w:hyperlink>
      <w:r>
        <w:rPr>
          <w:color w:val="FF0000"/>
          <w:vertAlign w:val="superscript"/>
        </w:rPr>
        <w:t>)</w:t>
      </w:r>
    </w:p>
    <w:p w14:paraId="75B26893" w14:textId="77777777" w:rsidR="00D73991" w:rsidRPr="007700B1" w:rsidRDefault="00D73991" w:rsidP="006A42F1"/>
    <w:p w14:paraId="5A6D6B13" w14:textId="77777777" w:rsidR="00467ECA" w:rsidRPr="007700B1" w:rsidRDefault="00467ECA" w:rsidP="006A42F1">
      <w:pPr>
        <w:pStyle w:val="Heading3"/>
        <w:spacing w:before="0" w:after="0"/>
      </w:pPr>
      <w:r w:rsidRPr="007700B1">
        <w:t>Acknowledgements</w:t>
      </w:r>
    </w:p>
    <w:p w14:paraId="6441B463" w14:textId="494F45A7" w:rsidR="006A42F1" w:rsidRPr="007700B1" w:rsidRDefault="00E3730D" w:rsidP="006A42F1">
      <w:r w:rsidRPr="007700B1">
        <w:t xml:space="preserve">This research was supported by the U.S. Department of Energy, Office of Science, as part of research in MultiSector Dynamics, </w:t>
      </w:r>
      <w:proofErr w:type="gramStart"/>
      <w:r w:rsidRPr="007700B1">
        <w:t>Earth</w:t>
      </w:r>
      <w:proofErr w:type="gramEnd"/>
      <w:r w:rsidRPr="007700B1">
        <w:t xml:space="preserve"> and Environmental System </w:t>
      </w:r>
      <w:proofErr w:type="spellStart"/>
      <w:r w:rsidRPr="007700B1">
        <w:t>Modeling</w:t>
      </w:r>
      <w:proofErr w:type="spellEnd"/>
      <w:r w:rsidRPr="007700B1">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7700B1" w:rsidRDefault="00E3730D" w:rsidP="006A42F1"/>
    <w:p w14:paraId="47B22D34" w14:textId="4CA82D9B" w:rsidR="003A5F03" w:rsidRPr="007700B1" w:rsidRDefault="00C00950" w:rsidP="006A42F1">
      <w:pPr>
        <w:pStyle w:val="Heading3"/>
        <w:spacing w:before="0" w:after="0"/>
      </w:pPr>
      <w:r w:rsidRPr="007700B1">
        <w:t xml:space="preserve">Author </w:t>
      </w:r>
      <w:r w:rsidR="007D356C" w:rsidRPr="007700B1">
        <w:t>c</w:t>
      </w:r>
      <w:r w:rsidR="003A5F03" w:rsidRPr="007700B1">
        <w:t>ontributions</w:t>
      </w:r>
    </w:p>
    <w:p w14:paraId="6904A6E2" w14:textId="686208CC" w:rsidR="00E3730D" w:rsidRPr="007700B1" w:rsidRDefault="00E3730D" w:rsidP="006A42F1">
      <w:r w:rsidRPr="007700B1">
        <w:t>Z.K., I.T., C.R.V., N.G., T.W.</w:t>
      </w:r>
      <w:r w:rsidR="009714E2" w:rsidRPr="007700B1">
        <w:t xml:space="preserve">, and M.C., </w:t>
      </w:r>
      <w:r w:rsidRPr="007700B1">
        <w:t>designed the research.</w:t>
      </w:r>
    </w:p>
    <w:p w14:paraId="40C9EA29" w14:textId="562D8082" w:rsidR="00E3730D" w:rsidRPr="007700B1" w:rsidRDefault="00E3730D" w:rsidP="006A42F1">
      <w:r w:rsidRPr="007700B1">
        <w:t>Z.K. and I.T. ran Tethys to produce the outputs, prepared the figures and the data repository.</w:t>
      </w:r>
    </w:p>
    <w:p w14:paraId="71FABC78" w14:textId="6CBF34CA" w:rsidR="00E3730D" w:rsidRPr="007700B1" w:rsidRDefault="009714E2" w:rsidP="006A42F1">
      <w:r w:rsidRPr="007700B1">
        <w:t>N.G</w:t>
      </w:r>
      <w:r w:rsidR="00E3730D" w:rsidRPr="007700B1">
        <w:t xml:space="preserve">. </w:t>
      </w:r>
      <w:r w:rsidRPr="007700B1">
        <w:t>produced the GCAM data used as inputs for Tethys</w:t>
      </w:r>
      <w:r w:rsidR="00E3730D" w:rsidRPr="007700B1">
        <w:t xml:space="preserve">. </w:t>
      </w:r>
    </w:p>
    <w:p w14:paraId="7E590817" w14:textId="6DDAA53C" w:rsidR="009714E2" w:rsidRPr="007700B1" w:rsidRDefault="009714E2" w:rsidP="006A42F1">
      <w:r w:rsidRPr="007700B1">
        <w:t xml:space="preserve">M.C. produced the Demeter data used as inputs for Tethys. </w:t>
      </w:r>
    </w:p>
    <w:p w14:paraId="27350BDF" w14:textId="70526DAE" w:rsidR="006C2EB6" w:rsidRPr="007700B1" w:rsidRDefault="00E3730D" w:rsidP="006A42F1">
      <w:r w:rsidRPr="007700B1">
        <w:t>Z.K., I.T.,</w:t>
      </w:r>
      <w:r w:rsidR="006D786C">
        <w:t xml:space="preserve"> </w:t>
      </w:r>
      <w:r w:rsidRPr="007700B1">
        <w:t>C.R.V., N.G., T.W. all contributed to writing and reviewing the paper.</w:t>
      </w:r>
    </w:p>
    <w:p w14:paraId="7CF99255" w14:textId="77777777" w:rsidR="00E3730D" w:rsidRPr="007700B1" w:rsidRDefault="00E3730D" w:rsidP="006A42F1">
      <w:pPr>
        <w:pStyle w:val="Heading3"/>
        <w:spacing w:before="0" w:after="0"/>
      </w:pPr>
    </w:p>
    <w:p w14:paraId="3915359D" w14:textId="3EDB452D" w:rsidR="00467ECA" w:rsidRPr="007700B1" w:rsidRDefault="00467ECA" w:rsidP="006A42F1">
      <w:pPr>
        <w:pStyle w:val="Heading3"/>
        <w:spacing w:before="0" w:after="0"/>
      </w:pPr>
      <w:r w:rsidRPr="007700B1">
        <w:t xml:space="preserve">Competing </w:t>
      </w:r>
      <w:r w:rsidR="007D356C" w:rsidRPr="007700B1">
        <w:t>i</w:t>
      </w:r>
      <w:r w:rsidRPr="007700B1">
        <w:t>nterests</w:t>
      </w:r>
    </w:p>
    <w:p w14:paraId="10BE7CBE" w14:textId="242BA724" w:rsidR="008C064C" w:rsidRPr="007700B1" w:rsidRDefault="009714E2" w:rsidP="008C064C">
      <w:r w:rsidRPr="007700B1">
        <w:t>The authors declare no competing interests.</w:t>
      </w:r>
    </w:p>
    <w:p w14:paraId="4DFFF17F" w14:textId="77777777" w:rsidR="00566B03" w:rsidRPr="007700B1" w:rsidRDefault="00566B03" w:rsidP="008C064C"/>
    <w:p w14:paraId="61259690" w14:textId="77777777" w:rsidR="00566B03" w:rsidRPr="007700B1" w:rsidRDefault="00566B03">
      <w:pPr>
        <w:jc w:val="left"/>
        <w:rPr>
          <w:rFonts w:ascii="Arial" w:hAnsi="Arial" w:cs="Arial"/>
          <w:b/>
          <w:bCs/>
          <w:sz w:val="26"/>
          <w:szCs w:val="26"/>
          <w:lang w:val="en-US"/>
        </w:rPr>
      </w:pPr>
      <w:r w:rsidRPr="007700B1">
        <w:rPr>
          <w:lang w:val="en-US"/>
        </w:rPr>
        <w:br w:type="page"/>
      </w:r>
    </w:p>
    <w:p w14:paraId="72701CD3" w14:textId="4E139AC7" w:rsidR="00C658AC" w:rsidRPr="00684AB8" w:rsidRDefault="00C658AC" w:rsidP="006A42F1">
      <w:pPr>
        <w:pStyle w:val="Heading3"/>
        <w:spacing w:before="0" w:after="0"/>
        <w:rPr>
          <w:lang w:val="en-US"/>
        </w:rPr>
      </w:pPr>
      <w:r w:rsidRPr="00684AB8">
        <w:rPr>
          <w:lang w:val="en-US"/>
        </w:rPr>
        <w:lastRenderedPageBreak/>
        <w:t>References</w:t>
      </w:r>
    </w:p>
    <w:p w14:paraId="41B96186" w14:textId="3E742EA8" w:rsidR="00DB5C08" w:rsidRPr="00684AB8"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n-US"/>
        </w:rPr>
      </w:pPr>
    </w:p>
    <w:p w14:paraId="675E15B1" w14:textId="77777777" w:rsidR="00D07143" w:rsidRPr="00D07143" w:rsidRDefault="00DB5C08" w:rsidP="00D07143">
      <w:pPr>
        <w:pStyle w:val="Bibliography"/>
        <w:rPr>
          <w:rFonts w:cs="Calibri"/>
        </w:rPr>
      </w:pPr>
      <w:r w:rsidRPr="007700B1">
        <w:fldChar w:fldCharType="begin"/>
      </w:r>
      <w:r w:rsidR="00D07143">
        <w:rPr>
          <w:lang w:val="en-US"/>
        </w:rPr>
        <w:instrText xml:space="preserve"> ADDIN ZOTERO_BIBL {"uncited":[],"omitted":[],"custom":[]} CSL_BIBLIOGRAPHY </w:instrText>
      </w:r>
      <w:r w:rsidRPr="007700B1">
        <w:fldChar w:fldCharType="separate"/>
      </w:r>
      <w:r w:rsidR="00D07143" w:rsidRPr="00D07143">
        <w:rPr>
          <w:rFonts w:cs="Calibri"/>
        </w:rPr>
        <w:t>1.</w:t>
      </w:r>
      <w:r w:rsidR="00D07143" w:rsidRPr="00D07143">
        <w:rPr>
          <w:rFonts w:cs="Calibri"/>
        </w:rPr>
        <w:tab/>
        <w:t xml:space="preserve">Mekonnen, M. M. &amp; Hoekstra, A. Y. Four billion people facing severe water scarcity. </w:t>
      </w:r>
      <w:r w:rsidR="00D07143" w:rsidRPr="00D07143">
        <w:rPr>
          <w:rFonts w:cs="Calibri"/>
          <w:i/>
          <w:iCs/>
        </w:rPr>
        <w:t>Science Advances</w:t>
      </w:r>
      <w:r w:rsidR="00D07143" w:rsidRPr="00D07143">
        <w:rPr>
          <w:rFonts w:cs="Calibri"/>
        </w:rPr>
        <w:t xml:space="preserve"> </w:t>
      </w:r>
      <w:r w:rsidR="00D07143" w:rsidRPr="00D07143">
        <w:rPr>
          <w:rFonts w:cs="Calibri"/>
          <w:b/>
          <w:bCs/>
        </w:rPr>
        <w:t>2</w:t>
      </w:r>
      <w:r w:rsidR="00D07143" w:rsidRPr="00D07143">
        <w:rPr>
          <w:rFonts w:cs="Calibri"/>
        </w:rPr>
        <w:t>, e1500323 (2016).</w:t>
      </w:r>
    </w:p>
    <w:p w14:paraId="1F7305F0" w14:textId="77777777" w:rsidR="00D07143" w:rsidRPr="00D07143" w:rsidRDefault="00D07143" w:rsidP="00D07143">
      <w:pPr>
        <w:pStyle w:val="Bibliography"/>
        <w:rPr>
          <w:rFonts w:cs="Calibri"/>
        </w:rPr>
      </w:pPr>
      <w:r w:rsidRPr="00D07143">
        <w:rPr>
          <w:rFonts w:cs="Calibri"/>
        </w:rPr>
        <w:t>2.</w:t>
      </w:r>
      <w:r w:rsidRPr="00D07143">
        <w:rPr>
          <w:rFonts w:cs="Calibri"/>
        </w:rPr>
        <w:tab/>
        <w:t xml:space="preserve">UNESCO. </w:t>
      </w:r>
      <w:r w:rsidRPr="00D07143">
        <w:rPr>
          <w:rFonts w:cs="Calibri"/>
          <w:i/>
          <w:iCs/>
        </w:rPr>
        <w:t>The United Nations World Water Development Report 2022: Groundwater: Making the invisible visible</w:t>
      </w:r>
      <w:r w:rsidRPr="00D07143">
        <w:rPr>
          <w:rFonts w:cs="Calibri"/>
        </w:rPr>
        <w:t>. https://unesdoc.unesco.org/ark:/48223/pf0000380721 (2022).</w:t>
      </w:r>
    </w:p>
    <w:p w14:paraId="1AB78B7A" w14:textId="77777777" w:rsidR="00D07143" w:rsidRPr="00D07143" w:rsidRDefault="00D07143" w:rsidP="00D07143">
      <w:pPr>
        <w:pStyle w:val="Bibliography"/>
        <w:rPr>
          <w:rFonts w:cs="Calibri"/>
        </w:rPr>
      </w:pPr>
      <w:r w:rsidRPr="00B075CD">
        <w:rPr>
          <w:rFonts w:cs="Calibri"/>
          <w:lang w:val="es-ES"/>
        </w:rPr>
        <w:t>3.</w:t>
      </w:r>
      <w:r w:rsidRPr="00B075CD">
        <w:rPr>
          <w:rFonts w:cs="Calibri"/>
          <w:lang w:val="es-ES"/>
        </w:rPr>
        <w:tab/>
        <w:t xml:space="preserve">Van Vliet, M. T. H. </w:t>
      </w:r>
      <w:r w:rsidRPr="00B075CD">
        <w:rPr>
          <w:rFonts w:cs="Calibri"/>
          <w:i/>
          <w:iCs/>
          <w:lang w:val="es-ES"/>
        </w:rPr>
        <w:t>et al.</w:t>
      </w:r>
      <w:r w:rsidRPr="00B075CD">
        <w:rPr>
          <w:rFonts w:cs="Calibri"/>
          <w:lang w:val="es-ES"/>
        </w:rPr>
        <w:t xml:space="preserve"> </w:t>
      </w:r>
      <w:r w:rsidRPr="00D07143">
        <w:rPr>
          <w:rFonts w:cs="Calibri"/>
        </w:rPr>
        <w:t xml:space="preserve">Global water scarcity including surface water quality and expansions of clean water technologie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24020 (2021).</w:t>
      </w:r>
    </w:p>
    <w:p w14:paraId="0E6E7F25" w14:textId="77777777" w:rsidR="00D07143" w:rsidRPr="00D07143" w:rsidRDefault="00D07143" w:rsidP="00D07143">
      <w:pPr>
        <w:pStyle w:val="Bibliography"/>
        <w:rPr>
          <w:rFonts w:cs="Calibri"/>
        </w:rPr>
      </w:pPr>
      <w:r w:rsidRPr="00D07143">
        <w:rPr>
          <w:rFonts w:cs="Calibri"/>
        </w:rPr>
        <w:t>4.</w:t>
      </w:r>
      <w:r w:rsidRPr="00D07143">
        <w:rPr>
          <w:rFonts w:cs="Calibri"/>
        </w:rPr>
        <w:tab/>
        <w:t xml:space="preserve">Graham, N. T. </w:t>
      </w:r>
      <w:r w:rsidRPr="00D07143">
        <w:rPr>
          <w:rFonts w:cs="Calibri"/>
          <w:i/>
          <w:iCs/>
        </w:rPr>
        <w:t>et al.</w:t>
      </w:r>
      <w:r w:rsidRPr="00D07143">
        <w:rPr>
          <w:rFonts w:cs="Calibri"/>
        </w:rPr>
        <w:t xml:space="preserve"> Humans drive future water scarcity changes across all Shared Socioeconomic Pathways. </w:t>
      </w:r>
      <w:r w:rsidRPr="00D07143">
        <w:rPr>
          <w:rFonts w:cs="Calibri"/>
          <w:i/>
          <w:iCs/>
        </w:rPr>
        <w:t>Environ. Res. Lett.</w:t>
      </w:r>
      <w:r w:rsidRPr="00D07143">
        <w:rPr>
          <w:rFonts w:cs="Calibri"/>
        </w:rPr>
        <w:t xml:space="preserve"> </w:t>
      </w:r>
      <w:r w:rsidRPr="00D07143">
        <w:rPr>
          <w:rFonts w:cs="Calibri"/>
          <w:b/>
          <w:bCs/>
        </w:rPr>
        <w:t>15</w:t>
      </w:r>
      <w:r w:rsidRPr="00D07143">
        <w:rPr>
          <w:rFonts w:cs="Calibri"/>
        </w:rPr>
        <w:t>, 014007 (2020).</w:t>
      </w:r>
    </w:p>
    <w:p w14:paraId="40106E48" w14:textId="77777777" w:rsidR="00D07143" w:rsidRPr="00D07143" w:rsidRDefault="00D07143" w:rsidP="00D07143">
      <w:pPr>
        <w:pStyle w:val="Bibliography"/>
        <w:rPr>
          <w:rFonts w:cs="Calibri"/>
        </w:rPr>
      </w:pPr>
      <w:r w:rsidRPr="00D07143">
        <w:rPr>
          <w:rFonts w:cs="Calibri"/>
        </w:rPr>
        <w:t>5.</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1: Water use.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75–2391 (2013).</w:t>
      </w:r>
    </w:p>
    <w:p w14:paraId="516390B4" w14:textId="77777777" w:rsidR="00D07143" w:rsidRPr="00D07143" w:rsidRDefault="00D07143" w:rsidP="00D07143">
      <w:pPr>
        <w:pStyle w:val="Bibliography"/>
        <w:rPr>
          <w:rFonts w:cs="Calibri"/>
        </w:rPr>
      </w:pPr>
      <w:r w:rsidRPr="00D07143">
        <w:rPr>
          <w:rFonts w:cs="Calibri"/>
        </w:rPr>
        <w:t>6.</w:t>
      </w:r>
      <w:r w:rsidRPr="00D07143">
        <w:rPr>
          <w:rFonts w:cs="Calibri"/>
        </w:rPr>
        <w:tab/>
        <w:t xml:space="preserve">Hanasaki, N. </w:t>
      </w:r>
      <w:r w:rsidRPr="00D07143">
        <w:rPr>
          <w:rFonts w:cs="Calibri"/>
          <w:i/>
          <w:iCs/>
        </w:rPr>
        <w:t>et al.</w:t>
      </w:r>
      <w:r w:rsidRPr="00D07143">
        <w:rPr>
          <w:rFonts w:cs="Calibri"/>
        </w:rPr>
        <w:t xml:space="preserve"> A global water scarcity assessment under Shared Socio-economic Pathways – Part 2: Water availability and scarcity. </w:t>
      </w:r>
      <w:r w:rsidRPr="00D07143">
        <w:rPr>
          <w:rFonts w:cs="Calibri"/>
          <w:i/>
          <w:iCs/>
        </w:rPr>
        <w:t>Hydrol. Earth Syst. Sci.</w:t>
      </w:r>
      <w:r w:rsidRPr="00D07143">
        <w:rPr>
          <w:rFonts w:cs="Calibri"/>
        </w:rPr>
        <w:t xml:space="preserve"> </w:t>
      </w:r>
      <w:r w:rsidRPr="00D07143">
        <w:rPr>
          <w:rFonts w:cs="Calibri"/>
          <w:b/>
          <w:bCs/>
        </w:rPr>
        <w:t>17</w:t>
      </w:r>
      <w:r w:rsidRPr="00D07143">
        <w:rPr>
          <w:rFonts w:cs="Calibri"/>
        </w:rPr>
        <w:t>, 2393–2413 (2013).</w:t>
      </w:r>
    </w:p>
    <w:p w14:paraId="73B32D58" w14:textId="77777777" w:rsidR="00D07143" w:rsidRPr="00D07143" w:rsidRDefault="00D07143" w:rsidP="00D07143">
      <w:pPr>
        <w:pStyle w:val="Bibliography"/>
        <w:rPr>
          <w:rFonts w:cs="Calibri"/>
        </w:rPr>
      </w:pPr>
      <w:r w:rsidRPr="00D07143">
        <w:rPr>
          <w:rFonts w:cs="Calibri"/>
        </w:rPr>
        <w:t>7.</w:t>
      </w:r>
      <w:r w:rsidRPr="00D07143">
        <w:rPr>
          <w:rFonts w:cs="Calibri"/>
        </w:rPr>
        <w:tab/>
        <w:t xml:space="preserve">Hejazi, M. I. </w:t>
      </w:r>
      <w:r w:rsidRPr="00D07143">
        <w:rPr>
          <w:rFonts w:cs="Calibri"/>
          <w:i/>
          <w:iCs/>
        </w:rPr>
        <w:t>et al.</w:t>
      </w:r>
      <w:r w:rsidRPr="00D07143">
        <w:rPr>
          <w:rFonts w:cs="Calibri"/>
        </w:rPr>
        <w:t xml:space="preserve"> Integrated assessment of global water scarcity over the 21st century under multiple climate change mitigation policies. </w:t>
      </w:r>
      <w:r w:rsidRPr="00D07143">
        <w:rPr>
          <w:rFonts w:cs="Calibri"/>
          <w:i/>
          <w:iCs/>
        </w:rPr>
        <w:t>Hydrology and Earth System Sciences</w:t>
      </w:r>
      <w:r w:rsidRPr="00D07143">
        <w:rPr>
          <w:rFonts w:cs="Calibri"/>
        </w:rPr>
        <w:t xml:space="preserve"> </w:t>
      </w:r>
      <w:r w:rsidRPr="00D07143">
        <w:rPr>
          <w:rFonts w:cs="Calibri"/>
          <w:b/>
          <w:bCs/>
        </w:rPr>
        <w:t>18</w:t>
      </w:r>
      <w:r w:rsidRPr="00D07143">
        <w:rPr>
          <w:rFonts w:cs="Calibri"/>
        </w:rPr>
        <w:t>, 2859–2883 (2014).</w:t>
      </w:r>
    </w:p>
    <w:p w14:paraId="3BDF6EA6" w14:textId="77777777" w:rsidR="00D07143" w:rsidRPr="00D07143" w:rsidRDefault="00D07143" w:rsidP="00D07143">
      <w:pPr>
        <w:pStyle w:val="Bibliography"/>
        <w:rPr>
          <w:rFonts w:cs="Calibri"/>
        </w:rPr>
      </w:pPr>
      <w:r w:rsidRPr="00D07143">
        <w:rPr>
          <w:rFonts w:cs="Calibri"/>
        </w:rPr>
        <w:t>8.</w:t>
      </w:r>
      <w:r w:rsidRPr="00D07143">
        <w:rPr>
          <w:rFonts w:cs="Calibri"/>
        </w:rPr>
        <w:tab/>
        <w:t xml:space="preserve">Wada, Y. &amp; Bierkens, M. F. P. Sustainability of global water use: past reconstruction and future projections. </w:t>
      </w:r>
      <w:r w:rsidRPr="00D07143">
        <w:rPr>
          <w:rFonts w:cs="Calibri"/>
          <w:i/>
          <w:iCs/>
        </w:rPr>
        <w:t>Environ. Res. Lett.</w:t>
      </w:r>
      <w:r w:rsidRPr="00D07143">
        <w:rPr>
          <w:rFonts w:cs="Calibri"/>
        </w:rPr>
        <w:t xml:space="preserve"> </w:t>
      </w:r>
      <w:r w:rsidRPr="00D07143">
        <w:rPr>
          <w:rFonts w:cs="Calibri"/>
          <w:b/>
          <w:bCs/>
        </w:rPr>
        <w:t>9</w:t>
      </w:r>
      <w:r w:rsidRPr="00D07143">
        <w:rPr>
          <w:rFonts w:cs="Calibri"/>
        </w:rPr>
        <w:t>, 104003 (2014).</w:t>
      </w:r>
    </w:p>
    <w:p w14:paraId="05A49C84" w14:textId="77777777" w:rsidR="00D07143" w:rsidRPr="00D07143" w:rsidRDefault="00D07143" w:rsidP="00D07143">
      <w:pPr>
        <w:pStyle w:val="Bibliography"/>
        <w:rPr>
          <w:rFonts w:cs="Calibri"/>
        </w:rPr>
      </w:pPr>
      <w:r w:rsidRPr="00D07143">
        <w:rPr>
          <w:rFonts w:cs="Calibri"/>
        </w:rPr>
        <w:t>9.</w:t>
      </w:r>
      <w:r w:rsidRPr="00D07143">
        <w:rPr>
          <w:rFonts w:cs="Calibri"/>
        </w:rPr>
        <w:tab/>
        <w:t xml:space="preserve">Wada, Y., Beek, L. P. H. V., Wanders, N. &amp; Bierkens, M. F. P. Human water consumption intensifies hydrological drought worldwide. </w:t>
      </w:r>
      <w:r w:rsidRPr="00D07143">
        <w:rPr>
          <w:rFonts w:cs="Calibri"/>
          <w:i/>
          <w:iCs/>
        </w:rPr>
        <w:t>Environ. Res. Lett.</w:t>
      </w:r>
      <w:r w:rsidRPr="00D07143">
        <w:rPr>
          <w:rFonts w:cs="Calibri"/>
        </w:rPr>
        <w:t xml:space="preserve"> </w:t>
      </w:r>
      <w:r w:rsidRPr="00D07143">
        <w:rPr>
          <w:rFonts w:cs="Calibri"/>
          <w:b/>
          <w:bCs/>
        </w:rPr>
        <w:t>8</w:t>
      </w:r>
      <w:r w:rsidRPr="00D07143">
        <w:rPr>
          <w:rFonts w:cs="Calibri"/>
        </w:rPr>
        <w:t>, 034036 (2013).</w:t>
      </w:r>
    </w:p>
    <w:p w14:paraId="17152F00" w14:textId="77777777" w:rsidR="00D07143" w:rsidRPr="00D07143" w:rsidRDefault="00D07143" w:rsidP="00D07143">
      <w:pPr>
        <w:pStyle w:val="Bibliography"/>
        <w:rPr>
          <w:rFonts w:cs="Calibri"/>
        </w:rPr>
      </w:pPr>
      <w:r w:rsidRPr="00D07143">
        <w:rPr>
          <w:rFonts w:cs="Calibri"/>
        </w:rPr>
        <w:t>10.</w:t>
      </w:r>
      <w:r w:rsidRPr="00D07143">
        <w:rPr>
          <w:rFonts w:cs="Calibri"/>
        </w:rPr>
        <w:tab/>
        <w:t xml:space="preserve">Yoshikawa, S. </w:t>
      </w:r>
      <w:r w:rsidRPr="00D07143">
        <w:rPr>
          <w:rFonts w:cs="Calibri"/>
          <w:i/>
          <w:iCs/>
        </w:rPr>
        <w:t>et al.</w:t>
      </w:r>
      <w:r w:rsidRPr="00D07143">
        <w:rPr>
          <w:rFonts w:cs="Calibri"/>
        </w:rPr>
        <w:t xml:space="preserve"> </w:t>
      </w:r>
      <w:r w:rsidRPr="00D07143">
        <w:rPr>
          <w:rFonts w:cs="Calibri"/>
          <w:i/>
          <w:iCs/>
        </w:rPr>
        <w:t>An assessment of global net irrigation water requirements from various water supply sources to sustain irrigation: rivers and reservoirs (1960–2000 and 2050)</w:t>
      </w:r>
      <w:r w:rsidRPr="00D07143">
        <w:rPr>
          <w:rFonts w:cs="Calibri"/>
        </w:rPr>
        <w:t>. https://hess.copernicus.org/preprints/10/1251/2013/hessd-10-1251-2013.pdf (2013) doi:10.5194/hessd-10-1251-2013.</w:t>
      </w:r>
    </w:p>
    <w:p w14:paraId="22B8CB93" w14:textId="77777777" w:rsidR="00D07143" w:rsidRPr="00D07143" w:rsidRDefault="00D07143" w:rsidP="00D07143">
      <w:pPr>
        <w:pStyle w:val="Bibliography"/>
        <w:rPr>
          <w:rFonts w:cs="Calibri"/>
        </w:rPr>
      </w:pPr>
      <w:r w:rsidRPr="00D07143">
        <w:rPr>
          <w:rFonts w:cs="Calibri"/>
        </w:rPr>
        <w:lastRenderedPageBreak/>
        <w:t>11.</w:t>
      </w:r>
      <w:r w:rsidRPr="00D07143">
        <w:rPr>
          <w:rFonts w:cs="Calibri"/>
        </w:rPr>
        <w:tab/>
        <w:t>Veldkamp, T. I. E. Water scarcity at the global and regional scales: unravelling its dominant drivers in historical and future time periods. (2017).</w:t>
      </w:r>
    </w:p>
    <w:p w14:paraId="26667F33" w14:textId="77777777" w:rsidR="00D07143" w:rsidRPr="00D07143" w:rsidRDefault="00D07143" w:rsidP="00D07143">
      <w:pPr>
        <w:pStyle w:val="Bibliography"/>
        <w:rPr>
          <w:rFonts w:cs="Calibri"/>
        </w:rPr>
      </w:pPr>
      <w:r w:rsidRPr="00D07143">
        <w:rPr>
          <w:rFonts w:cs="Calibri"/>
        </w:rPr>
        <w:t>12.</w:t>
      </w:r>
      <w:r w:rsidRPr="00D07143">
        <w:rPr>
          <w:rFonts w:cs="Calibri"/>
        </w:rPr>
        <w:tab/>
        <w:t xml:space="preserve">Wada, Y., de Graaf, I. E. M. &amp; Van Beek, L. P. H. High-resolution modeling of human and climate impacts on global water resources. </w:t>
      </w:r>
      <w:r w:rsidRPr="00D07143">
        <w:rPr>
          <w:rFonts w:cs="Calibri"/>
          <w:i/>
          <w:iCs/>
        </w:rPr>
        <w:t>Journal of Advances in Modeling Earth Systems</w:t>
      </w:r>
      <w:r w:rsidRPr="00D07143">
        <w:rPr>
          <w:rFonts w:cs="Calibri"/>
        </w:rPr>
        <w:t xml:space="preserve"> </w:t>
      </w:r>
      <w:r w:rsidRPr="00D07143">
        <w:rPr>
          <w:rFonts w:cs="Calibri"/>
          <w:b/>
          <w:bCs/>
        </w:rPr>
        <w:t>8</w:t>
      </w:r>
      <w:r w:rsidRPr="00D07143">
        <w:rPr>
          <w:rFonts w:cs="Calibri"/>
        </w:rPr>
        <w:t>, 735–763 (2016).</w:t>
      </w:r>
    </w:p>
    <w:p w14:paraId="452A953A" w14:textId="77777777" w:rsidR="00D07143" w:rsidRPr="00D07143" w:rsidRDefault="00D07143" w:rsidP="00D07143">
      <w:pPr>
        <w:pStyle w:val="Bibliography"/>
        <w:rPr>
          <w:rFonts w:cs="Calibri"/>
        </w:rPr>
      </w:pPr>
      <w:r w:rsidRPr="00D07143">
        <w:rPr>
          <w:rFonts w:cs="Calibri"/>
        </w:rPr>
        <w:t>13.</w:t>
      </w:r>
      <w:r w:rsidRPr="00D07143">
        <w:rPr>
          <w:rFonts w:cs="Calibri"/>
        </w:rPr>
        <w:tab/>
        <w:t xml:space="preserve">Huang, Z. </w:t>
      </w:r>
      <w:r w:rsidRPr="00D07143">
        <w:rPr>
          <w:rFonts w:cs="Calibri"/>
          <w:i/>
          <w:iCs/>
        </w:rPr>
        <w:t>et al.</w:t>
      </w:r>
      <w:r w:rsidRPr="00D07143">
        <w:rPr>
          <w:rFonts w:cs="Calibri"/>
        </w:rPr>
        <w:t xml:space="preserve"> Reconstruction of global gridded monthly sectoral water withdrawals for 1971–2010 and analysis of their spatiotemporal patterns. </w:t>
      </w:r>
      <w:r w:rsidRPr="00D07143">
        <w:rPr>
          <w:rFonts w:cs="Calibri"/>
          <w:i/>
          <w:iCs/>
        </w:rPr>
        <w:t>Hydrology and Earth System Sciences</w:t>
      </w:r>
      <w:r w:rsidRPr="00D07143">
        <w:rPr>
          <w:rFonts w:cs="Calibri"/>
        </w:rPr>
        <w:t xml:space="preserve"> </w:t>
      </w:r>
      <w:r w:rsidRPr="00D07143">
        <w:rPr>
          <w:rFonts w:cs="Calibri"/>
          <w:b/>
          <w:bCs/>
        </w:rPr>
        <w:t>22</w:t>
      </w:r>
      <w:r w:rsidRPr="00D07143">
        <w:rPr>
          <w:rFonts w:cs="Calibri"/>
        </w:rPr>
        <w:t>, 2117–2133 (2018).</w:t>
      </w:r>
    </w:p>
    <w:p w14:paraId="0DABB9C6" w14:textId="77777777" w:rsidR="00D07143" w:rsidRPr="00D07143" w:rsidRDefault="00D07143" w:rsidP="00D07143">
      <w:pPr>
        <w:pStyle w:val="Bibliography"/>
        <w:rPr>
          <w:rFonts w:cs="Calibri"/>
        </w:rPr>
      </w:pPr>
      <w:r w:rsidRPr="00D07143">
        <w:rPr>
          <w:rFonts w:cs="Calibri"/>
        </w:rPr>
        <w:t>14.</w:t>
      </w:r>
      <w:r w:rsidRPr="00D07143">
        <w:rPr>
          <w:rFonts w:cs="Calibri"/>
        </w:rPr>
        <w:tab/>
        <w:t xml:space="preserve">Wada, Y., Wisser, D. &amp; Bierkens, M. F. P. Global modeling of withdrawal, allocation and consumptive use of surface water and groundwater resources. </w:t>
      </w:r>
      <w:r w:rsidRPr="00D07143">
        <w:rPr>
          <w:rFonts w:cs="Calibri"/>
          <w:i/>
          <w:iCs/>
        </w:rPr>
        <w:t>Earth System Dynamics</w:t>
      </w:r>
      <w:r w:rsidRPr="00D07143">
        <w:rPr>
          <w:rFonts w:cs="Calibri"/>
        </w:rPr>
        <w:t xml:space="preserve"> </w:t>
      </w:r>
      <w:r w:rsidRPr="00D07143">
        <w:rPr>
          <w:rFonts w:cs="Calibri"/>
          <w:b/>
          <w:bCs/>
        </w:rPr>
        <w:t>5</w:t>
      </w:r>
      <w:r w:rsidRPr="00D07143">
        <w:rPr>
          <w:rFonts w:cs="Calibri"/>
        </w:rPr>
        <w:t>, 15–40 (2014).</w:t>
      </w:r>
    </w:p>
    <w:p w14:paraId="1002A365" w14:textId="77777777" w:rsidR="00D07143" w:rsidRPr="00D07143" w:rsidRDefault="00D07143" w:rsidP="00D07143">
      <w:pPr>
        <w:pStyle w:val="Bibliography"/>
        <w:rPr>
          <w:rFonts w:cs="Calibri"/>
        </w:rPr>
      </w:pPr>
      <w:r w:rsidRPr="00D07143">
        <w:rPr>
          <w:rFonts w:cs="Calibri"/>
        </w:rPr>
        <w:t>15.</w:t>
      </w:r>
      <w:r w:rsidRPr="00D07143">
        <w:rPr>
          <w:rFonts w:cs="Calibri"/>
        </w:rPr>
        <w:tab/>
        <w:t xml:space="preserve">Mekonnen, M. M. &amp; Hoekstra, A. Y. </w:t>
      </w:r>
      <w:r w:rsidRPr="00D07143">
        <w:rPr>
          <w:rFonts w:cs="Calibri"/>
          <w:i/>
          <w:iCs/>
        </w:rPr>
        <w:t>Total monthly blue water footprints of production at a 30 × 30 arc minute grid resolution (1996-2005)</w:t>
      </w:r>
      <w:r w:rsidRPr="00D07143">
        <w:rPr>
          <w:rFonts w:cs="Calibri"/>
        </w:rPr>
        <w:t>. https://waterfootprint.org/en/resources/waterstat/monthly-gridded-blue-water-footprint-statistics/ (2011).</w:t>
      </w:r>
    </w:p>
    <w:p w14:paraId="50431196" w14:textId="77777777" w:rsidR="00D07143" w:rsidRPr="00D07143" w:rsidRDefault="00D07143" w:rsidP="00D07143">
      <w:pPr>
        <w:pStyle w:val="Bibliography"/>
        <w:rPr>
          <w:rFonts w:cs="Calibri"/>
        </w:rPr>
      </w:pPr>
      <w:r w:rsidRPr="00B075CD">
        <w:rPr>
          <w:rFonts w:cs="Calibri"/>
          <w:lang w:val="es-ES"/>
        </w:rPr>
        <w:t>16.</w:t>
      </w:r>
      <w:r w:rsidRPr="00B075CD">
        <w:rPr>
          <w:rFonts w:cs="Calibri"/>
          <w:lang w:val="es-ES"/>
        </w:rPr>
        <w:tab/>
        <w:t xml:space="preserve">Hofste, R. W. </w:t>
      </w:r>
      <w:r w:rsidRPr="00B075CD">
        <w:rPr>
          <w:rFonts w:cs="Calibri"/>
          <w:i/>
          <w:iCs/>
          <w:lang w:val="es-ES"/>
        </w:rPr>
        <w:t>et al.</w:t>
      </w:r>
      <w:r w:rsidRPr="00B075CD">
        <w:rPr>
          <w:rFonts w:cs="Calibri"/>
          <w:lang w:val="es-ES"/>
        </w:rPr>
        <w:t xml:space="preserve"> </w:t>
      </w:r>
      <w:r w:rsidRPr="00D07143">
        <w:rPr>
          <w:rFonts w:cs="Calibri"/>
        </w:rPr>
        <w:t xml:space="preserve">Aqueduct 3.0: Updated decision-relevant global water risk indicators. </w:t>
      </w:r>
      <w:r w:rsidRPr="00D07143">
        <w:rPr>
          <w:rFonts w:cs="Calibri"/>
          <w:i/>
          <w:iCs/>
        </w:rPr>
        <w:t>World Resources Institute: Washington, DC, USA</w:t>
      </w:r>
      <w:r w:rsidRPr="00D07143">
        <w:rPr>
          <w:rFonts w:cs="Calibri"/>
        </w:rPr>
        <w:t xml:space="preserve"> (2019).</w:t>
      </w:r>
    </w:p>
    <w:p w14:paraId="380694AA" w14:textId="77777777" w:rsidR="00D07143" w:rsidRPr="00D07143" w:rsidRDefault="00D07143" w:rsidP="00D07143">
      <w:pPr>
        <w:pStyle w:val="Bibliography"/>
        <w:rPr>
          <w:rFonts w:cs="Calibri"/>
        </w:rPr>
      </w:pPr>
      <w:r w:rsidRPr="00D07143">
        <w:rPr>
          <w:rFonts w:cs="Calibri"/>
        </w:rPr>
        <w:t>17.</w:t>
      </w:r>
      <w:r w:rsidRPr="00D07143">
        <w:rPr>
          <w:rFonts w:cs="Calibri"/>
        </w:rPr>
        <w:tab/>
        <w:t xml:space="preserve">Wild, T. B. </w:t>
      </w:r>
      <w:r w:rsidRPr="00D07143">
        <w:rPr>
          <w:rFonts w:cs="Calibri"/>
          <w:i/>
          <w:iCs/>
        </w:rPr>
        <w:t>et al.</w:t>
      </w:r>
      <w:r w:rsidRPr="00D07143">
        <w:rPr>
          <w:rFonts w:cs="Calibri"/>
        </w:rPr>
        <w:t xml:space="preserve"> The Implications of Global Change for the Co-Evolution of Argentina’s Integrated Energy-Water-Land Systems. </w:t>
      </w:r>
      <w:r w:rsidRPr="00D07143">
        <w:rPr>
          <w:rFonts w:cs="Calibri"/>
          <w:i/>
          <w:iCs/>
        </w:rPr>
        <w:t>Earth’s Future</w:t>
      </w:r>
      <w:r w:rsidRPr="00D07143">
        <w:rPr>
          <w:rFonts w:cs="Calibri"/>
        </w:rPr>
        <w:t xml:space="preserve"> </w:t>
      </w:r>
      <w:r w:rsidRPr="00D07143">
        <w:rPr>
          <w:rFonts w:cs="Calibri"/>
          <w:b/>
          <w:bCs/>
        </w:rPr>
        <w:t>9</w:t>
      </w:r>
      <w:r w:rsidRPr="00D07143">
        <w:rPr>
          <w:rFonts w:cs="Calibri"/>
        </w:rPr>
        <w:t>, e2020EF001970 (2021).</w:t>
      </w:r>
    </w:p>
    <w:p w14:paraId="6F820A2F" w14:textId="77777777" w:rsidR="00D07143" w:rsidRPr="00D07143" w:rsidRDefault="00D07143" w:rsidP="00D07143">
      <w:pPr>
        <w:pStyle w:val="Bibliography"/>
        <w:rPr>
          <w:rFonts w:cs="Calibri"/>
        </w:rPr>
      </w:pPr>
      <w:r w:rsidRPr="00D07143">
        <w:rPr>
          <w:rFonts w:cs="Calibri"/>
        </w:rPr>
        <w:t>18.</w:t>
      </w:r>
      <w:r w:rsidRPr="00D07143">
        <w:rPr>
          <w:rFonts w:cs="Calibri"/>
        </w:rPr>
        <w:tab/>
        <w:t xml:space="preserve">Reed, P. M. </w:t>
      </w:r>
      <w:r w:rsidRPr="00D07143">
        <w:rPr>
          <w:rFonts w:cs="Calibri"/>
          <w:i/>
          <w:iCs/>
        </w:rPr>
        <w:t>et al.</w:t>
      </w:r>
      <w:r w:rsidRPr="00D07143">
        <w:rPr>
          <w:rFonts w:cs="Calibri"/>
        </w:rPr>
        <w:t xml:space="preserve"> Multisector Dynamics: Advancing the Science of Complex Adaptive Human-Earth Systems. </w:t>
      </w:r>
      <w:r w:rsidRPr="00D07143">
        <w:rPr>
          <w:rFonts w:cs="Calibri"/>
          <w:i/>
          <w:iCs/>
        </w:rPr>
        <w:t>Earth’s Future</w:t>
      </w:r>
      <w:r w:rsidRPr="00D07143">
        <w:rPr>
          <w:rFonts w:cs="Calibri"/>
        </w:rPr>
        <w:t xml:space="preserve"> </w:t>
      </w:r>
      <w:r w:rsidRPr="00D07143">
        <w:rPr>
          <w:rFonts w:cs="Calibri"/>
          <w:b/>
          <w:bCs/>
        </w:rPr>
        <w:t>10</w:t>
      </w:r>
      <w:r w:rsidRPr="00D07143">
        <w:rPr>
          <w:rFonts w:cs="Calibri"/>
        </w:rPr>
        <w:t>, e2021EF002621 (2022).</w:t>
      </w:r>
    </w:p>
    <w:p w14:paraId="6ACD9167" w14:textId="77777777" w:rsidR="00D07143" w:rsidRPr="00D07143" w:rsidRDefault="00D07143" w:rsidP="00D07143">
      <w:pPr>
        <w:pStyle w:val="Bibliography"/>
        <w:rPr>
          <w:rFonts w:cs="Calibri"/>
        </w:rPr>
      </w:pPr>
      <w:r w:rsidRPr="00D07143">
        <w:rPr>
          <w:rFonts w:cs="Calibri"/>
        </w:rPr>
        <w:t>19.</w:t>
      </w:r>
      <w:r w:rsidRPr="00D07143">
        <w:rPr>
          <w:rFonts w:cs="Calibri"/>
        </w:rPr>
        <w:tab/>
        <w:t xml:space="preserve">Khan, Z., Wild, T. B., Iyer, G., Hejazi, M. &amp; Vernon, C. R. The future evolution of energy-water-agriculture interconnectivity across the US. </w:t>
      </w:r>
      <w:r w:rsidRPr="00D07143">
        <w:rPr>
          <w:rFonts w:cs="Calibri"/>
          <w:i/>
          <w:iCs/>
        </w:rPr>
        <w:t>Environ. Res. Lett.</w:t>
      </w:r>
      <w:r w:rsidRPr="00D07143">
        <w:rPr>
          <w:rFonts w:cs="Calibri"/>
        </w:rPr>
        <w:t xml:space="preserve"> </w:t>
      </w:r>
      <w:r w:rsidRPr="00D07143">
        <w:rPr>
          <w:rFonts w:cs="Calibri"/>
          <w:b/>
          <w:bCs/>
        </w:rPr>
        <w:t>16</w:t>
      </w:r>
      <w:r w:rsidRPr="00D07143">
        <w:rPr>
          <w:rFonts w:cs="Calibri"/>
        </w:rPr>
        <w:t>, 065010 (2021).</w:t>
      </w:r>
    </w:p>
    <w:p w14:paraId="6B4FFEA6" w14:textId="77777777" w:rsidR="00D07143" w:rsidRPr="00D07143" w:rsidRDefault="00D07143" w:rsidP="00D07143">
      <w:pPr>
        <w:pStyle w:val="Bibliography"/>
        <w:rPr>
          <w:rFonts w:cs="Calibri"/>
        </w:rPr>
      </w:pPr>
      <w:r w:rsidRPr="00D07143">
        <w:rPr>
          <w:rFonts w:cs="Calibri"/>
        </w:rPr>
        <w:lastRenderedPageBreak/>
        <w:t>20.</w:t>
      </w:r>
      <w:r w:rsidRPr="00D07143">
        <w:rPr>
          <w:rFonts w:cs="Calibri"/>
        </w:rPr>
        <w:tab/>
        <w:t xml:space="preserve">Khan, Z. </w:t>
      </w:r>
      <w:r w:rsidRPr="00D07143">
        <w:rPr>
          <w:rFonts w:cs="Calibri"/>
          <w:i/>
          <w:iCs/>
        </w:rPr>
        <w:t>et al.</w:t>
      </w:r>
      <w:r w:rsidRPr="00D07143">
        <w:rPr>
          <w:rFonts w:cs="Calibri"/>
        </w:rPr>
        <w:t xml:space="preserve"> Output Data: tethys_v1.3.1_main_ssp_rcp version 1.2. </w:t>
      </w:r>
      <w:r w:rsidRPr="00D07143">
        <w:rPr>
          <w:rFonts w:cs="Calibri"/>
          <w:i/>
          <w:iCs/>
        </w:rPr>
        <w:t>Harvard Dataverse</w:t>
      </w:r>
      <w:r w:rsidRPr="00D07143">
        <w:rPr>
          <w:rFonts w:cs="Calibri"/>
        </w:rPr>
        <w:t xml:space="preserve"> https://doi.org/10.7910/DVN/VIQEAB (2022).</w:t>
      </w:r>
    </w:p>
    <w:p w14:paraId="76E9053C" w14:textId="77777777" w:rsidR="00D07143" w:rsidRPr="00D07143" w:rsidRDefault="00D07143" w:rsidP="00D07143">
      <w:pPr>
        <w:pStyle w:val="Bibliography"/>
        <w:rPr>
          <w:rFonts w:cs="Calibri"/>
        </w:rPr>
      </w:pPr>
      <w:r w:rsidRPr="00D07143">
        <w:rPr>
          <w:rFonts w:cs="Calibri"/>
        </w:rPr>
        <w:t>21.</w:t>
      </w:r>
      <w:r w:rsidRPr="00D07143">
        <w:rPr>
          <w:rFonts w:cs="Calibri"/>
        </w:rPr>
        <w:tab/>
        <w:t>World Resources Institute (WRI). WRI Aqueduct. (2021).</w:t>
      </w:r>
    </w:p>
    <w:p w14:paraId="647AD464" w14:textId="77777777" w:rsidR="00D07143" w:rsidRPr="00D07143" w:rsidRDefault="00D07143" w:rsidP="00D07143">
      <w:pPr>
        <w:pStyle w:val="Bibliography"/>
        <w:rPr>
          <w:rFonts w:cs="Calibri"/>
        </w:rPr>
      </w:pPr>
      <w:r w:rsidRPr="00D07143">
        <w:rPr>
          <w:rFonts w:cs="Calibri"/>
        </w:rPr>
        <w:t>22.</w:t>
      </w:r>
      <w:r w:rsidRPr="00D07143">
        <w:rPr>
          <w:rFonts w:cs="Calibri"/>
        </w:rPr>
        <w:tab/>
        <w:t xml:space="preserve">Mekonnen, M. &amp; Hoekstra, A. National water footprint accounts: The green, blue and grey water footprint of production and consumption. Volume 1: Main Report. </w:t>
      </w:r>
      <w:r w:rsidRPr="00D07143">
        <w:rPr>
          <w:rFonts w:cs="Calibri"/>
          <w:i/>
          <w:iCs/>
        </w:rPr>
        <w:t>Daugherty Water for Food Global Institute: Faculty Publications</w:t>
      </w:r>
      <w:r w:rsidRPr="00D07143">
        <w:rPr>
          <w:rFonts w:cs="Calibri"/>
        </w:rPr>
        <w:t xml:space="preserve"> (2011).</w:t>
      </w:r>
    </w:p>
    <w:p w14:paraId="5732FB6F" w14:textId="77777777" w:rsidR="00D07143" w:rsidRPr="00D07143" w:rsidRDefault="00D07143" w:rsidP="00D07143">
      <w:pPr>
        <w:pStyle w:val="Bibliography"/>
        <w:rPr>
          <w:rFonts w:cs="Calibri"/>
        </w:rPr>
      </w:pPr>
      <w:r w:rsidRPr="00D07143">
        <w:rPr>
          <w:rFonts w:cs="Calibri"/>
        </w:rPr>
        <w:t>23.</w:t>
      </w:r>
      <w:r w:rsidRPr="00D07143">
        <w:rPr>
          <w:rFonts w:cs="Calibri"/>
        </w:rPr>
        <w:tab/>
        <w:t>Mekonnen, M. M. &amp; Hoekstra, A. Y. The green, blue and grey water footprint of crops and derived crops products. (2010).</w:t>
      </w:r>
    </w:p>
    <w:p w14:paraId="59E4BBDF" w14:textId="77777777" w:rsidR="00D07143" w:rsidRPr="00D07143" w:rsidRDefault="00D07143" w:rsidP="00D07143">
      <w:pPr>
        <w:pStyle w:val="Bibliography"/>
        <w:rPr>
          <w:rFonts w:cs="Calibri"/>
        </w:rPr>
      </w:pPr>
      <w:r w:rsidRPr="00D07143">
        <w:rPr>
          <w:rFonts w:cs="Calibri"/>
        </w:rPr>
        <w:t>24.</w:t>
      </w:r>
      <w:r w:rsidRPr="00D07143">
        <w:rPr>
          <w:rFonts w:cs="Calibri"/>
        </w:rPr>
        <w:tab/>
        <w:t xml:space="preserve">Mekonnen, M. M. &amp; Hoekstra, A. Y. A Global Assessment of the Water Footprint of Farm Animal Products. </w:t>
      </w:r>
      <w:r w:rsidRPr="00D07143">
        <w:rPr>
          <w:rFonts w:cs="Calibri"/>
          <w:i/>
          <w:iCs/>
        </w:rPr>
        <w:t>Ecosystems</w:t>
      </w:r>
      <w:r w:rsidRPr="00D07143">
        <w:rPr>
          <w:rFonts w:cs="Calibri"/>
        </w:rPr>
        <w:t xml:space="preserve"> </w:t>
      </w:r>
      <w:r w:rsidRPr="00D07143">
        <w:rPr>
          <w:rFonts w:cs="Calibri"/>
          <w:b/>
          <w:bCs/>
        </w:rPr>
        <w:t>15</w:t>
      </w:r>
      <w:r w:rsidRPr="00D07143">
        <w:rPr>
          <w:rFonts w:cs="Calibri"/>
        </w:rPr>
        <w:t>, 401–415 (2012).</w:t>
      </w:r>
    </w:p>
    <w:p w14:paraId="37083F17" w14:textId="77777777" w:rsidR="00D07143" w:rsidRPr="00D07143" w:rsidRDefault="00D07143" w:rsidP="00D07143">
      <w:pPr>
        <w:pStyle w:val="Bibliography"/>
        <w:rPr>
          <w:rFonts w:cs="Calibri"/>
        </w:rPr>
      </w:pPr>
      <w:r w:rsidRPr="00D07143">
        <w:rPr>
          <w:rFonts w:cs="Calibri"/>
        </w:rPr>
        <w:t>25.</w:t>
      </w:r>
      <w:r w:rsidRPr="00D07143">
        <w:rPr>
          <w:rFonts w:cs="Calibri"/>
        </w:rPr>
        <w:tab/>
        <w:t xml:space="preserve">Li, X. </w:t>
      </w:r>
      <w:r w:rsidRPr="00D07143">
        <w:rPr>
          <w:rFonts w:cs="Calibri"/>
          <w:i/>
          <w:iCs/>
        </w:rPr>
        <w:t>et al.</w:t>
      </w:r>
      <w:r w:rsidRPr="00D07143">
        <w:rPr>
          <w:rFonts w:cs="Calibri"/>
        </w:rPr>
        <w:t xml:space="preserve"> Tethys – A Python Package for Spatial and Temporal Downscaling of Global Water Withdrawals.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2018).</w:t>
      </w:r>
    </w:p>
    <w:p w14:paraId="52693078" w14:textId="77777777" w:rsidR="00D07143" w:rsidRPr="00D07143" w:rsidRDefault="00D07143" w:rsidP="00D07143">
      <w:pPr>
        <w:pStyle w:val="Bibliography"/>
        <w:rPr>
          <w:rFonts w:cs="Calibri"/>
        </w:rPr>
      </w:pPr>
      <w:r w:rsidRPr="00D07143">
        <w:rPr>
          <w:rFonts w:cs="Calibri"/>
        </w:rPr>
        <w:t>26.</w:t>
      </w:r>
      <w:r w:rsidRPr="00D07143">
        <w:rPr>
          <w:rFonts w:cs="Calibri"/>
        </w:rPr>
        <w:tab/>
        <w:t xml:space="preserve">Vernon, C. R. </w:t>
      </w:r>
      <w:r w:rsidRPr="00D07143">
        <w:rPr>
          <w:rFonts w:cs="Calibri"/>
          <w:i/>
          <w:iCs/>
        </w:rPr>
        <w:t>et al.</w:t>
      </w:r>
      <w:r w:rsidRPr="00D07143">
        <w:rPr>
          <w:rFonts w:cs="Calibri"/>
        </w:rPr>
        <w:t xml:space="preserve"> Demeter – A Land Use and Land Cover Change Disaggregation Model. </w:t>
      </w:r>
      <w:r w:rsidRPr="00D07143">
        <w:rPr>
          <w:rFonts w:cs="Calibri"/>
          <w:i/>
          <w:iCs/>
        </w:rPr>
        <w:t>Journal of Open Research Software</w:t>
      </w:r>
      <w:r w:rsidRPr="00D07143">
        <w:rPr>
          <w:rFonts w:cs="Calibri"/>
        </w:rPr>
        <w:t xml:space="preserve"> </w:t>
      </w:r>
      <w:r w:rsidRPr="00D07143">
        <w:rPr>
          <w:rFonts w:cs="Calibri"/>
          <w:b/>
          <w:bCs/>
        </w:rPr>
        <w:t>6</w:t>
      </w:r>
      <w:r w:rsidRPr="00D07143">
        <w:rPr>
          <w:rFonts w:cs="Calibri"/>
        </w:rPr>
        <w:t>, 15 (2018).</w:t>
      </w:r>
    </w:p>
    <w:p w14:paraId="287540A4" w14:textId="77777777" w:rsidR="00D07143" w:rsidRPr="00D07143" w:rsidRDefault="00D07143" w:rsidP="00D07143">
      <w:pPr>
        <w:pStyle w:val="Bibliography"/>
        <w:rPr>
          <w:rFonts w:cs="Calibri"/>
        </w:rPr>
      </w:pPr>
      <w:r w:rsidRPr="00D07143">
        <w:rPr>
          <w:rFonts w:cs="Calibri"/>
        </w:rPr>
        <w:t>27.</w:t>
      </w:r>
      <w:r w:rsidRPr="00D07143">
        <w:rPr>
          <w:rFonts w:cs="Calibri"/>
        </w:rPr>
        <w:tab/>
        <w:t xml:space="preserve">Van Vuuren, D. P. </w:t>
      </w:r>
      <w:r w:rsidRPr="00D07143">
        <w:rPr>
          <w:rFonts w:cs="Calibri"/>
          <w:i/>
          <w:iCs/>
        </w:rPr>
        <w:t>et al.</w:t>
      </w:r>
      <w:r w:rsidRPr="00D07143">
        <w:rPr>
          <w:rFonts w:cs="Calibri"/>
        </w:rPr>
        <w:t xml:space="preserve"> The representative concentration pathways: an overview. </w:t>
      </w:r>
      <w:r w:rsidRPr="00D07143">
        <w:rPr>
          <w:rFonts w:cs="Calibri"/>
          <w:i/>
          <w:iCs/>
        </w:rPr>
        <w:t>Climatic Change</w:t>
      </w:r>
      <w:r w:rsidRPr="00D07143">
        <w:rPr>
          <w:rFonts w:cs="Calibri"/>
        </w:rPr>
        <w:t xml:space="preserve"> </w:t>
      </w:r>
      <w:r w:rsidRPr="00D07143">
        <w:rPr>
          <w:rFonts w:cs="Calibri"/>
          <w:b/>
          <w:bCs/>
        </w:rPr>
        <w:t>109</w:t>
      </w:r>
      <w:r w:rsidRPr="00D07143">
        <w:rPr>
          <w:rFonts w:cs="Calibri"/>
        </w:rPr>
        <w:t>, 5 (2011).</w:t>
      </w:r>
    </w:p>
    <w:p w14:paraId="353D8D46" w14:textId="77777777" w:rsidR="00D07143" w:rsidRPr="00D07143" w:rsidRDefault="00D07143" w:rsidP="00D07143">
      <w:pPr>
        <w:pStyle w:val="Bibliography"/>
        <w:rPr>
          <w:rFonts w:cs="Calibri"/>
        </w:rPr>
      </w:pPr>
      <w:r w:rsidRPr="00D07143">
        <w:rPr>
          <w:rFonts w:cs="Calibri"/>
        </w:rPr>
        <w:t>28.</w:t>
      </w:r>
      <w:r w:rsidRPr="00D07143">
        <w:rPr>
          <w:rFonts w:cs="Calibri"/>
        </w:rPr>
        <w:tab/>
        <w:t xml:space="preserve">O’Neill, B. C. </w:t>
      </w:r>
      <w:r w:rsidRPr="00D07143">
        <w:rPr>
          <w:rFonts w:cs="Calibri"/>
          <w:i/>
          <w:iCs/>
        </w:rPr>
        <w:t>et al.</w:t>
      </w:r>
      <w:r w:rsidRPr="00D07143">
        <w:rPr>
          <w:rFonts w:cs="Calibri"/>
        </w:rPr>
        <w:t xml:space="preserve"> The roads ahead: Narratives for shared socioeconomic pathways describing world futures in the 21st century. </w:t>
      </w:r>
      <w:r w:rsidRPr="00D07143">
        <w:rPr>
          <w:rFonts w:cs="Calibri"/>
          <w:i/>
          <w:iCs/>
        </w:rPr>
        <w:t>Global Environmental Change</w:t>
      </w:r>
      <w:r w:rsidRPr="00D07143">
        <w:rPr>
          <w:rFonts w:cs="Calibri"/>
        </w:rPr>
        <w:t xml:space="preserve"> </w:t>
      </w:r>
      <w:r w:rsidRPr="00D07143">
        <w:rPr>
          <w:rFonts w:cs="Calibri"/>
          <w:b/>
          <w:bCs/>
        </w:rPr>
        <w:t>42</w:t>
      </w:r>
      <w:r w:rsidRPr="00D07143">
        <w:rPr>
          <w:rFonts w:cs="Calibri"/>
        </w:rPr>
        <w:t>, 169–180 (2017).</w:t>
      </w:r>
    </w:p>
    <w:p w14:paraId="15618B07" w14:textId="77777777" w:rsidR="00D07143" w:rsidRPr="00D07143" w:rsidRDefault="00D07143" w:rsidP="00D07143">
      <w:pPr>
        <w:pStyle w:val="Bibliography"/>
        <w:rPr>
          <w:rFonts w:cs="Calibri"/>
        </w:rPr>
      </w:pPr>
      <w:r w:rsidRPr="00D07143">
        <w:rPr>
          <w:rFonts w:cs="Calibri"/>
        </w:rPr>
        <w:t>29.</w:t>
      </w:r>
      <w:r w:rsidRPr="00D07143">
        <w:rPr>
          <w:rFonts w:cs="Calibri"/>
        </w:rPr>
        <w:tab/>
        <w:t>ISIMIP. Inter Sectoral Impact Model Intercomparison (ISIMIP) - Input Data and Bias Correction. (2019).</w:t>
      </w:r>
    </w:p>
    <w:p w14:paraId="5A1F41CA" w14:textId="77777777" w:rsidR="00D07143" w:rsidRPr="00D07143" w:rsidRDefault="00D07143" w:rsidP="00D07143">
      <w:pPr>
        <w:pStyle w:val="Bibliography"/>
        <w:rPr>
          <w:rFonts w:cs="Calibri"/>
        </w:rPr>
      </w:pPr>
      <w:r w:rsidRPr="00D07143">
        <w:rPr>
          <w:rFonts w:cs="Calibri"/>
        </w:rPr>
        <w:t>30.</w:t>
      </w:r>
      <w:r w:rsidRPr="00D07143">
        <w:rPr>
          <w:rFonts w:cs="Calibri"/>
        </w:rPr>
        <w:tab/>
        <w:t xml:space="preserve">Graham, N. T. </w:t>
      </w:r>
      <w:r w:rsidRPr="00D07143">
        <w:rPr>
          <w:rFonts w:cs="Calibri"/>
          <w:i/>
          <w:iCs/>
        </w:rPr>
        <w:t>et al.</w:t>
      </w:r>
      <w:r w:rsidRPr="00D07143">
        <w:rPr>
          <w:rFonts w:cs="Calibri"/>
        </w:rPr>
        <w:t xml:space="preserve"> Water Sector Assumptions for the Shared Socioeconomic Pathways in an Integrated Modeling Framework. </w:t>
      </w:r>
      <w:r w:rsidRPr="00D07143">
        <w:rPr>
          <w:rFonts w:cs="Calibri"/>
          <w:i/>
          <w:iCs/>
        </w:rPr>
        <w:t>Water Resources Research</w:t>
      </w:r>
      <w:r w:rsidRPr="00D07143">
        <w:rPr>
          <w:rFonts w:cs="Calibri"/>
        </w:rPr>
        <w:t xml:space="preserve"> </w:t>
      </w:r>
      <w:r w:rsidRPr="00D07143">
        <w:rPr>
          <w:rFonts w:cs="Calibri"/>
          <w:b/>
          <w:bCs/>
        </w:rPr>
        <w:t>54</w:t>
      </w:r>
      <w:r w:rsidRPr="00D07143">
        <w:rPr>
          <w:rFonts w:cs="Calibri"/>
        </w:rPr>
        <w:t>, 6423–6440 (2018).</w:t>
      </w:r>
    </w:p>
    <w:p w14:paraId="7C2BCFB3" w14:textId="77777777" w:rsidR="00D07143" w:rsidRPr="00D07143" w:rsidRDefault="00D07143" w:rsidP="00D07143">
      <w:pPr>
        <w:pStyle w:val="Bibliography"/>
        <w:rPr>
          <w:rFonts w:cs="Calibri"/>
        </w:rPr>
      </w:pPr>
      <w:r w:rsidRPr="00D07143">
        <w:rPr>
          <w:rFonts w:cs="Calibri"/>
        </w:rPr>
        <w:t>31.</w:t>
      </w:r>
      <w:r w:rsidRPr="00D07143">
        <w:rPr>
          <w:rFonts w:cs="Calibri"/>
        </w:rPr>
        <w:tab/>
        <w:t xml:space="preserve">Chen, M. </w:t>
      </w:r>
      <w:r w:rsidRPr="00D07143">
        <w:rPr>
          <w:rFonts w:cs="Calibri"/>
          <w:i/>
          <w:iCs/>
        </w:rPr>
        <w:t>et al.</w:t>
      </w:r>
      <w:r w:rsidRPr="00D07143">
        <w:rPr>
          <w:rFonts w:cs="Calibri"/>
        </w:rPr>
        <w:t xml:space="preserve"> Global land use for 2015–2100 at 0.05° resolution under diverse socioeconomic and climate scenarios. </w:t>
      </w:r>
      <w:r w:rsidRPr="00D07143">
        <w:rPr>
          <w:rFonts w:cs="Calibri"/>
          <w:i/>
          <w:iCs/>
        </w:rPr>
        <w:t>Sci Data</w:t>
      </w:r>
      <w:r w:rsidRPr="00D07143">
        <w:rPr>
          <w:rFonts w:cs="Calibri"/>
        </w:rPr>
        <w:t xml:space="preserve"> </w:t>
      </w:r>
      <w:r w:rsidRPr="00D07143">
        <w:rPr>
          <w:rFonts w:cs="Calibri"/>
          <w:b/>
          <w:bCs/>
        </w:rPr>
        <w:t>7</w:t>
      </w:r>
      <w:r w:rsidRPr="00D07143">
        <w:rPr>
          <w:rFonts w:cs="Calibri"/>
        </w:rPr>
        <w:t>, 320 (2020).</w:t>
      </w:r>
    </w:p>
    <w:p w14:paraId="37CC06C1" w14:textId="77777777" w:rsidR="00D07143" w:rsidRPr="00D07143" w:rsidRDefault="00D07143" w:rsidP="00D07143">
      <w:pPr>
        <w:pStyle w:val="Bibliography"/>
        <w:rPr>
          <w:rFonts w:cs="Calibri"/>
        </w:rPr>
      </w:pPr>
      <w:r w:rsidRPr="00D07143">
        <w:rPr>
          <w:rFonts w:cs="Calibri"/>
        </w:rPr>
        <w:lastRenderedPageBreak/>
        <w:t>32.</w:t>
      </w:r>
      <w:r w:rsidRPr="00D07143">
        <w:rPr>
          <w:rFonts w:cs="Calibri"/>
        </w:rPr>
        <w:tab/>
        <w:t>Narayan, K., Di Vittorio, A. &amp; Vernon, C. GCAM boundary spatial products from moirai v3.1. (2021) doi:10.5281/zenodo.4688451.</w:t>
      </w:r>
    </w:p>
    <w:p w14:paraId="292BF65A" w14:textId="77777777" w:rsidR="00D07143" w:rsidRPr="00D07143" w:rsidRDefault="00D07143" w:rsidP="00D07143">
      <w:pPr>
        <w:pStyle w:val="Bibliography"/>
        <w:rPr>
          <w:rFonts w:cs="Calibri"/>
        </w:rPr>
      </w:pPr>
      <w:r w:rsidRPr="00D07143">
        <w:rPr>
          <w:rFonts w:cs="Calibri"/>
        </w:rPr>
        <w:t>33.</w:t>
      </w:r>
      <w:r w:rsidRPr="00D07143">
        <w:rPr>
          <w:rFonts w:cs="Calibri"/>
        </w:rPr>
        <w:tab/>
        <w:t>Di Vittorio, A., Vernon, C. R. &amp; Shu, S. Moirai Version 3: A Data Processing System to Generate Recent Historical Land Inputs for Global Modeling Applications at Various Scales.</w:t>
      </w:r>
    </w:p>
    <w:p w14:paraId="1696A52D" w14:textId="77777777" w:rsidR="00D07143" w:rsidRPr="00B075CD" w:rsidRDefault="00D07143" w:rsidP="00D07143">
      <w:pPr>
        <w:pStyle w:val="Bibliography"/>
        <w:rPr>
          <w:rFonts w:cs="Calibri"/>
          <w:lang w:val="es-ES"/>
        </w:rPr>
      </w:pPr>
      <w:r w:rsidRPr="00B075CD">
        <w:rPr>
          <w:rFonts w:cs="Calibri"/>
          <w:lang w:val="es-ES"/>
        </w:rPr>
        <w:t>34.</w:t>
      </w:r>
      <w:r w:rsidRPr="00B075CD">
        <w:rPr>
          <w:rFonts w:cs="Calibri"/>
          <w:lang w:val="es-ES"/>
        </w:rPr>
        <w:tab/>
        <w:t xml:space="preserve">Khan, Z. </w:t>
      </w:r>
      <w:r w:rsidRPr="00B075CD">
        <w:rPr>
          <w:rFonts w:cs="Calibri"/>
          <w:i/>
          <w:iCs/>
          <w:lang w:val="es-ES"/>
        </w:rPr>
        <w:t>et al.</w:t>
      </w:r>
      <w:r w:rsidRPr="00B075CD">
        <w:rPr>
          <w:rFonts w:cs="Calibri"/>
          <w:lang w:val="es-ES"/>
        </w:rPr>
        <w:t xml:space="preserve"> Tethys v1.3.1. </w:t>
      </w:r>
      <w:r w:rsidRPr="00B075CD">
        <w:rPr>
          <w:rFonts w:cs="Calibri"/>
          <w:i/>
          <w:iCs/>
          <w:lang w:val="es-ES"/>
        </w:rPr>
        <w:t>Zenodo</w:t>
      </w:r>
      <w:r w:rsidRPr="00B075CD">
        <w:rPr>
          <w:rFonts w:cs="Calibri"/>
          <w:lang w:val="es-ES"/>
        </w:rPr>
        <w:t xml:space="preserve"> https://doi.org/10.5281/zenodo.6399488 (2022).</w:t>
      </w:r>
    </w:p>
    <w:p w14:paraId="2C4B77F4" w14:textId="77777777" w:rsidR="00D07143" w:rsidRPr="00D07143" w:rsidRDefault="00D07143" w:rsidP="00D07143">
      <w:pPr>
        <w:pStyle w:val="Bibliography"/>
        <w:rPr>
          <w:rFonts w:cs="Calibri"/>
        </w:rPr>
      </w:pPr>
      <w:r w:rsidRPr="00B075CD">
        <w:rPr>
          <w:rFonts w:cs="Calibri"/>
          <w:lang w:val="es-ES"/>
        </w:rPr>
        <w:t>35.</w:t>
      </w:r>
      <w:r w:rsidRPr="00B075CD">
        <w:rPr>
          <w:rFonts w:cs="Calibri"/>
          <w:lang w:val="es-ES"/>
        </w:rPr>
        <w:tab/>
        <w:t xml:space="preserve">SEDAC. </w:t>
      </w:r>
      <w:r w:rsidRPr="00D07143">
        <w:rPr>
          <w:rFonts w:cs="Calibri"/>
        </w:rPr>
        <w:t xml:space="preserve">Gridded Population of the World, Version 4 (GPWv4): Population Density, Revision 11. </w:t>
      </w:r>
      <w:r w:rsidRPr="00D07143">
        <w:rPr>
          <w:rFonts w:cs="Calibri"/>
          <w:i/>
          <w:iCs/>
        </w:rPr>
        <w:t>Center for International Earth Science Information Network - CIESIN - Columbia University. 2018. Palisades, NY: NASA Socioeconomic Data and Applications Center (SEDAC)</w:t>
      </w:r>
      <w:r w:rsidRPr="00D07143">
        <w:rPr>
          <w:rFonts w:cs="Calibri"/>
        </w:rPr>
        <w:t xml:space="preserve"> https://doi.org/10.7927/H49C6VHW (2018).</w:t>
      </w:r>
    </w:p>
    <w:p w14:paraId="6645A5DA" w14:textId="77777777" w:rsidR="00D07143" w:rsidRPr="00D07143" w:rsidRDefault="00D07143" w:rsidP="00D07143">
      <w:pPr>
        <w:pStyle w:val="Bibliography"/>
        <w:rPr>
          <w:rFonts w:cs="Calibri"/>
        </w:rPr>
      </w:pPr>
      <w:r w:rsidRPr="00D07143">
        <w:rPr>
          <w:rFonts w:cs="Calibri"/>
        </w:rPr>
        <w:t>36.</w:t>
      </w:r>
      <w:r w:rsidRPr="00D07143">
        <w:rPr>
          <w:rFonts w:cs="Calibri"/>
        </w:rPr>
        <w:tab/>
        <w:t xml:space="preserve">Wint, W. &amp; Robinson, T. </w:t>
      </w:r>
      <w:r w:rsidRPr="00D07143">
        <w:rPr>
          <w:rFonts w:cs="Calibri"/>
          <w:i/>
          <w:iCs/>
        </w:rPr>
        <w:t>Gridded livestock of the world 2007</w:t>
      </w:r>
      <w:r w:rsidRPr="00D07143">
        <w:rPr>
          <w:rFonts w:cs="Calibri"/>
        </w:rPr>
        <w:t>. (FAO, Roma (Italia), 2007).</w:t>
      </w:r>
    </w:p>
    <w:p w14:paraId="18F890B6" w14:textId="77777777" w:rsidR="00D07143" w:rsidRPr="00D07143" w:rsidRDefault="00D07143" w:rsidP="00D07143">
      <w:pPr>
        <w:pStyle w:val="Bibliography"/>
        <w:rPr>
          <w:rFonts w:cs="Calibri"/>
        </w:rPr>
      </w:pPr>
      <w:r w:rsidRPr="00D07143">
        <w:rPr>
          <w:rFonts w:cs="Calibri"/>
        </w:rPr>
        <w:t>37.</w:t>
      </w:r>
      <w:r w:rsidRPr="00D07143">
        <w:rPr>
          <w:rFonts w:cs="Calibri"/>
        </w:rPr>
        <w:tab/>
        <w:t xml:space="preserve">Wada, Y. </w:t>
      </w:r>
      <w:r w:rsidRPr="00D07143">
        <w:rPr>
          <w:rFonts w:cs="Calibri"/>
          <w:i/>
          <w:iCs/>
        </w:rPr>
        <w:t>et al.</w:t>
      </w:r>
      <w:r w:rsidRPr="00D07143">
        <w:rPr>
          <w:rFonts w:cs="Calibri"/>
        </w:rPr>
        <w:t xml:space="preserve"> Global monthly water stress: 2. Water demand and severity of water stress. </w:t>
      </w:r>
      <w:r w:rsidRPr="00D07143">
        <w:rPr>
          <w:rFonts w:cs="Calibri"/>
          <w:i/>
          <w:iCs/>
        </w:rPr>
        <w:t>Water Resources Research</w:t>
      </w:r>
      <w:r w:rsidRPr="00D07143">
        <w:rPr>
          <w:rFonts w:cs="Calibri"/>
        </w:rPr>
        <w:t xml:space="preserve"> </w:t>
      </w:r>
      <w:r w:rsidRPr="00D07143">
        <w:rPr>
          <w:rFonts w:cs="Calibri"/>
          <w:b/>
          <w:bCs/>
        </w:rPr>
        <w:t>47</w:t>
      </w:r>
      <w:r w:rsidRPr="00D07143">
        <w:rPr>
          <w:rFonts w:cs="Calibri"/>
        </w:rPr>
        <w:t>, (2011).</w:t>
      </w:r>
    </w:p>
    <w:p w14:paraId="12D45AE8" w14:textId="77777777" w:rsidR="00D07143" w:rsidRPr="00D07143" w:rsidRDefault="00D07143" w:rsidP="00D07143">
      <w:pPr>
        <w:pStyle w:val="Bibliography"/>
        <w:rPr>
          <w:rFonts w:cs="Calibri"/>
        </w:rPr>
      </w:pPr>
      <w:r w:rsidRPr="00D07143">
        <w:rPr>
          <w:rFonts w:cs="Calibri"/>
        </w:rPr>
        <w:t>38.</w:t>
      </w:r>
      <w:r w:rsidRPr="00D07143">
        <w:rPr>
          <w:rFonts w:cs="Calibri"/>
        </w:rPr>
        <w:tab/>
        <w:t xml:space="preserve">Weedon, G. P. </w:t>
      </w:r>
      <w:r w:rsidRPr="00D07143">
        <w:rPr>
          <w:rFonts w:cs="Calibri"/>
          <w:i/>
          <w:iCs/>
        </w:rPr>
        <w:t>et al.</w:t>
      </w:r>
      <w:r w:rsidRPr="00D07143">
        <w:rPr>
          <w:rFonts w:cs="Calibri"/>
        </w:rPr>
        <w:t xml:space="preserve"> The WFDEI meteorological forcing data set: WATCH Forcing Data methodology applied to ERA-Interim reanalysis data. </w:t>
      </w:r>
      <w:r w:rsidRPr="00D07143">
        <w:rPr>
          <w:rFonts w:cs="Calibri"/>
          <w:i/>
          <w:iCs/>
        </w:rPr>
        <w:t>Water Resources Research</w:t>
      </w:r>
      <w:r w:rsidRPr="00D07143">
        <w:rPr>
          <w:rFonts w:cs="Calibri"/>
        </w:rPr>
        <w:t xml:space="preserve"> </w:t>
      </w:r>
      <w:r w:rsidRPr="00D07143">
        <w:rPr>
          <w:rFonts w:cs="Calibri"/>
          <w:b/>
          <w:bCs/>
        </w:rPr>
        <w:t>50</w:t>
      </w:r>
      <w:r w:rsidRPr="00D07143">
        <w:rPr>
          <w:rFonts w:cs="Calibri"/>
        </w:rPr>
        <w:t>, 7505–7514 (2014).</w:t>
      </w:r>
    </w:p>
    <w:p w14:paraId="77B02003" w14:textId="77777777" w:rsidR="00D07143" w:rsidRPr="00D07143" w:rsidRDefault="00D07143" w:rsidP="00D07143">
      <w:pPr>
        <w:pStyle w:val="Bibliography"/>
        <w:rPr>
          <w:rFonts w:cs="Calibri"/>
        </w:rPr>
      </w:pPr>
      <w:r w:rsidRPr="00D07143">
        <w:rPr>
          <w:rFonts w:cs="Calibri"/>
        </w:rPr>
        <w:t>39.</w:t>
      </w:r>
      <w:r w:rsidRPr="00D07143">
        <w:rPr>
          <w:rFonts w:cs="Calibri"/>
        </w:rPr>
        <w:tab/>
        <w:t xml:space="preserve">Voisin, N. </w:t>
      </w:r>
      <w:r w:rsidRPr="00D07143">
        <w:rPr>
          <w:rFonts w:cs="Calibri"/>
          <w:i/>
          <w:iCs/>
        </w:rPr>
        <w:t>et al.</w:t>
      </w:r>
      <w:r w:rsidRPr="00D07143">
        <w:rPr>
          <w:rFonts w:cs="Calibri"/>
        </w:rPr>
        <w:t xml:space="preserve"> One-way coupling of an integrated assessment model and a water resources model: evaluation and implications of future changes over the US Midwest. </w:t>
      </w:r>
      <w:r w:rsidRPr="00D07143">
        <w:rPr>
          <w:rFonts w:cs="Calibri"/>
          <w:i/>
          <w:iCs/>
        </w:rPr>
        <w:t>Hydrology and Earth System Sciences</w:t>
      </w:r>
      <w:r w:rsidRPr="00D07143">
        <w:rPr>
          <w:rFonts w:cs="Calibri"/>
        </w:rPr>
        <w:t xml:space="preserve"> </w:t>
      </w:r>
      <w:r w:rsidRPr="00D07143">
        <w:rPr>
          <w:rFonts w:cs="Calibri"/>
          <w:b/>
          <w:bCs/>
        </w:rPr>
        <w:t>17</w:t>
      </w:r>
      <w:r w:rsidRPr="00D07143">
        <w:rPr>
          <w:rFonts w:cs="Calibri"/>
        </w:rPr>
        <w:t>, 4555–4575 (2013).</w:t>
      </w:r>
    </w:p>
    <w:p w14:paraId="3AC919F6" w14:textId="77777777" w:rsidR="00D07143" w:rsidRPr="00D07143" w:rsidRDefault="00D07143" w:rsidP="00D07143">
      <w:pPr>
        <w:pStyle w:val="Bibliography"/>
        <w:rPr>
          <w:rFonts w:cs="Calibri"/>
        </w:rPr>
      </w:pPr>
      <w:r w:rsidRPr="00D07143">
        <w:rPr>
          <w:rFonts w:cs="Calibri"/>
        </w:rPr>
        <w:t>40.</w:t>
      </w:r>
      <w:r w:rsidRPr="00D07143">
        <w:rPr>
          <w:rFonts w:cs="Calibri"/>
        </w:rPr>
        <w:tab/>
        <w:t xml:space="preserve">Warszawski, L. </w:t>
      </w:r>
      <w:r w:rsidRPr="00D07143">
        <w:rPr>
          <w:rFonts w:cs="Calibri"/>
          <w:i/>
          <w:iCs/>
        </w:rPr>
        <w:t>et al.</w:t>
      </w:r>
      <w:r w:rsidRPr="00D07143">
        <w:rPr>
          <w:rFonts w:cs="Calibri"/>
        </w:rPr>
        <w:t xml:space="preserve"> The Inter-Sectoral Impact Model Intercomparison Project (ISI–MIP): Project framework. </w:t>
      </w:r>
      <w:r w:rsidRPr="00D07143">
        <w:rPr>
          <w:rFonts w:cs="Calibri"/>
          <w:i/>
          <w:iCs/>
        </w:rPr>
        <w:t>PNAS</w:t>
      </w:r>
      <w:r w:rsidRPr="00D07143">
        <w:rPr>
          <w:rFonts w:cs="Calibri"/>
        </w:rPr>
        <w:t xml:space="preserve"> </w:t>
      </w:r>
      <w:r w:rsidRPr="00D07143">
        <w:rPr>
          <w:rFonts w:cs="Calibri"/>
          <w:b/>
          <w:bCs/>
        </w:rPr>
        <w:t>111</w:t>
      </w:r>
      <w:r w:rsidRPr="00D07143">
        <w:rPr>
          <w:rFonts w:cs="Calibri"/>
        </w:rPr>
        <w:t>, 3228–3232 (2014).</w:t>
      </w:r>
    </w:p>
    <w:p w14:paraId="4FF5CA68" w14:textId="77777777" w:rsidR="00D07143" w:rsidRPr="00D07143" w:rsidRDefault="00D07143" w:rsidP="00D07143">
      <w:pPr>
        <w:pStyle w:val="Bibliography"/>
        <w:rPr>
          <w:rFonts w:cs="Calibri"/>
        </w:rPr>
      </w:pPr>
      <w:r w:rsidRPr="00D07143">
        <w:rPr>
          <w:rFonts w:cs="Calibri"/>
        </w:rPr>
        <w:t>41.</w:t>
      </w:r>
      <w:r w:rsidRPr="00D07143">
        <w:rPr>
          <w:rFonts w:cs="Calibri"/>
        </w:rPr>
        <w:tab/>
        <w:t xml:space="preserve">Binsted, M. </w:t>
      </w:r>
      <w:r w:rsidRPr="00D07143">
        <w:rPr>
          <w:rFonts w:cs="Calibri"/>
          <w:i/>
          <w:iCs/>
        </w:rPr>
        <w:t>et al.</w:t>
      </w:r>
      <w:r w:rsidRPr="00D07143">
        <w:rPr>
          <w:rFonts w:cs="Calibri"/>
        </w:rPr>
        <w:t xml:space="preserve"> GCAM-USA v5.3_water_dispatch: Integrated modeling of subnational US energy, water, and land systems within a global framework. </w:t>
      </w:r>
      <w:r w:rsidRPr="00D07143">
        <w:rPr>
          <w:rFonts w:cs="Calibri"/>
          <w:i/>
          <w:iCs/>
        </w:rPr>
        <w:t>Geoscientific Model Development</w:t>
      </w:r>
      <w:r w:rsidRPr="00D07143">
        <w:rPr>
          <w:rFonts w:cs="Calibri"/>
        </w:rPr>
        <w:t xml:space="preserve"> </w:t>
      </w:r>
      <w:r w:rsidRPr="00D07143">
        <w:rPr>
          <w:rFonts w:cs="Calibri"/>
          <w:b/>
          <w:bCs/>
        </w:rPr>
        <w:t>15</w:t>
      </w:r>
      <w:r w:rsidRPr="00D07143">
        <w:rPr>
          <w:rFonts w:cs="Calibri"/>
        </w:rPr>
        <w:t>, 2533–2559 (2022).</w:t>
      </w:r>
    </w:p>
    <w:p w14:paraId="2362E208" w14:textId="77777777" w:rsidR="00D07143" w:rsidRPr="00D07143" w:rsidRDefault="00D07143" w:rsidP="00D07143">
      <w:pPr>
        <w:pStyle w:val="Bibliography"/>
        <w:rPr>
          <w:rFonts w:cs="Calibri"/>
        </w:rPr>
      </w:pPr>
      <w:r w:rsidRPr="00B075CD">
        <w:rPr>
          <w:rFonts w:cs="Calibri"/>
          <w:lang w:val="en-US"/>
        </w:rPr>
        <w:lastRenderedPageBreak/>
        <w:t>42.</w:t>
      </w:r>
      <w:r w:rsidRPr="00B075CD">
        <w:rPr>
          <w:rFonts w:cs="Calibri"/>
          <w:lang w:val="en-US"/>
        </w:rPr>
        <w:tab/>
        <w:t xml:space="preserve">Graham, N. T. </w:t>
      </w:r>
      <w:r w:rsidRPr="00B075CD">
        <w:rPr>
          <w:rFonts w:cs="Calibri"/>
          <w:i/>
          <w:iCs/>
          <w:lang w:val="en-US"/>
        </w:rPr>
        <w:t>et al.</w:t>
      </w:r>
      <w:r w:rsidRPr="00B075CD">
        <w:rPr>
          <w:rFonts w:cs="Calibri"/>
          <w:lang w:val="en-US"/>
        </w:rPr>
        <w:t xml:space="preserve"> </w:t>
      </w:r>
      <w:r w:rsidRPr="00D07143">
        <w:rPr>
          <w:rFonts w:cs="Calibri"/>
        </w:rPr>
        <w:t xml:space="preserve">GCAM v4.3 SSP-RCP-GCM Output Databases. </w:t>
      </w:r>
      <w:r w:rsidRPr="00D07143">
        <w:rPr>
          <w:rFonts w:cs="Calibri"/>
          <w:i/>
          <w:iCs/>
        </w:rPr>
        <w:t>Harvard Dataverse</w:t>
      </w:r>
      <w:r w:rsidRPr="00D07143">
        <w:rPr>
          <w:rFonts w:cs="Calibri"/>
        </w:rPr>
        <w:t xml:space="preserve"> https://doi.org/10.7910/DVN/DYV29J (2020).</w:t>
      </w:r>
    </w:p>
    <w:p w14:paraId="2386161D" w14:textId="77777777" w:rsidR="00D07143" w:rsidRPr="00D07143" w:rsidRDefault="00D07143" w:rsidP="00D07143">
      <w:pPr>
        <w:pStyle w:val="Bibliography"/>
        <w:rPr>
          <w:rFonts w:cs="Calibri"/>
        </w:rPr>
      </w:pPr>
      <w:r w:rsidRPr="00D07143">
        <w:rPr>
          <w:rFonts w:cs="Calibri"/>
        </w:rPr>
        <w:t>43.</w:t>
      </w:r>
      <w:r w:rsidRPr="00D07143">
        <w:rPr>
          <w:rFonts w:cs="Calibri"/>
        </w:rPr>
        <w:tab/>
        <w:t xml:space="preserve">Chen, M. </w:t>
      </w:r>
      <w:r w:rsidRPr="00D07143">
        <w:rPr>
          <w:rFonts w:cs="Calibri"/>
          <w:i/>
          <w:iCs/>
        </w:rPr>
        <w:t>et al.</w:t>
      </w:r>
      <w:r w:rsidRPr="00D07143">
        <w:rPr>
          <w:rFonts w:cs="Calibri"/>
        </w:rPr>
        <w:t xml:space="preserve"> GCAM-v4.3.chen. </w:t>
      </w:r>
      <w:r w:rsidRPr="00D07143">
        <w:rPr>
          <w:rFonts w:cs="Calibri"/>
          <w:i/>
          <w:iCs/>
        </w:rPr>
        <w:t>Zenodo</w:t>
      </w:r>
      <w:r w:rsidRPr="00D07143">
        <w:rPr>
          <w:rFonts w:cs="Calibri"/>
        </w:rPr>
        <w:t xml:space="preserve"> https://doi.org/10.5281/zenodo.3713432 (2020).</w:t>
      </w:r>
    </w:p>
    <w:p w14:paraId="6A0B1BC4" w14:textId="77777777" w:rsidR="00D07143" w:rsidRPr="00D07143" w:rsidRDefault="00D07143" w:rsidP="00D07143">
      <w:pPr>
        <w:pStyle w:val="Bibliography"/>
        <w:rPr>
          <w:rFonts w:cs="Calibri"/>
        </w:rPr>
      </w:pPr>
      <w:r w:rsidRPr="00D07143">
        <w:rPr>
          <w:rFonts w:cs="Calibri"/>
        </w:rPr>
        <w:t>44.</w:t>
      </w:r>
      <w:r w:rsidRPr="00D07143">
        <w:rPr>
          <w:rFonts w:cs="Calibri"/>
        </w:rPr>
        <w:tab/>
        <w:t xml:space="preserve">Chen, M. &amp; Vernon, C. R. GCAM-Demeter land use dataset at 0.05-degree resolution. </w:t>
      </w:r>
      <w:r w:rsidRPr="00D07143">
        <w:rPr>
          <w:rFonts w:cs="Calibri"/>
          <w:i/>
          <w:iCs/>
        </w:rPr>
        <w:t>PNNL Datahub</w:t>
      </w:r>
      <w:r w:rsidRPr="00D07143">
        <w:rPr>
          <w:rFonts w:cs="Calibri"/>
        </w:rPr>
        <w:t xml:space="preserve"> https://data.pnnl.gov/group/nodes/dataset/13192 (2020).</w:t>
      </w:r>
    </w:p>
    <w:p w14:paraId="4735281D" w14:textId="77777777" w:rsidR="00D07143" w:rsidRPr="00D07143" w:rsidRDefault="00D07143" w:rsidP="00D07143">
      <w:pPr>
        <w:pStyle w:val="Bibliography"/>
        <w:rPr>
          <w:rFonts w:cs="Calibri"/>
        </w:rPr>
      </w:pPr>
      <w:r w:rsidRPr="00D07143">
        <w:rPr>
          <w:rFonts w:cs="Calibri"/>
        </w:rPr>
        <w:t>45.</w:t>
      </w:r>
      <w:r w:rsidRPr="00D07143">
        <w:rPr>
          <w:rFonts w:cs="Calibri"/>
        </w:rPr>
        <w:tab/>
        <w:t xml:space="preserve">Vernon, C. R. &amp; Chen, M. Demeter: v1.chen. </w:t>
      </w:r>
      <w:r w:rsidRPr="00D07143">
        <w:rPr>
          <w:rFonts w:cs="Calibri"/>
          <w:i/>
          <w:iCs/>
        </w:rPr>
        <w:t>Zenodo</w:t>
      </w:r>
      <w:r w:rsidRPr="00D07143">
        <w:rPr>
          <w:rFonts w:cs="Calibri"/>
        </w:rPr>
        <w:t xml:space="preserve"> https://doi.org/10.5281/zenodo.3713378 (2020).</w:t>
      </w:r>
    </w:p>
    <w:p w14:paraId="6ADA7643" w14:textId="51261299" w:rsidR="00316500" w:rsidRPr="007700B1"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sidRPr="007700B1">
        <w:rPr>
          <w:rFonts w:asciiTheme="minorHAnsi" w:hAnsiTheme="minorHAnsi" w:cs="Times"/>
          <w:color w:val="222222"/>
          <w:spacing w:val="3"/>
          <w:szCs w:val="26"/>
        </w:rPr>
        <w:fldChar w:fldCharType="end"/>
      </w:r>
    </w:p>
    <w:p w14:paraId="67496329" w14:textId="2C10FA3F" w:rsidR="007646AB" w:rsidRPr="007700B1" w:rsidRDefault="005938A2" w:rsidP="006A42F1">
      <w:pPr>
        <w:widowControl w:val="0"/>
        <w:autoSpaceDE w:val="0"/>
        <w:autoSpaceDN w:val="0"/>
        <w:adjustRightInd w:val="0"/>
        <w:spacing w:before="60"/>
      </w:pPr>
      <w:r w:rsidRPr="007700B1">
        <w:rPr>
          <w:rFonts w:cs="Calibri"/>
          <w:lang w:val="en-US" w:eastAsia="en-US"/>
        </w:rPr>
        <w:t xml:space="preserve"> </w:t>
      </w:r>
    </w:p>
    <w:p w14:paraId="57A84174" w14:textId="77777777" w:rsidR="004D7434" w:rsidRPr="007700B1" w:rsidRDefault="004D7434">
      <w:pPr>
        <w:widowControl w:val="0"/>
        <w:autoSpaceDE w:val="0"/>
        <w:autoSpaceDN w:val="0"/>
        <w:adjustRightInd w:val="0"/>
        <w:spacing w:before="60"/>
      </w:pPr>
    </w:p>
    <w:sectPr w:rsidR="004D7434" w:rsidRPr="007700B1" w:rsidSect="00F46674">
      <w:footerReference w:type="default" r:id="rId30"/>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9290C" w14:textId="77777777" w:rsidR="00992E05" w:rsidRDefault="00992E05" w:rsidP="007D356C">
      <w:r>
        <w:separator/>
      </w:r>
    </w:p>
  </w:endnote>
  <w:endnote w:type="continuationSeparator" w:id="0">
    <w:p w14:paraId="68E94E58" w14:textId="77777777" w:rsidR="00992E05" w:rsidRDefault="00992E0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77EC7" w14:textId="77777777" w:rsidR="00992E05" w:rsidRDefault="00992E05" w:rsidP="007D356C">
      <w:r>
        <w:separator/>
      </w:r>
    </w:p>
  </w:footnote>
  <w:footnote w:type="continuationSeparator" w:id="0">
    <w:p w14:paraId="160150DE" w14:textId="77777777" w:rsidR="00992E05" w:rsidRDefault="00992E0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6461298">
    <w:abstractNumId w:val="9"/>
  </w:num>
  <w:num w:numId="2" w16cid:durableId="1945452686">
    <w:abstractNumId w:val="7"/>
  </w:num>
  <w:num w:numId="3" w16cid:durableId="725493723">
    <w:abstractNumId w:val="10"/>
  </w:num>
  <w:num w:numId="4" w16cid:durableId="548420876">
    <w:abstractNumId w:val="1"/>
  </w:num>
  <w:num w:numId="5" w16cid:durableId="1444618104">
    <w:abstractNumId w:val="0"/>
  </w:num>
  <w:num w:numId="6" w16cid:durableId="1963222240">
    <w:abstractNumId w:val="2"/>
  </w:num>
  <w:num w:numId="7" w16cid:durableId="1177578839">
    <w:abstractNumId w:val="6"/>
  </w:num>
  <w:num w:numId="8" w16cid:durableId="1745296735">
    <w:abstractNumId w:val="11"/>
  </w:num>
  <w:num w:numId="9" w16cid:durableId="981277465">
    <w:abstractNumId w:val="3"/>
  </w:num>
  <w:num w:numId="10" w16cid:durableId="205459058">
    <w:abstractNumId w:val="8"/>
  </w:num>
  <w:num w:numId="11" w16cid:durableId="1636913669">
    <w:abstractNumId w:val="4"/>
  </w:num>
  <w:num w:numId="12" w16cid:durableId="63263743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1697"/>
    <w:rsid w:val="000025E2"/>
    <w:rsid w:val="00002673"/>
    <w:rsid w:val="0000442D"/>
    <w:rsid w:val="00006EE9"/>
    <w:rsid w:val="00012222"/>
    <w:rsid w:val="00014671"/>
    <w:rsid w:val="00015D5C"/>
    <w:rsid w:val="0001751E"/>
    <w:rsid w:val="00017B90"/>
    <w:rsid w:val="000237CB"/>
    <w:rsid w:val="00025021"/>
    <w:rsid w:val="00030B14"/>
    <w:rsid w:val="00031FD2"/>
    <w:rsid w:val="00032752"/>
    <w:rsid w:val="00032DBF"/>
    <w:rsid w:val="000337F3"/>
    <w:rsid w:val="0003503E"/>
    <w:rsid w:val="00036365"/>
    <w:rsid w:val="00040758"/>
    <w:rsid w:val="0004478A"/>
    <w:rsid w:val="00045B60"/>
    <w:rsid w:val="00055D80"/>
    <w:rsid w:val="00063AD4"/>
    <w:rsid w:val="00070888"/>
    <w:rsid w:val="000768CB"/>
    <w:rsid w:val="00076EE2"/>
    <w:rsid w:val="000775F4"/>
    <w:rsid w:val="000778C3"/>
    <w:rsid w:val="000803BC"/>
    <w:rsid w:val="00080F5D"/>
    <w:rsid w:val="00083333"/>
    <w:rsid w:val="00085004"/>
    <w:rsid w:val="00086E02"/>
    <w:rsid w:val="00093556"/>
    <w:rsid w:val="000935ED"/>
    <w:rsid w:val="00095E99"/>
    <w:rsid w:val="000976D5"/>
    <w:rsid w:val="00097FFC"/>
    <w:rsid w:val="000A16FC"/>
    <w:rsid w:val="000A5234"/>
    <w:rsid w:val="000A63C6"/>
    <w:rsid w:val="000A67C5"/>
    <w:rsid w:val="000A7394"/>
    <w:rsid w:val="000A7901"/>
    <w:rsid w:val="000A7C98"/>
    <w:rsid w:val="000B09B9"/>
    <w:rsid w:val="000B3CA7"/>
    <w:rsid w:val="000C0413"/>
    <w:rsid w:val="000C04ED"/>
    <w:rsid w:val="000C0591"/>
    <w:rsid w:val="000C1F2F"/>
    <w:rsid w:val="000C4CDA"/>
    <w:rsid w:val="000D1649"/>
    <w:rsid w:val="000D4160"/>
    <w:rsid w:val="000D6CF1"/>
    <w:rsid w:val="000D7233"/>
    <w:rsid w:val="000D73EF"/>
    <w:rsid w:val="000E0D1F"/>
    <w:rsid w:val="000E0EFF"/>
    <w:rsid w:val="000E3440"/>
    <w:rsid w:val="000E5F70"/>
    <w:rsid w:val="000E7100"/>
    <w:rsid w:val="000E7D79"/>
    <w:rsid w:val="000F0CC2"/>
    <w:rsid w:val="000F0FB9"/>
    <w:rsid w:val="000F1D00"/>
    <w:rsid w:val="000F3E48"/>
    <w:rsid w:val="000F75E0"/>
    <w:rsid w:val="0010200F"/>
    <w:rsid w:val="001020F8"/>
    <w:rsid w:val="00103AD4"/>
    <w:rsid w:val="0010578B"/>
    <w:rsid w:val="00107EE9"/>
    <w:rsid w:val="00110DF8"/>
    <w:rsid w:val="00112DD9"/>
    <w:rsid w:val="00114EF9"/>
    <w:rsid w:val="00115220"/>
    <w:rsid w:val="00115F50"/>
    <w:rsid w:val="00120AC1"/>
    <w:rsid w:val="001234F4"/>
    <w:rsid w:val="001320A3"/>
    <w:rsid w:val="00135035"/>
    <w:rsid w:val="00137B87"/>
    <w:rsid w:val="00142ED6"/>
    <w:rsid w:val="00143357"/>
    <w:rsid w:val="0014335E"/>
    <w:rsid w:val="00145B7A"/>
    <w:rsid w:val="00146539"/>
    <w:rsid w:val="001514D8"/>
    <w:rsid w:val="00153B38"/>
    <w:rsid w:val="00154FB9"/>
    <w:rsid w:val="00155849"/>
    <w:rsid w:val="00160D2F"/>
    <w:rsid w:val="00160DB8"/>
    <w:rsid w:val="00161F36"/>
    <w:rsid w:val="00163A9B"/>
    <w:rsid w:val="00163D12"/>
    <w:rsid w:val="001645C7"/>
    <w:rsid w:val="00167C54"/>
    <w:rsid w:val="00174B9C"/>
    <w:rsid w:val="0017702A"/>
    <w:rsid w:val="00177EFE"/>
    <w:rsid w:val="00181C7F"/>
    <w:rsid w:val="00182821"/>
    <w:rsid w:val="0018385C"/>
    <w:rsid w:val="00186E77"/>
    <w:rsid w:val="001872C9"/>
    <w:rsid w:val="00192ADE"/>
    <w:rsid w:val="00194294"/>
    <w:rsid w:val="001A0D8C"/>
    <w:rsid w:val="001A42FD"/>
    <w:rsid w:val="001B0F65"/>
    <w:rsid w:val="001B1347"/>
    <w:rsid w:val="001B2285"/>
    <w:rsid w:val="001B74FC"/>
    <w:rsid w:val="001B77CC"/>
    <w:rsid w:val="001B7B0C"/>
    <w:rsid w:val="001C1D7B"/>
    <w:rsid w:val="001C228C"/>
    <w:rsid w:val="001C37A7"/>
    <w:rsid w:val="001C5C17"/>
    <w:rsid w:val="001C5D9B"/>
    <w:rsid w:val="001C62F4"/>
    <w:rsid w:val="001D0C8D"/>
    <w:rsid w:val="001D197E"/>
    <w:rsid w:val="001D22BD"/>
    <w:rsid w:val="001D376C"/>
    <w:rsid w:val="001D7050"/>
    <w:rsid w:val="001E2D07"/>
    <w:rsid w:val="001E2DAE"/>
    <w:rsid w:val="001E4F32"/>
    <w:rsid w:val="001E69D2"/>
    <w:rsid w:val="001F0EB3"/>
    <w:rsid w:val="001F1B28"/>
    <w:rsid w:val="001F76C7"/>
    <w:rsid w:val="002006E8"/>
    <w:rsid w:val="00200EAE"/>
    <w:rsid w:val="002030C1"/>
    <w:rsid w:val="002033F1"/>
    <w:rsid w:val="002065DE"/>
    <w:rsid w:val="0021121E"/>
    <w:rsid w:val="00212771"/>
    <w:rsid w:val="002144F5"/>
    <w:rsid w:val="002145E6"/>
    <w:rsid w:val="00217BF0"/>
    <w:rsid w:val="00217FCA"/>
    <w:rsid w:val="002221A4"/>
    <w:rsid w:val="00224C8C"/>
    <w:rsid w:val="00224CD0"/>
    <w:rsid w:val="0022668B"/>
    <w:rsid w:val="00227089"/>
    <w:rsid w:val="00230020"/>
    <w:rsid w:val="00230DAB"/>
    <w:rsid w:val="002378B0"/>
    <w:rsid w:val="00237BDB"/>
    <w:rsid w:val="002406A1"/>
    <w:rsid w:val="002427FA"/>
    <w:rsid w:val="002456CC"/>
    <w:rsid w:val="0025006C"/>
    <w:rsid w:val="002513DB"/>
    <w:rsid w:val="002539D6"/>
    <w:rsid w:val="00253AD0"/>
    <w:rsid w:val="0025582E"/>
    <w:rsid w:val="00255BD9"/>
    <w:rsid w:val="00257227"/>
    <w:rsid w:val="00260ABF"/>
    <w:rsid w:val="00260D9F"/>
    <w:rsid w:val="00263CC8"/>
    <w:rsid w:val="00264AB3"/>
    <w:rsid w:val="00267FCE"/>
    <w:rsid w:val="002710DB"/>
    <w:rsid w:val="00271A2D"/>
    <w:rsid w:val="00271BD1"/>
    <w:rsid w:val="00281E9A"/>
    <w:rsid w:val="00281EFD"/>
    <w:rsid w:val="00282C19"/>
    <w:rsid w:val="0028337C"/>
    <w:rsid w:val="002847D5"/>
    <w:rsid w:val="002856AB"/>
    <w:rsid w:val="00286548"/>
    <w:rsid w:val="00287CF8"/>
    <w:rsid w:val="00290A43"/>
    <w:rsid w:val="00290CA1"/>
    <w:rsid w:val="00291E7C"/>
    <w:rsid w:val="002927E2"/>
    <w:rsid w:val="00293F97"/>
    <w:rsid w:val="002950C9"/>
    <w:rsid w:val="00296199"/>
    <w:rsid w:val="00296568"/>
    <w:rsid w:val="002A2465"/>
    <w:rsid w:val="002A7BB6"/>
    <w:rsid w:val="002B55FB"/>
    <w:rsid w:val="002B7232"/>
    <w:rsid w:val="002C0821"/>
    <w:rsid w:val="002C39B8"/>
    <w:rsid w:val="002C4A7E"/>
    <w:rsid w:val="002C5593"/>
    <w:rsid w:val="002D2665"/>
    <w:rsid w:val="002D2AE7"/>
    <w:rsid w:val="002E1DDD"/>
    <w:rsid w:val="002E2DD7"/>
    <w:rsid w:val="002E320D"/>
    <w:rsid w:val="002E329C"/>
    <w:rsid w:val="002E3F5C"/>
    <w:rsid w:val="002E5CCE"/>
    <w:rsid w:val="002E6BBE"/>
    <w:rsid w:val="002F00C4"/>
    <w:rsid w:val="003007B5"/>
    <w:rsid w:val="003047E6"/>
    <w:rsid w:val="003113D7"/>
    <w:rsid w:val="00313A17"/>
    <w:rsid w:val="00315019"/>
    <w:rsid w:val="00316500"/>
    <w:rsid w:val="003165B5"/>
    <w:rsid w:val="00317BDA"/>
    <w:rsid w:val="0032472E"/>
    <w:rsid w:val="003261F3"/>
    <w:rsid w:val="00326578"/>
    <w:rsid w:val="0033109F"/>
    <w:rsid w:val="00331ED2"/>
    <w:rsid w:val="003346BC"/>
    <w:rsid w:val="00341306"/>
    <w:rsid w:val="0034188E"/>
    <w:rsid w:val="00342716"/>
    <w:rsid w:val="0034453F"/>
    <w:rsid w:val="00344AF1"/>
    <w:rsid w:val="00346598"/>
    <w:rsid w:val="00350D15"/>
    <w:rsid w:val="00351A29"/>
    <w:rsid w:val="003547B5"/>
    <w:rsid w:val="00356B16"/>
    <w:rsid w:val="00366A3D"/>
    <w:rsid w:val="003732DA"/>
    <w:rsid w:val="00376B21"/>
    <w:rsid w:val="00382CF2"/>
    <w:rsid w:val="00384E9C"/>
    <w:rsid w:val="003864DC"/>
    <w:rsid w:val="00395A98"/>
    <w:rsid w:val="00396F60"/>
    <w:rsid w:val="003A0090"/>
    <w:rsid w:val="003A0CC0"/>
    <w:rsid w:val="003A1D5D"/>
    <w:rsid w:val="003A5689"/>
    <w:rsid w:val="003A5F03"/>
    <w:rsid w:val="003A695B"/>
    <w:rsid w:val="003B5322"/>
    <w:rsid w:val="003B5FE2"/>
    <w:rsid w:val="003B6B83"/>
    <w:rsid w:val="003B7C83"/>
    <w:rsid w:val="003C073E"/>
    <w:rsid w:val="003C0E0C"/>
    <w:rsid w:val="003C1877"/>
    <w:rsid w:val="003C749F"/>
    <w:rsid w:val="003D2A36"/>
    <w:rsid w:val="003D613A"/>
    <w:rsid w:val="003D701A"/>
    <w:rsid w:val="003E0FDC"/>
    <w:rsid w:val="003E6F12"/>
    <w:rsid w:val="003F030F"/>
    <w:rsid w:val="003F34AE"/>
    <w:rsid w:val="003F41D0"/>
    <w:rsid w:val="003F6543"/>
    <w:rsid w:val="0041709C"/>
    <w:rsid w:val="00422717"/>
    <w:rsid w:val="00423C4C"/>
    <w:rsid w:val="0042483C"/>
    <w:rsid w:val="00425027"/>
    <w:rsid w:val="00431DB0"/>
    <w:rsid w:val="00434D21"/>
    <w:rsid w:val="004351E7"/>
    <w:rsid w:val="004356F6"/>
    <w:rsid w:val="00435F11"/>
    <w:rsid w:val="00436625"/>
    <w:rsid w:val="004368A9"/>
    <w:rsid w:val="004433AF"/>
    <w:rsid w:val="004460D9"/>
    <w:rsid w:val="0044679D"/>
    <w:rsid w:val="004505ED"/>
    <w:rsid w:val="0045134B"/>
    <w:rsid w:val="00451475"/>
    <w:rsid w:val="0045276F"/>
    <w:rsid w:val="0045363B"/>
    <w:rsid w:val="004653BD"/>
    <w:rsid w:val="00465A70"/>
    <w:rsid w:val="00466CC7"/>
    <w:rsid w:val="00467ECA"/>
    <w:rsid w:val="0047485A"/>
    <w:rsid w:val="00477882"/>
    <w:rsid w:val="00483B76"/>
    <w:rsid w:val="004866DC"/>
    <w:rsid w:val="0048700F"/>
    <w:rsid w:val="0049452C"/>
    <w:rsid w:val="00495595"/>
    <w:rsid w:val="00495BF4"/>
    <w:rsid w:val="00495DAC"/>
    <w:rsid w:val="00497DBF"/>
    <w:rsid w:val="004A1ACA"/>
    <w:rsid w:val="004A2940"/>
    <w:rsid w:val="004A29AA"/>
    <w:rsid w:val="004A5D19"/>
    <w:rsid w:val="004A5E4F"/>
    <w:rsid w:val="004A6D75"/>
    <w:rsid w:val="004B5338"/>
    <w:rsid w:val="004B5806"/>
    <w:rsid w:val="004B6681"/>
    <w:rsid w:val="004B6A92"/>
    <w:rsid w:val="004C1E00"/>
    <w:rsid w:val="004C3B6C"/>
    <w:rsid w:val="004C5125"/>
    <w:rsid w:val="004C5215"/>
    <w:rsid w:val="004C5853"/>
    <w:rsid w:val="004C6203"/>
    <w:rsid w:val="004D20F9"/>
    <w:rsid w:val="004D7363"/>
    <w:rsid w:val="004D7434"/>
    <w:rsid w:val="004E0C09"/>
    <w:rsid w:val="004E101E"/>
    <w:rsid w:val="004E2E83"/>
    <w:rsid w:val="004E4087"/>
    <w:rsid w:val="004F04BA"/>
    <w:rsid w:val="004F4CB1"/>
    <w:rsid w:val="004F7DFC"/>
    <w:rsid w:val="00501C4D"/>
    <w:rsid w:val="00503B92"/>
    <w:rsid w:val="00503C7C"/>
    <w:rsid w:val="00503E57"/>
    <w:rsid w:val="00504562"/>
    <w:rsid w:val="005134B3"/>
    <w:rsid w:val="005135A9"/>
    <w:rsid w:val="00514AE0"/>
    <w:rsid w:val="00517E04"/>
    <w:rsid w:val="00523D16"/>
    <w:rsid w:val="00524722"/>
    <w:rsid w:val="005252FE"/>
    <w:rsid w:val="005265E1"/>
    <w:rsid w:val="005306ED"/>
    <w:rsid w:val="0053279A"/>
    <w:rsid w:val="00543D3A"/>
    <w:rsid w:val="005464F9"/>
    <w:rsid w:val="00552FEB"/>
    <w:rsid w:val="00555CC0"/>
    <w:rsid w:val="005571FF"/>
    <w:rsid w:val="0056279D"/>
    <w:rsid w:val="00562DFC"/>
    <w:rsid w:val="00564FDD"/>
    <w:rsid w:val="00565D2F"/>
    <w:rsid w:val="00565DC9"/>
    <w:rsid w:val="00566B03"/>
    <w:rsid w:val="00566F9E"/>
    <w:rsid w:val="005670C3"/>
    <w:rsid w:val="00570456"/>
    <w:rsid w:val="005716F0"/>
    <w:rsid w:val="00571D76"/>
    <w:rsid w:val="005816A9"/>
    <w:rsid w:val="00581FEA"/>
    <w:rsid w:val="00583AA6"/>
    <w:rsid w:val="00584A60"/>
    <w:rsid w:val="00592722"/>
    <w:rsid w:val="005938A2"/>
    <w:rsid w:val="00594037"/>
    <w:rsid w:val="00594E32"/>
    <w:rsid w:val="005A08AC"/>
    <w:rsid w:val="005A15C2"/>
    <w:rsid w:val="005A1694"/>
    <w:rsid w:val="005A37A8"/>
    <w:rsid w:val="005A496C"/>
    <w:rsid w:val="005B16A4"/>
    <w:rsid w:val="005B3079"/>
    <w:rsid w:val="005B4793"/>
    <w:rsid w:val="005B48DF"/>
    <w:rsid w:val="005B4B40"/>
    <w:rsid w:val="005B74CB"/>
    <w:rsid w:val="005C06BD"/>
    <w:rsid w:val="005C2B5D"/>
    <w:rsid w:val="005C35CA"/>
    <w:rsid w:val="005D0A2A"/>
    <w:rsid w:val="005D0F84"/>
    <w:rsid w:val="005D280C"/>
    <w:rsid w:val="005E04D0"/>
    <w:rsid w:val="005E32B5"/>
    <w:rsid w:val="005E3CE0"/>
    <w:rsid w:val="005F2733"/>
    <w:rsid w:val="005F34E8"/>
    <w:rsid w:val="005F4FC4"/>
    <w:rsid w:val="005F58D6"/>
    <w:rsid w:val="005F6CD9"/>
    <w:rsid w:val="005F76EF"/>
    <w:rsid w:val="00600A65"/>
    <w:rsid w:val="00604EA5"/>
    <w:rsid w:val="00606206"/>
    <w:rsid w:val="00607B96"/>
    <w:rsid w:val="00612CBB"/>
    <w:rsid w:val="00616549"/>
    <w:rsid w:val="00617F6D"/>
    <w:rsid w:val="006218C7"/>
    <w:rsid w:val="0062321C"/>
    <w:rsid w:val="006271EC"/>
    <w:rsid w:val="00634D62"/>
    <w:rsid w:val="0063515B"/>
    <w:rsid w:val="00636B41"/>
    <w:rsid w:val="00636B96"/>
    <w:rsid w:val="006370D0"/>
    <w:rsid w:val="00640A40"/>
    <w:rsid w:val="00643F2B"/>
    <w:rsid w:val="00644AA6"/>
    <w:rsid w:val="00645288"/>
    <w:rsid w:val="00647257"/>
    <w:rsid w:val="00647EC9"/>
    <w:rsid w:val="0065479F"/>
    <w:rsid w:val="00656A55"/>
    <w:rsid w:val="00657693"/>
    <w:rsid w:val="006576DC"/>
    <w:rsid w:val="00660B9C"/>
    <w:rsid w:val="00661B39"/>
    <w:rsid w:val="00662852"/>
    <w:rsid w:val="00663142"/>
    <w:rsid w:val="00663AE5"/>
    <w:rsid w:val="00671986"/>
    <w:rsid w:val="00672048"/>
    <w:rsid w:val="00672A2A"/>
    <w:rsid w:val="0067358F"/>
    <w:rsid w:val="00676E0A"/>
    <w:rsid w:val="006825F7"/>
    <w:rsid w:val="00684AB8"/>
    <w:rsid w:val="00685DB5"/>
    <w:rsid w:val="00685E96"/>
    <w:rsid w:val="00691E6C"/>
    <w:rsid w:val="0069380B"/>
    <w:rsid w:val="00694B30"/>
    <w:rsid w:val="006967AC"/>
    <w:rsid w:val="00696F35"/>
    <w:rsid w:val="006A195E"/>
    <w:rsid w:val="006A325E"/>
    <w:rsid w:val="006A42F1"/>
    <w:rsid w:val="006A5238"/>
    <w:rsid w:val="006A5A80"/>
    <w:rsid w:val="006A6718"/>
    <w:rsid w:val="006A6E8C"/>
    <w:rsid w:val="006A7317"/>
    <w:rsid w:val="006B1CAC"/>
    <w:rsid w:val="006B338E"/>
    <w:rsid w:val="006B3895"/>
    <w:rsid w:val="006B55A3"/>
    <w:rsid w:val="006B5F9B"/>
    <w:rsid w:val="006B7A09"/>
    <w:rsid w:val="006C2EB6"/>
    <w:rsid w:val="006C3621"/>
    <w:rsid w:val="006C4B68"/>
    <w:rsid w:val="006C5AD7"/>
    <w:rsid w:val="006D0290"/>
    <w:rsid w:val="006D2C30"/>
    <w:rsid w:val="006D6CE7"/>
    <w:rsid w:val="006D786C"/>
    <w:rsid w:val="006E25E8"/>
    <w:rsid w:val="006E6B46"/>
    <w:rsid w:val="006E7727"/>
    <w:rsid w:val="006F2F80"/>
    <w:rsid w:val="006F4743"/>
    <w:rsid w:val="006F5237"/>
    <w:rsid w:val="00706685"/>
    <w:rsid w:val="00706836"/>
    <w:rsid w:val="00714482"/>
    <w:rsid w:val="00716651"/>
    <w:rsid w:val="007166DB"/>
    <w:rsid w:val="0072691E"/>
    <w:rsid w:val="00727E15"/>
    <w:rsid w:val="0073093A"/>
    <w:rsid w:val="00730A5D"/>
    <w:rsid w:val="007324E6"/>
    <w:rsid w:val="00733785"/>
    <w:rsid w:val="00735C06"/>
    <w:rsid w:val="00735DCD"/>
    <w:rsid w:val="0074024F"/>
    <w:rsid w:val="00742A20"/>
    <w:rsid w:val="007436BB"/>
    <w:rsid w:val="00747A75"/>
    <w:rsid w:val="007576B5"/>
    <w:rsid w:val="00761FF4"/>
    <w:rsid w:val="007639E3"/>
    <w:rsid w:val="007646AB"/>
    <w:rsid w:val="0076544C"/>
    <w:rsid w:val="007661EE"/>
    <w:rsid w:val="007700B1"/>
    <w:rsid w:val="00773CB5"/>
    <w:rsid w:val="00774FF8"/>
    <w:rsid w:val="00777AF1"/>
    <w:rsid w:val="007879D9"/>
    <w:rsid w:val="007915DC"/>
    <w:rsid w:val="0079170E"/>
    <w:rsid w:val="00792E22"/>
    <w:rsid w:val="00792F3E"/>
    <w:rsid w:val="00795881"/>
    <w:rsid w:val="007977DE"/>
    <w:rsid w:val="007A423E"/>
    <w:rsid w:val="007A4C4D"/>
    <w:rsid w:val="007B4E12"/>
    <w:rsid w:val="007B5022"/>
    <w:rsid w:val="007B51BE"/>
    <w:rsid w:val="007B5391"/>
    <w:rsid w:val="007B719B"/>
    <w:rsid w:val="007C0B66"/>
    <w:rsid w:val="007C0BA2"/>
    <w:rsid w:val="007C5057"/>
    <w:rsid w:val="007C52C0"/>
    <w:rsid w:val="007C5C02"/>
    <w:rsid w:val="007D356C"/>
    <w:rsid w:val="007E4563"/>
    <w:rsid w:val="007E49A8"/>
    <w:rsid w:val="007F17E1"/>
    <w:rsid w:val="007F1AE9"/>
    <w:rsid w:val="007F25C8"/>
    <w:rsid w:val="007F29EB"/>
    <w:rsid w:val="007F2CAB"/>
    <w:rsid w:val="007F3307"/>
    <w:rsid w:val="007F4C9D"/>
    <w:rsid w:val="008023E1"/>
    <w:rsid w:val="00802ADE"/>
    <w:rsid w:val="00804646"/>
    <w:rsid w:val="008051F3"/>
    <w:rsid w:val="00805AB9"/>
    <w:rsid w:val="0081148B"/>
    <w:rsid w:val="0081240F"/>
    <w:rsid w:val="008144EA"/>
    <w:rsid w:val="00814B96"/>
    <w:rsid w:val="008201D5"/>
    <w:rsid w:val="00822B1F"/>
    <w:rsid w:val="00822F14"/>
    <w:rsid w:val="00823018"/>
    <w:rsid w:val="00825003"/>
    <w:rsid w:val="00825490"/>
    <w:rsid w:val="00831E59"/>
    <w:rsid w:val="00833F8A"/>
    <w:rsid w:val="008378F5"/>
    <w:rsid w:val="00841DE3"/>
    <w:rsid w:val="00842881"/>
    <w:rsid w:val="008431EB"/>
    <w:rsid w:val="0084510C"/>
    <w:rsid w:val="008454C6"/>
    <w:rsid w:val="008468AB"/>
    <w:rsid w:val="00847D8A"/>
    <w:rsid w:val="00851811"/>
    <w:rsid w:val="00852905"/>
    <w:rsid w:val="008532DB"/>
    <w:rsid w:val="00853706"/>
    <w:rsid w:val="008542B7"/>
    <w:rsid w:val="0085667F"/>
    <w:rsid w:val="00862CC8"/>
    <w:rsid w:val="0086359E"/>
    <w:rsid w:val="008642D8"/>
    <w:rsid w:val="00866608"/>
    <w:rsid w:val="00870A96"/>
    <w:rsid w:val="00870C81"/>
    <w:rsid w:val="00870D8D"/>
    <w:rsid w:val="00874124"/>
    <w:rsid w:val="00877353"/>
    <w:rsid w:val="0088065F"/>
    <w:rsid w:val="00883769"/>
    <w:rsid w:val="0088430F"/>
    <w:rsid w:val="00892F87"/>
    <w:rsid w:val="00894108"/>
    <w:rsid w:val="008942A6"/>
    <w:rsid w:val="0089452B"/>
    <w:rsid w:val="0089566B"/>
    <w:rsid w:val="008A12BC"/>
    <w:rsid w:val="008A16B1"/>
    <w:rsid w:val="008A38DD"/>
    <w:rsid w:val="008A52E2"/>
    <w:rsid w:val="008A553C"/>
    <w:rsid w:val="008A75D5"/>
    <w:rsid w:val="008B0E22"/>
    <w:rsid w:val="008B2A5F"/>
    <w:rsid w:val="008B508E"/>
    <w:rsid w:val="008B68D8"/>
    <w:rsid w:val="008C064C"/>
    <w:rsid w:val="008C09D8"/>
    <w:rsid w:val="008C45BB"/>
    <w:rsid w:val="008C7ACD"/>
    <w:rsid w:val="008D5291"/>
    <w:rsid w:val="008E1645"/>
    <w:rsid w:val="008E24DC"/>
    <w:rsid w:val="008E4576"/>
    <w:rsid w:val="008E59C7"/>
    <w:rsid w:val="008E5E16"/>
    <w:rsid w:val="008F294E"/>
    <w:rsid w:val="008F2C0E"/>
    <w:rsid w:val="008F53D5"/>
    <w:rsid w:val="008F636B"/>
    <w:rsid w:val="0090398F"/>
    <w:rsid w:val="0090479D"/>
    <w:rsid w:val="0090560C"/>
    <w:rsid w:val="00911447"/>
    <w:rsid w:val="00912ED4"/>
    <w:rsid w:val="0091313B"/>
    <w:rsid w:val="009160E4"/>
    <w:rsid w:val="00921650"/>
    <w:rsid w:val="0092347A"/>
    <w:rsid w:val="00926983"/>
    <w:rsid w:val="00931752"/>
    <w:rsid w:val="00932E48"/>
    <w:rsid w:val="00933B76"/>
    <w:rsid w:val="009366D3"/>
    <w:rsid w:val="00941B2A"/>
    <w:rsid w:val="00941BF0"/>
    <w:rsid w:val="009422AF"/>
    <w:rsid w:val="00943D5D"/>
    <w:rsid w:val="0094698D"/>
    <w:rsid w:val="009525A2"/>
    <w:rsid w:val="0095509B"/>
    <w:rsid w:val="00964B4B"/>
    <w:rsid w:val="00967E5E"/>
    <w:rsid w:val="00970362"/>
    <w:rsid w:val="009714E2"/>
    <w:rsid w:val="009719BA"/>
    <w:rsid w:val="00971D52"/>
    <w:rsid w:val="00977408"/>
    <w:rsid w:val="009808C6"/>
    <w:rsid w:val="009812CA"/>
    <w:rsid w:val="009858E3"/>
    <w:rsid w:val="009907F1"/>
    <w:rsid w:val="00990E90"/>
    <w:rsid w:val="009910D3"/>
    <w:rsid w:val="00992E05"/>
    <w:rsid w:val="00994267"/>
    <w:rsid w:val="00997EFF"/>
    <w:rsid w:val="009A099C"/>
    <w:rsid w:val="009A2020"/>
    <w:rsid w:val="009A47C1"/>
    <w:rsid w:val="009A488A"/>
    <w:rsid w:val="009B0F3C"/>
    <w:rsid w:val="009B11A4"/>
    <w:rsid w:val="009B1655"/>
    <w:rsid w:val="009B4143"/>
    <w:rsid w:val="009B4775"/>
    <w:rsid w:val="009C0966"/>
    <w:rsid w:val="009C53AA"/>
    <w:rsid w:val="009D16EA"/>
    <w:rsid w:val="009D1940"/>
    <w:rsid w:val="009D4C2F"/>
    <w:rsid w:val="009E2858"/>
    <w:rsid w:val="009E3366"/>
    <w:rsid w:val="009E4A56"/>
    <w:rsid w:val="009E6DE2"/>
    <w:rsid w:val="009E7277"/>
    <w:rsid w:val="009F049A"/>
    <w:rsid w:val="00A00516"/>
    <w:rsid w:val="00A00A67"/>
    <w:rsid w:val="00A00CD4"/>
    <w:rsid w:val="00A0273D"/>
    <w:rsid w:val="00A05D58"/>
    <w:rsid w:val="00A0676C"/>
    <w:rsid w:val="00A1125F"/>
    <w:rsid w:val="00A119CB"/>
    <w:rsid w:val="00A156A9"/>
    <w:rsid w:val="00A23A3A"/>
    <w:rsid w:val="00A24AFD"/>
    <w:rsid w:val="00A26D7B"/>
    <w:rsid w:val="00A32B07"/>
    <w:rsid w:val="00A3377F"/>
    <w:rsid w:val="00A339B8"/>
    <w:rsid w:val="00A37DFE"/>
    <w:rsid w:val="00A409A4"/>
    <w:rsid w:val="00A45CF8"/>
    <w:rsid w:val="00A50262"/>
    <w:rsid w:val="00A51242"/>
    <w:rsid w:val="00A52011"/>
    <w:rsid w:val="00A54E0F"/>
    <w:rsid w:val="00A6226A"/>
    <w:rsid w:val="00A660D6"/>
    <w:rsid w:val="00A66884"/>
    <w:rsid w:val="00A731C7"/>
    <w:rsid w:val="00A77B0A"/>
    <w:rsid w:val="00A80D01"/>
    <w:rsid w:val="00A92278"/>
    <w:rsid w:val="00A92692"/>
    <w:rsid w:val="00A96962"/>
    <w:rsid w:val="00AA61F7"/>
    <w:rsid w:val="00AB178D"/>
    <w:rsid w:val="00AB27D6"/>
    <w:rsid w:val="00AB2A4F"/>
    <w:rsid w:val="00AB5D37"/>
    <w:rsid w:val="00AC181B"/>
    <w:rsid w:val="00AC1BCE"/>
    <w:rsid w:val="00AC5AC6"/>
    <w:rsid w:val="00AD22C7"/>
    <w:rsid w:val="00AD67AB"/>
    <w:rsid w:val="00AE1291"/>
    <w:rsid w:val="00AE2EA9"/>
    <w:rsid w:val="00AE5804"/>
    <w:rsid w:val="00AE5982"/>
    <w:rsid w:val="00AE6687"/>
    <w:rsid w:val="00AE7812"/>
    <w:rsid w:val="00AF1E6D"/>
    <w:rsid w:val="00AF263C"/>
    <w:rsid w:val="00AF434E"/>
    <w:rsid w:val="00AF5763"/>
    <w:rsid w:val="00AF5BEB"/>
    <w:rsid w:val="00AF6A5D"/>
    <w:rsid w:val="00AF706E"/>
    <w:rsid w:val="00B00BFC"/>
    <w:rsid w:val="00B030C1"/>
    <w:rsid w:val="00B059B3"/>
    <w:rsid w:val="00B075CD"/>
    <w:rsid w:val="00B07D5A"/>
    <w:rsid w:val="00B1140D"/>
    <w:rsid w:val="00B20D8B"/>
    <w:rsid w:val="00B20E6F"/>
    <w:rsid w:val="00B21333"/>
    <w:rsid w:val="00B2161C"/>
    <w:rsid w:val="00B25A59"/>
    <w:rsid w:val="00B310DF"/>
    <w:rsid w:val="00B336A8"/>
    <w:rsid w:val="00B36C9B"/>
    <w:rsid w:val="00B37882"/>
    <w:rsid w:val="00B45395"/>
    <w:rsid w:val="00B47C63"/>
    <w:rsid w:val="00B503EA"/>
    <w:rsid w:val="00B51378"/>
    <w:rsid w:val="00B558ED"/>
    <w:rsid w:val="00B55FE9"/>
    <w:rsid w:val="00B60457"/>
    <w:rsid w:val="00B60DB0"/>
    <w:rsid w:val="00B6113E"/>
    <w:rsid w:val="00B6277C"/>
    <w:rsid w:val="00B66731"/>
    <w:rsid w:val="00B66C3E"/>
    <w:rsid w:val="00B703F7"/>
    <w:rsid w:val="00B7262D"/>
    <w:rsid w:val="00B726F4"/>
    <w:rsid w:val="00B73A13"/>
    <w:rsid w:val="00B74693"/>
    <w:rsid w:val="00B74E54"/>
    <w:rsid w:val="00B768C4"/>
    <w:rsid w:val="00B77C52"/>
    <w:rsid w:val="00B805B8"/>
    <w:rsid w:val="00B838B0"/>
    <w:rsid w:val="00B94208"/>
    <w:rsid w:val="00B95C2D"/>
    <w:rsid w:val="00B95C45"/>
    <w:rsid w:val="00B96C0C"/>
    <w:rsid w:val="00B978BF"/>
    <w:rsid w:val="00BA08D1"/>
    <w:rsid w:val="00BA2167"/>
    <w:rsid w:val="00BA3F29"/>
    <w:rsid w:val="00BA5EA8"/>
    <w:rsid w:val="00BB1A66"/>
    <w:rsid w:val="00BB3A18"/>
    <w:rsid w:val="00BB4E86"/>
    <w:rsid w:val="00BB7922"/>
    <w:rsid w:val="00BC2677"/>
    <w:rsid w:val="00BC2FCD"/>
    <w:rsid w:val="00BC396E"/>
    <w:rsid w:val="00BD038A"/>
    <w:rsid w:val="00BD07A9"/>
    <w:rsid w:val="00BD0FC9"/>
    <w:rsid w:val="00BD200C"/>
    <w:rsid w:val="00BD28DC"/>
    <w:rsid w:val="00BD31CC"/>
    <w:rsid w:val="00BD3729"/>
    <w:rsid w:val="00BD513E"/>
    <w:rsid w:val="00BE0389"/>
    <w:rsid w:val="00BE115F"/>
    <w:rsid w:val="00BE61A7"/>
    <w:rsid w:val="00BE6FFC"/>
    <w:rsid w:val="00BE7D26"/>
    <w:rsid w:val="00BF5FE2"/>
    <w:rsid w:val="00BF662B"/>
    <w:rsid w:val="00BF7ED7"/>
    <w:rsid w:val="00C00950"/>
    <w:rsid w:val="00C01764"/>
    <w:rsid w:val="00C06D70"/>
    <w:rsid w:val="00C124D9"/>
    <w:rsid w:val="00C15259"/>
    <w:rsid w:val="00C23631"/>
    <w:rsid w:val="00C26715"/>
    <w:rsid w:val="00C27D40"/>
    <w:rsid w:val="00C31566"/>
    <w:rsid w:val="00C35FC8"/>
    <w:rsid w:val="00C37BEB"/>
    <w:rsid w:val="00C44F10"/>
    <w:rsid w:val="00C47583"/>
    <w:rsid w:val="00C5058C"/>
    <w:rsid w:val="00C52D2E"/>
    <w:rsid w:val="00C551D4"/>
    <w:rsid w:val="00C60B66"/>
    <w:rsid w:val="00C6338C"/>
    <w:rsid w:val="00C658AC"/>
    <w:rsid w:val="00C66EA2"/>
    <w:rsid w:val="00C677DA"/>
    <w:rsid w:val="00C67DD5"/>
    <w:rsid w:val="00C7141F"/>
    <w:rsid w:val="00C7476B"/>
    <w:rsid w:val="00C75507"/>
    <w:rsid w:val="00C755E5"/>
    <w:rsid w:val="00C840E3"/>
    <w:rsid w:val="00C90A60"/>
    <w:rsid w:val="00C91419"/>
    <w:rsid w:val="00C952C5"/>
    <w:rsid w:val="00CA1760"/>
    <w:rsid w:val="00CA2780"/>
    <w:rsid w:val="00CA3A88"/>
    <w:rsid w:val="00CA50DE"/>
    <w:rsid w:val="00CA7E75"/>
    <w:rsid w:val="00CB12F4"/>
    <w:rsid w:val="00CB140F"/>
    <w:rsid w:val="00CB37B3"/>
    <w:rsid w:val="00CB5D65"/>
    <w:rsid w:val="00CB62D0"/>
    <w:rsid w:val="00CC14DE"/>
    <w:rsid w:val="00CC3028"/>
    <w:rsid w:val="00CC3D31"/>
    <w:rsid w:val="00CC487F"/>
    <w:rsid w:val="00CC4F93"/>
    <w:rsid w:val="00CC543D"/>
    <w:rsid w:val="00CC57AF"/>
    <w:rsid w:val="00CC5865"/>
    <w:rsid w:val="00CD12A1"/>
    <w:rsid w:val="00CD1550"/>
    <w:rsid w:val="00CE3CB3"/>
    <w:rsid w:val="00CE40D3"/>
    <w:rsid w:val="00CE5BAC"/>
    <w:rsid w:val="00CF5515"/>
    <w:rsid w:val="00CF6FCF"/>
    <w:rsid w:val="00D000F1"/>
    <w:rsid w:val="00D003BC"/>
    <w:rsid w:val="00D0323B"/>
    <w:rsid w:val="00D03EB9"/>
    <w:rsid w:val="00D04A0E"/>
    <w:rsid w:val="00D04A6B"/>
    <w:rsid w:val="00D05ADE"/>
    <w:rsid w:val="00D07143"/>
    <w:rsid w:val="00D07169"/>
    <w:rsid w:val="00D148C5"/>
    <w:rsid w:val="00D155E6"/>
    <w:rsid w:val="00D160BE"/>
    <w:rsid w:val="00D1675F"/>
    <w:rsid w:val="00D204C9"/>
    <w:rsid w:val="00D23596"/>
    <w:rsid w:val="00D23599"/>
    <w:rsid w:val="00D24DD2"/>
    <w:rsid w:val="00D262B9"/>
    <w:rsid w:val="00D270ED"/>
    <w:rsid w:val="00D3004B"/>
    <w:rsid w:val="00D30809"/>
    <w:rsid w:val="00D3109E"/>
    <w:rsid w:val="00D32250"/>
    <w:rsid w:val="00D35B3A"/>
    <w:rsid w:val="00D41F3A"/>
    <w:rsid w:val="00D43281"/>
    <w:rsid w:val="00D440E2"/>
    <w:rsid w:val="00D51EC5"/>
    <w:rsid w:val="00D54F42"/>
    <w:rsid w:val="00D56670"/>
    <w:rsid w:val="00D612B0"/>
    <w:rsid w:val="00D62F28"/>
    <w:rsid w:val="00D66597"/>
    <w:rsid w:val="00D73991"/>
    <w:rsid w:val="00D751CA"/>
    <w:rsid w:val="00D7576A"/>
    <w:rsid w:val="00D765C4"/>
    <w:rsid w:val="00D77AEA"/>
    <w:rsid w:val="00D80EF1"/>
    <w:rsid w:val="00D81988"/>
    <w:rsid w:val="00D96F89"/>
    <w:rsid w:val="00DA3F84"/>
    <w:rsid w:val="00DA5BE4"/>
    <w:rsid w:val="00DA6F68"/>
    <w:rsid w:val="00DB3309"/>
    <w:rsid w:val="00DB36BE"/>
    <w:rsid w:val="00DB48BC"/>
    <w:rsid w:val="00DB5C08"/>
    <w:rsid w:val="00DB5D3A"/>
    <w:rsid w:val="00DB6A17"/>
    <w:rsid w:val="00DB74D6"/>
    <w:rsid w:val="00DC34E1"/>
    <w:rsid w:val="00DC6C92"/>
    <w:rsid w:val="00DC6CE7"/>
    <w:rsid w:val="00DD0638"/>
    <w:rsid w:val="00DD1068"/>
    <w:rsid w:val="00DD2862"/>
    <w:rsid w:val="00DD2C29"/>
    <w:rsid w:val="00DD3E0E"/>
    <w:rsid w:val="00DD61C6"/>
    <w:rsid w:val="00DD782F"/>
    <w:rsid w:val="00DE10E0"/>
    <w:rsid w:val="00DE4ADF"/>
    <w:rsid w:val="00DF0B72"/>
    <w:rsid w:val="00DF1165"/>
    <w:rsid w:val="00DF602F"/>
    <w:rsid w:val="00E059A9"/>
    <w:rsid w:val="00E07950"/>
    <w:rsid w:val="00E07AE3"/>
    <w:rsid w:val="00E1207F"/>
    <w:rsid w:val="00E1361C"/>
    <w:rsid w:val="00E16C5B"/>
    <w:rsid w:val="00E17BC0"/>
    <w:rsid w:val="00E2089F"/>
    <w:rsid w:val="00E23D1C"/>
    <w:rsid w:val="00E255C0"/>
    <w:rsid w:val="00E30510"/>
    <w:rsid w:val="00E31222"/>
    <w:rsid w:val="00E31CC3"/>
    <w:rsid w:val="00E32606"/>
    <w:rsid w:val="00E32CF0"/>
    <w:rsid w:val="00E35D7C"/>
    <w:rsid w:val="00E362DA"/>
    <w:rsid w:val="00E3684E"/>
    <w:rsid w:val="00E3730D"/>
    <w:rsid w:val="00E379EB"/>
    <w:rsid w:val="00E40B20"/>
    <w:rsid w:val="00E42094"/>
    <w:rsid w:val="00E443E9"/>
    <w:rsid w:val="00E445D2"/>
    <w:rsid w:val="00E503CF"/>
    <w:rsid w:val="00E520A0"/>
    <w:rsid w:val="00E5306E"/>
    <w:rsid w:val="00E5764B"/>
    <w:rsid w:val="00E63B7D"/>
    <w:rsid w:val="00E664A5"/>
    <w:rsid w:val="00E7205A"/>
    <w:rsid w:val="00E74122"/>
    <w:rsid w:val="00E77DF8"/>
    <w:rsid w:val="00E8086D"/>
    <w:rsid w:val="00E82BFB"/>
    <w:rsid w:val="00E84434"/>
    <w:rsid w:val="00E87680"/>
    <w:rsid w:val="00E8781D"/>
    <w:rsid w:val="00E87F40"/>
    <w:rsid w:val="00E93450"/>
    <w:rsid w:val="00E9537E"/>
    <w:rsid w:val="00E9539A"/>
    <w:rsid w:val="00EB5BCA"/>
    <w:rsid w:val="00EB7164"/>
    <w:rsid w:val="00EB7207"/>
    <w:rsid w:val="00EB7E9B"/>
    <w:rsid w:val="00EC1310"/>
    <w:rsid w:val="00EC1B9E"/>
    <w:rsid w:val="00EC40FC"/>
    <w:rsid w:val="00ED1960"/>
    <w:rsid w:val="00ED2F46"/>
    <w:rsid w:val="00ED3A4A"/>
    <w:rsid w:val="00ED42BA"/>
    <w:rsid w:val="00EE01EA"/>
    <w:rsid w:val="00EE09EC"/>
    <w:rsid w:val="00EE32CC"/>
    <w:rsid w:val="00EE391F"/>
    <w:rsid w:val="00EE3BD7"/>
    <w:rsid w:val="00EE4F54"/>
    <w:rsid w:val="00EE5365"/>
    <w:rsid w:val="00EE5985"/>
    <w:rsid w:val="00EF1408"/>
    <w:rsid w:val="00EF2269"/>
    <w:rsid w:val="00EF235E"/>
    <w:rsid w:val="00EF4EE6"/>
    <w:rsid w:val="00EF5259"/>
    <w:rsid w:val="00F023A4"/>
    <w:rsid w:val="00F03454"/>
    <w:rsid w:val="00F037FE"/>
    <w:rsid w:val="00F0506D"/>
    <w:rsid w:val="00F057F7"/>
    <w:rsid w:val="00F11496"/>
    <w:rsid w:val="00F12B78"/>
    <w:rsid w:val="00F12F37"/>
    <w:rsid w:val="00F1469F"/>
    <w:rsid w:val="00F16400"/>
    <w:rsid w:val="00F16822"/>
    <w:rsid w:val="00F20D84"/>
    <w:rsid w:val="00F21B5D"/>
    <w:rsid w:val="00F232C4"/>
    <w:rsid w:val="00F23B50"/>
    <w:rsid w:val="00F23F18"/>
    <w:rsid w:val="00F3191D"/>
    <w:rsid w:val="00F33A39"/>
    <w:rsid w:val="00F351C2"/>
    <w:rsid w:val="00F3623E"/>
    <w:rsid w:val="00F37216"/>
    <w:rsid w:val="00F42248"/>
    <w:rsid w:val="00F42699"/>
    <w:rsid w:val="00F44EA7"/>
    <w:rsid w:val="00F46674"/>
    <w:rsid w:val="00F46B05"/>
    <w:rsid w:val="00F51151"/>
    <w:rsid w:val="00F52C55"/>
    <w:rsid w:val="00F54448"/>
    <w:rsid w:val="00F60F35"/>
    <w:rsid w:val="00F61B89"/>
    <w:rsid w:val="00F62D97"/>
    <w:rsid w:val="00F65042"/>
    <w:rsid w:val="00F65C9A"/>
    <w:rsid w:val="00F663F4"/>
    <w:rsid w:val="00F735E1"/>
    <w:rsid w:val="00F77832"/>
    <w:rsid w:val="00F77E92"/>
    <w:rsid w:val="00F8245C"/>
    <w:rsid w:val="00F84DD0"/>
    <w:rsid w:val="00F95A11"/>
    <w:rsid w:val="00FA3042"/>
    <w:rsid w:val="00FA35D0"/>
    <w:rsid w:val="00FB2939"/>
    <w:rsid w:val="00FB37DF"/>
    <w:rsid w:val="00FB703C"/>
    <w:rsid w:val="00FB7486"/>
    <w:rsid w:val="00FB7E11"/>
    <w:rsid w:val="00FC18AB"/>
    <w:rsid w:val="00FC2412"/>
    <w:rsid w:val="00FC2CBA"/>
    <w:rsid w:val="00FC4EC9"/>
    <w:rsid w:val="00FC54B3"/>
    <w:rsid w:val="00FC6FA2"/>
    <w:rsid w:val="00FC7EC5"/>
    <w:rsid w:val="00FD5355"/>
    <w:rsid w:val="00FD767E"/>
    <w:rsid w:val="00FE0EB4"/>
    <w:rsid w:val="00FE1227"/>
    <w:rsid w:val="00FE1F80"/>
    <w:rsid w:val="00FE32C4"/>
    <w:rsid w:val="00FE50B4"/>
    <w:rsid w:val="00FE5475"/>
    <w:rsid w:val="00FE6382"/>
    <w:rsid w:val="00FF28CE"/>
    <w:rsid w:val="00FF37EF"/>
    <w:rsid w:val="00FF4F21"/>
    <w:rsid w:val="00FF60E0"/>
    <w:rsid w:val="00FF71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link w:val="Heading1Char"/>
    <w:uiPriority w:val="9"/>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 w:type="paragraph" w:styleId="EndnoteText">
    <w:name w:val="endnote text"/>
    <w:basedOn w:val="Normal"/>
    <w:link w:val="EndnoteTextChar"/>
    <w:semiHidden/>
    <w:unhideWhenUsed/>
    <w:rsid w:val="008E4576"/>
    <w:rPr>
      <w:sz w:val="20"/>
      <w:szCs w:val="20"/>
    </w:rPr>
  </w:style>
  <w:style w:type="character" w:customStyle="1" w:styleId="EndnoteTextChar">
    <w:name w:val="Endnote Text Char"/>
    <w:basedOn w:val="DefaultParagraphFont"/>
    <w:link w:val="EndnoteText"/>
    <w:semiHidden/>
    <w:rsid w:val="008E4576"/>
    <w:rPr>
      <w:rFonts w:ascii="Calibri" w:hAnsi="Calibri"/>
    </w:rPr>
  </w:style>
  <w:style w:type="character" w:styleId="EndnoteReference">
    <w:name w:val="endnote reference"/>
    <w:basedOn w:val="DefaultParagraphFont"/>
    <w:semiHidden/>
    <w:unhideWhenUsed/>
    <w:rsid w:val="008E4576"/>
    <w:rPr>
      <w:vertAlign w:val="superscript"/>
    </w:rPr>
  </w:style>
  <w:style w:type="character" w:customStyle="1" w:styleId="Heading1Char">
    <w:name w:val="Heading 1 Char"/>
    <w:basedOn w:val="DefaultParagraphFont"/>
    <w:link w:val="Heading1"/>
    <w:uiPriority w:val="9"/>
    <w:rsid w:val="008E4576"/>
    <w:rPr>
      <w:rFonts w:ascii="Arial" w:hAnsi="Arial" w:cs="Arial"/>
      <w:b/>
      <w:bCs/>
      <w:kern w:val="32"/>
      <w:sz w:val="32"/>
      <w:szCs w:val="32"/>
    </w:rPr>
  </w:style>
  <w:style w:type="character" w:customStyle="1" w:styleId="ng-binding">
    <w:name w:val="ng-binding"/>
    <w:basedOn w:val="DefaultParagraphFont"/>
    <w:rsid w:val="00C47583"/>
  </w:style>
  <w:style w:type="character" w:customStyle="1" w:styleId="span-citation">
    <w:name w:val="span-citation"/>
    <w:basedOn w:val="DefaultParagraphFont"/>
    <w:rsid w:val="00C47583"/>
  </w:style>
  <w:style w:type="character" w:customStyle="1" w:styleId="author">
    <w:name w:val="author"/>
    <w:basedOn w:val="DefaultParagraphFont"/>
    <w:rsid w:val="00EC1B9E"/>
  </w:style>
  <w:style w:type="character" w:customStyle="1" w:styleId="pubyear">
    <w:name w:val="pubyear"/>
    <w:basedOn w:val="DefaultParagraphFont"/>
    <w:rsid w:val="00EC1B9E"/>
  </w:style>
  <w:style w:type="character" w:customStyle="1" w:styleId="articletitle">
    <w:name w:val="articletitle"/>
    <w:basedOn w:val="DefaultParagraphFont"/>
    <w:rsid w:val="00EC1B9E"/>
  </w:style>
  <w:style w:type="character" w:customStyle="1" w:styleId="vol">
    <w:name w:val="vol"/>
    <w:basedOn w:val="DefaultParagraphFont"/>
    <w:rsid w:val="00EC1B9E"/>
  </w:style>
  <w:style w:type="character" w:customStyle="1" w:styleId="pagefirst">
    <w:name w:val="pagefirst"/>
    <w:basedOn w:val="DefaultParagraphFont"/>
    <w:rsid w:val="00EC1B9E"/>
  </w:style>
  <w:style w:type="character" w:customStyle="1" w:styleId="pagelast">
    <w:name w:val="pagelast"/>
    <w:basedOn w:val="DefaultParagraphFont"/>
    <w:rsid w:val="00EC1B9E"/>
  </w:style>
  <w:style w:type="paragraph" w:styleId="Revision">
    <w:name w:val="Revision"/>
    <w:hidden/>
    <w:uiPriority w:val="99"/>
    <w:semiHidden/>
    <w:rsid w:val="002D2665"/>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7025327">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78447341">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06700488">
      <w:bodyDiv w:val="1"/>
      <w:marLeft w:val="0"/>
      <w:marRight w:val="0"/>
      <w:marTop w:val="0"/>
      <w:marBottom w:val="0"/>
      <w:divBdr>
        <w:top w:val="none" w:sz="0" w:space="0" w:color="auto"/>
        <w:left w:val="none" w:sz="0" w:space="0" w:color="auto"/>
        <w:bottom w:val="none" w:sz="0" w:space="0" w:color="auto"/>
        <w:right w:val="none" w:sz="0" w:space="0" w:color="auto"/>
      </w:divBdr>
      <w:divsChild>
        <w:div w:id="1054545979">
          <w:marLeft w:val="0"/>
          <w:marRight w:val="0"/>
          <w:marTop w:val="0"/>
          <w:marBottom w:val="0"/>
          <w:divBdr>
            <w:top w:val="none" w:sz="0" w:space="0" w:color="auto"/>
            <w:left w:val="none" w:sz="0" w:space="0" w:color="auto"/>
            <w:bottom w:val="none" w:sz="0" w:space="0" w:color="auto"/>
            <w:right w:val="none" w:sz="0" w:space="0" w:color="auto"/>
          </w:divBdr>
        </w:div>
      </w:divsChild>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83480274">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509901909">
      <w:bodyDiv w:val="1"/>
      <w:marLeft w:val="0"/>
      <w:marRight w:val="0"/>
      <w:marTop w:val="0"/>
      <w:marBottom w:val="0"/>
      <w:divBdr>
        <w:top w:val="none" w:sz="0" w:space="0" w:color="auto"/>
        <w:left w:val="none" w:sz="0" w:space="0" w:color="auto"/>
        <w:bottom w:val="none" w:sz="0" w:space="0" w:color="auto"/>
        <w:right w:val="none" w:sz="0" w:space="0" w:color="auto"/>
      </w:divBdr>
    </w:div>
    <w:div w:id="1635326390">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VIQEAB" TargetMode="External"/><Relationship Id="rId13" Type="http://schemas.openxmlformats.org/officeDocument/2006/relationships/hyperlink" Target="https://doi.org/10.7910/DVN/VIQEAB" TargetMode="External"/><Relationship Id="rId18" Type="http://schemas.openxmlformats.org/officeDocument/2006/relationships/hyperlink" Target="https://jgcri.github.io/khan-etal_2022_tethysSSPRCP/index.html" TargetMode="External"/><Relationship Id="rId26" Type="http://schemas.openxmlformats.org/officeDocument/2006/relationships/hyperlink" Target="https://data.pnnl.gov/dataset/13192"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doi.org/10.5281/zenodo.371343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yperlink" Target="https://doi.org/10.5281/zenodo.76367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7910/DVN/DYV29J"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5281/zenodo.6399488" TargetMode="External"/><Relationship Id="rId28" Type="http://schemas.openxmlformats.org/officeDocument/2006/relationships/hyperlink" Target="https://github.com/JGCRI/khan-etal_2022_tethysSSPRCP/blob/v1-pre-publish/scripts/extract_water_data.R" TargetMode="External"/><Relationship Id="rId10" Type="http://schemas.openxmlformats.org/officeDocument/2006/relationships/image" Target="media/image1.jpeg"/><Relationship Id="rId19" Type="http://schemas.openxmlformats.org/officeDocument/2006/relationships/hyperlink" Target="https://doi.org/10.7910/DVN/VIQEAB"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gcri.github.io/khan-etal_2022_tethysSSPRCP/" TargetMode="External"/><Relationship Id="rId14" Type="http://schemas.openxmlformats.org/officeDocument/2006/relationships/hyperlink" Target="https://jgcri.github.io/khan-etal_2022_tethysSSPRCP/index.html" TargetMode="External"/><Relationship Id="rId22" Type="http://schemas.openxmlformats.org/officeDocument/2006/relationships/hyperlink" Target="https://doi.org/10.7910/DVN/VIQEAB" TargetMode="External"/><Relationship Id="rId27" Type="http://schemas.openxmlformats.org/officeDocument/2006/relationships/hyperlink" Target="http://doi.org/10.5281/zenodo.3713378"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95DD0-2A40-4591-91C4-FCFCB1603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4</TotalTime>
  <Pages>25</Pages>
  <Words>30926</Words>
  <Characters>176280</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6793</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637</cp:revision>
  <cp:lastPrinted>2023-02-27T22:36:00Z</cp:lastPrinted>
  <dcterms:created xsi:type="dcterms:W3CDTF">2020-08-12T09:48:00Z</dcterms:created>
  <dcterms:modified xsi:type="dcterms:W3CDTF">2023-02-27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KOJAnUt"/&gt;&lt;style id="http://www.zotero.org/styles/nature" hasBibliography="1" bibliographyStyleHasBeenSet="1"/&gt;&lt;prefs&gt;&lt;pref name="fieldType" value="Field"/&gt;&lt;/prefs&gt;&lt;/data&gt;</vt:lpwstr>
  </property>
  <property fmtid="{D5CDD505-2E9C-101B-9397-08002B2CF9AE}" pid="3" name="GrammarlyDocumentId">
    <vt:lpwstr>085541fcf39d04c1bb2b6fc3754760bf8a8c678c91fccfd2b759b21659a78c7e</vt:lpwstr>
  </property>
</Properties>
</file>